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9CA45" w14:textId="77777777" w:rsidR="00BA6405" w:rsidRPr="00FB7B3F" w:rsidRDefault="00BA6405" w:rsidP="00BA6405">
      <w:pPr>
        <w:spacing w:line="300" w:lineRule="auto"/>
        <w:ind w:left="206" w:firstLine="856"/>
        <w:jc w:val="center"/>
        <w:rPr>
          <w:rFonts w:eastAsia="方正舒体"/>
          <w:b/>
          <w:bCs/>
          <w:spacing w:val="40"/>
          <w:sz w:val="36"/>
          <w:szCs w:val="36"/>
        </w:rPr>
      </w:pPr>
    </w:p>
    <w:p w14:paraId="33C1A8B6" w14:textId="77777777" w:rsidR="00BA6405" w:rsidRPr="00FB7B3F" w:rsidRDefault="00BA6405" w:rsidP="00BA6405">
      <w:pPr>
        <w:autoSpaceDE w:val="0"/>
        <w:autoSpaceDN w:val="0"/>
        <w:adjustRightInd w:val="0"/>
        <w:spacing w:line="240" w:lineRule="auto"/>
        <w:ind w:left="206" w:firstLine="427"/>
        <w:jc w:val="center"/>
        <w:rPr>
          <w:sz w:val="22"/>
          <w:szCs w:val="22"/>
        </w:rPr>
      </w:pPr>
      <w:r w:rsidRPr="00FB7B3F">
        <w:rPr>
          <w:noProof/>
          <w:sz w:val="22"/>
          <w:szCs w:val="22"/>
        </w:rPr>
        <w:drawing>
          <wp:inline distT="0" distB="0" distL="0" distR="0" wp14:anchorId="57A19721" wp14:editId="6D2FA075">
            <wp:extent cx="2055495" cy="1870710"/>
            <wp:effectExtent l="0" t="0" r="0" b="0"/>
            <wp:docPr id="3" name="图片 1"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图片包含 形状&#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055495" cy="1870710"/>
                    </a:xfrm>
                    <a:prstGeom prst="rect">
                      <a:avLst/>
                    </a:prstGeom>
                    <a:noFill/>
                    <a:ln>
                      <a:noFill/>
                    </a:ln>
                  </pic:spPr>
                </pic:pic>
              </a:graphicData>
            </a:graphic>
          </wp:inline>
        </w:drawing>
      </w:r>
    </w:p>
    <w:p w14:paraId="27721A52" w14:textId="77777777" w:rsidR="00BA6405" w:rsidRPr="00FB7B3F" w:rsidRDefault="00BA6405" w:rsidP="00BA6405">
      <w:pPr>
        <w:autoSpaceDE w:val="0"/>
        <w:autoSpaceDN w:val="0"/>
        <w:adjustRightInd w:val="0"/>
        <w:ind w:firstLine="935"/>
        <w:jc w:val="center"/>
        <w:rPr>
          <w:b/>
          <w:bCs/>
          <w:sz w:val="48"/>
          <w:szCs w:val="48"/>
        </w:rPr>
      </w:pPr>
      <w:r w:rsidRPr="00FB7B3F">
        <w:rPr>
          <w:b/>
          <w:bCs/>
          <w:sz w:val="48"/>
          <w:szCs w:val="48"/>
        </w:rPr>
        <w:t>Analysis of Non-Functional Requirements Based on Eye Tracking</w:t>
      </w:r>
    </w:p>
    <w:p w14:paraId="5F688B36" w14:textId="77777777" w:rsidR="00BA6405" w:rsidRPr="00FB7B3F" w:rsidRDefault="00BA6405" w:rsidP="00BA6405">
      <w:pPr>
        <w:autoSpaceDE w:val="0"/>
        <w:autoSpaceDN w:val="0"/>
        <w:adjustRightInd w:val="0"/>
        <w:ind w:firstLine="427"/>
        <w:jc w:val="center"/>
        <w:rPr>
          <w:sz w:val="22"/>
          <w:szCs w:val="22"/>
        </w:rPr>
      </w:pPr>
    </w:p>
    <w:p w14:paraId="48B18523" w14:textId="77777777" w:rsidR="00BA6405" w:rsidRPr="00FB7B3F" w:rsidRDefault="00BA6405" w:rsidP="00BA6405">
      <w:pPr>
        <w:autoSpaceDE w:val="0"/>
        <w:autoSpaceDN w:val="0"/>
        <w:adjustRightInd w:val="0"/>
        <w:ind w:firstLine="427"/>
        <w:jc w:val="center"/>
        <w:rPr>
          <w:sz w:val="22"/>
          <w:szCs w:val="22"/>
        </w:rPr>
      </w:pPr>
    </w:p>
    <w:p w14:paraId="5D4D667B" w14:textId="77777777" w:rsidR="00BA6405" w:rsidRPr="00FB7B3F" w:rsidRDefault="00BA6405" w:rsidP="00BA6405">
      <w:pPr>
        <w:autoSpaceDE w:val="0"/>
        <w:autoSpaceDN w:val="0"/>
        <w:adjustRightInd w:val="0"/>
        <w:ind w:firstLine="545"/>
        <w:jc w:val="center"/>
        <w:rPr>
          <w:b/>
          <w:sz w:val="28"/>
          <w:szCs w:val="28"/>
        </w:rPr>
      </w:pPr>
      <w:r w:rsidRPr="00FB7B3F">
        <w:rPr>
          <w:b/>
          <w:sz w:val="28"/>
          <w:szCs w:val="28"/>
        </w:rPr>
        <w:t>By Li Rongchen</w:t>
      </w:r>
    </w:p>
    <w:p w14:paraId="7D61638F" w14:textId="77777777" w:rsidR="00BA6405" w:rsidRPr="00FB7B3F" w:rsidRDefault="00BA6405" w:rsidP="00BA6405">
      <w:pPr>
        <w:autoSpaceDE w:val="0"/>
        <w:autoSpaceDN w:val="0"/>
        <w:adjustRightInd w:val="0"/>
        <w:ind w:firstLine="545"/>
        <w:jc w:val="center"/>
        <w:rPr>
          <w:b/>
          <w:sz w:val="28"/>
          <w:szCs w:val="28"/>
        </w:rPr>
      </w:pPr>
    </w:p>
    <w:p w14:paraId="1C354DDA" w14:textId="77777777" w:rsidR="00BA6405" w:rsidRPr="00FB7B3F" w:rsidRDefault="00BA6405" w:rsidP="00BA6405">
      <w:pPr>
        <w:autoSpaceDE w:val="0"/>
        <w:autoSpaceDN w:val="0"/>
        <w:adjustRightInd w:val="0"/>
        <w:ind w:firstLine="545"/>
        <w:jc w:val="center"/>
        <w:rPr>
          <w:b/>
          <w:sz w:val="28"/>
          <w:szCs w:val="28"/>
        </w:rPr>
      </w:pPr>
      <w:r w:rsidRPr="00FB7B3F">
        <w:rPr>
          <w:b/>
          <w:sz w:val="28"/>
          <w:szCs w:val="28"/>
        </w:rPr>
        <w:t>Supervisor: Li Tong</w:t>
      </w:r>
    </w:p>
    <w:p w14:paraId="43F8630F" w14:textId="77777777" w:rsidR="00BA6405" w:rsidRPr="00FB7B3F" w:rsidRDefault="00BA6405" w:rsidP="00BA6405">
      <w:pPr>
        <w:autoSpaceDE w:val="0"/>
        <w:autoSpaceDN w:val="0"/>
        <w:adjustRightInd w:val="0"/>
        <w:ind w:firstLine="427"/>
        <w:jc w:val="center"/>
        <w:rPr>
          <w:sz w:val="22"/>
          <w:szCs w:val="22"/>
        </w:rPr>
      </w:pPr>
    </w:p>
    <w:p w14:paraId="2AFD1F80" w14:textId="77777777" w:rsidR="00BA6405" w:rsidRPr="00FB7B3F" w:rsidRDefault="00BA6405" w:rsidP="00BA6405">
      <w:pPr>
        <w:autoSpaceDE w:val="0"/>
        <w:autoSpaceDN w:val="0"/>
        <w:adjustRightInd w:val="0"/>
        <w:ind w:firstLine="427"/>
        <w:jc w:val="center"/>
        <w:rPr>
          <w:sz w:val="22"/>
          <w:szCs w:val="22"/>
        </w:rPr>
      </w:pPr>
    </w:p>
    <w:p w14:paraId="4BAE3E4D" w14:textId="77777777" w:rsidR="00BA6405" w:rsidRPr="00FB7B3F" w:rsidRDefault="00BA6405" w:rsidP="00BA6405">
      <w:pPr>
        <w:autoSpaceDE w:val="0"/>
        <w:autoSpaceDN w:val="0"/>
        <w:adjustRightInd w:val="0"/>
        <w:ind w:firstLine="427"/>
        <w:jc w:val="center"/>
        <w:rPr>
          <w:sz w:val="22"/>
          <w:szCs w:val="22"/>
        </w:rPr>
      </w:pPr>
    </w:p>
    <w:p w14:paraId="7698F0C7" w14:textId="77777777" w:rsidR="00BA6405" w:rsidRPr="00FB7B3F" w:rsidRDefault="00BA6405" w:rsidP="00BA6405">
      <w:pPr>
        <w:autoSpaceDE w:val="0"/>
        <w:autoSpaceDN w:val="0"/>
        <w:adjustRightInd w:val="0"/>
        <w:spacing w:line="480" w:lineRule="auto"/>
        <w:ind w:firstLine="545"/>
        <w:jc w:val="center"/>
        <w:rPr>
          <w:b/>
          <w:sz w:val="28"/>
          <w:szCs w:val="28"/>
        </w:rPr>
      </w:pPr>
      <w:r w:rsidRPr="00FB7B3F">
        <w:rPr>
          <w:b/>
          <w:sz w:val="28"/>
          <w:szCs w:val="28"/>
        </w:rPr>
        <w:t>Submitted to the Fan Gongxiu Honors College, BJUT</w:t>
      </w:r>
    </w:p>
    <w:p w14:paraId="6459F635" w14:textId="77777777" w:rsidR="00BA6405" w:rsidRPr="00FB7B3F" w:rsidRDefault="00BA6405" w:rsidP="00BA6405">
      <w:pPr>
        <w:autoSpaceDE w:val="0"/>
        <w:autoSpaceDN w:val="0"/>
        <w:adjustRightInd w:val="0"/>
        <w:spacing w:line="480" w:lineRule="auto"/>
        <w:ind w:firstLine="545"/>
        <w:jc w:val="center"/>
        <w:rPr>
          <w:b/>
          <w:sz w:val="28"/>
          <w:szCs w:val="28"/>
        </w:rPr>
      </w:pPr>
      <w:r w:rsidRPr="00FB7B3F">
        <w:rPr>
          <w:b/>
          <w:sz w:val="28"/>
          <w:szCs w:val="28"/>
        </w:rPr>
        <w:t>in Partial Fulfillment of Requirements for</w:t>
      </w:r>
    </w:p>
    <w:p w14:paraId="6A472917" w14:textId="77777777" w:rsidR="00BA6405" w:rsidRPr="00FB7B3F" w:rsidRDefault="00BA6405" w:rsidP="00BA6405">
      <w:pPr>
        <w:autoSpaceDE w:val="0"/>
        <w:autoSpaceDN w:val="0"/>
        <w:adjustRightInd w:val="0"/>
        <w:spacing w:line="480" w:lineRule="auto"/>
        <w:ind w:firstLine="545"/>
        <w:jc w:val="center"/>
        <w:rPr>
          <w:b/>
          <w:sz w:val="28"/>
          <w:szCs w:val="28"/>
        </w:rPr>
      </w:pPr>
      <w:r w:rsidRPr="00FB7B3F">
        <w:rPr>
          <w:b/>
          <w:sz w:val="28"/>
          <w:szCs w:val="28"/>
        </w:rPr>
        <w:t>the Degree of Bachelor of Engineering in Computer Science</w:t>
      </w:r>
    </w:p>
    <w:p w14:paraId="47004F64" w14:textId="77777777" w:rsidR="00BA6405" w:rsidRPr="00FB7B3F" w:rsidRDefault="00BA6405" w:rsidP="00BA6405">
      <w:pPr>
        <w:autoSpaceDE w:val="0"/>
        <w:autoSpaceDN w:val="0"/>
        <w:adjustRightInd w:val="0"/>
        <w:spacing w:line="480" w:lineRule="auto"/>
        <w:ind w:firstLine="545"/>
        <w:jc w:val="center"/>
        <w:rPr>
          <w:b/>
          <w:sz w:val="28"/>
          <w:szCs w:val="28"/>
        </w:rPr>
      </w:pPr>
      <w:r w:rsidRPr="00FB7B3F">
        <w:rPr>
          <w:b/>
          <w:sz w:val="28"/>
          <w:szCs w:val="28"/>
        </w:rPr>
        <w:t>Beijing University of Technology</w:t>
      </w:r>
    </w:p>
    <w:p w14:paraId="71F288B7" w14:textId="77777777" w:rsidR="00BA6405" w:rsidRPr="00FB7B3F" w:rsidRDefault="00BA6405" w:rsidP="00BA6405">
      <w:pPr>
        <w:autoSpaceDE w:val="0"/>
        <w:autoSpaceDN w:val="0"/>
        <w:adjustRightInd w:val="0"/>
        <w:spacing w:line="480" w:lineRule="auto"/>
        <w:ind w:firstLine="427"/>
        <w:jc w:val="center"/>
        <w:rPr>
          <w:sz w:val="22"/>
          <w:szCs w:val="22"/>
        </w:rPr>
      </w:pPr>
    </w:p>
    <w:p w14:paraId="0073C913" w14:textId="77777777" w:rsidR="00BA6405" w:rsidRPr="00FB7B3F" w:rsidRDefault="00BA6405" w:rsidP="00BA6405">
      <w:pPr>
        <w:autoSpaceDE w:val="0"/>
        <w:autoSpaceDN w:val="0"/>
        <w:adjustRightInd w:val="0"/>
        <w:spacing w:line="480" w:lineRule="auto"/>
        <w:ind w:firstLine="427"/>
        <w:jc w:val="center"/>
        <w:rPr>
          <w:sz w:val="22"/>
          <w:szCs w:val="22"/>
        </w:rPr>
      </w:pPr>
    </w:p>
    <w:p w14:paraId="74F5834A" w14:textId="77777777" w:rsidR="00BA6405" w:rsidRPr="00FB7B3F" w:rsidRDefault="00BA6405" w:rsidP="00BA6405">
      <w:pPr>
        <w:autoSpaceDE w:val="0"/>
        <w:autoSpaceDN w:val="0"/>
        <w:adjustRightInd w:val="0"/>
        <w:spacing w:line="480" w:lineRule="auto"/>
        <w:ind w:firstLine="545"/>
        <w:jc w:val="center"/>
        <w:rPr>
          <w:b/>
          <w:sz w:val="28"/>
          <w:szCs w:val="28"/>
        </w:rPr>
      </w:pPr>
      <w:r w:rsidRPr="00FB7B3F">
        <w:rPr>
          <w:b/>
          <w:sz w:val="28"/>
          <w:szCs w:val="28"/>
        </w:rPr>
        <w:t>Beijing, China</w:t>
      </w:r>
    </w:p>
    <w:p w14:paraId="09BAA03A" w14:textId="0668BFC7" w:rsidR="00BA6405" w:rsidRDefault="00BA6405" w:rsidP="00BA6405">
      <w:pPr>
        <w:autoSpaceDE w:val="0"/>
        <w:autoSpaceDN w:val="0"/>
        <w:adjustRightInd w:val="0"/>
        <w:spacing w:line="480" w:lineRule="auto"/>
        <w:ind w:firstLine="545"/>
        <w:jc w:val="center"/>
        <w:rPr>
          <w:b/>
          <w:sz w:val="28"/>
          <w:szCs w:val="28"/>
        </w:rPr>
      </w:pPr>
      <w:r w:rsidRPr="00FB7B3F">
        <w:rPr>
          <w:b/>
          <w:sz w:val="28"/>
          <w:szCs w:val="28"/>
        </w:rPr>
        <w:t>June, 2021</w:t>
      </w:r>
    </w:p>
    <w:p w14:paraId="74002166" w14:textId="77777777" w:rsidR="00CE590C" w:rsidRPr="00FE2D56" w:rsidRDefault="00CE590C" w:rsidP="00CE590C">
      <w:pPr>
        <w:spacing w:afterLines="100" w:after="240"/>
        <w:ind w:firstLine="623"/>
        <w:jc w:val="center"/>
        <w:rPr>
          <w:rFonts w:eastAsia="黑体"/>
          <w:b/>
          <w:bCs/>
          <w:sz w:val="32"/>
          <w:szCs w:val="22"/>
        </w:rPr>
      </w:pPr>
      <w:r w:rsidRPr="00FE2D56">
        <w:rPr>
          <w:rFonts w:eastAsia="黑体"/>
          <w:b/>
          <w:bCs/>
          <w:sz w:val="32"/>
          <w:szCs w:val="22"/>
        </w:rPr>
        <w:lastRenderedPageBreak/>
        <w:t>毕业设计（论文）诚信声明书</w:t>
      </w:r>
    </w:p>
    <w:p w14:paraId="440E3938" w14:textId="77777777" w:rsidR="00CE590C" w:rsidRPr="00FE2D56" w:rsidRDefault="00CE590C" w:rsidP="00CE590C">
      <w:pPr>
        <w:spacing w:line="360" w:lineRule="auto"/>
        <w:ind w:firstLine="466"/>
        <w:rPr>
          <w:szCs w:val="22"/>
        </w:rPr>
      </w:pPr>
      <w:r w:rsidRPr="00FE2D56">
        <w:rPr>
          <w:szCs w:val="22"/>
        </w:rPr>
        <w:t>本人郑重声明：在毕业设计（论文）工作中严格遵守学校有关规定，恪守学术规范；所提交的论文是我个人在导师指导下独立研究、撰写的成果，毕业设计（论文）中所引用他人的文字、研究成果，均已在毕业设计（论文）中加以说明；在本人的毕业生设计（论文）中未剽窃、抄袭他人的学术观点、思想和成果，未篡改实验数据。</w:t>
      </w:r>
    </w:p>
    <w:p w14:paraId="70B5FA39" w14:textId="77777777" w:rsidR="00CE590C" w:rsidRPr="00FB7B3F" w:rsidRDefault="00CE590C" w:rsidP="00CE590C">
      <w:pPr>
        <w:spacing w:line="360" w:lineRule="auto"/>
        <w:ind w:firstLine="466"/>
        <w:jc w:val="center"/>
      </w:pPr>
      <w:r w:rsidRPr="00FE2D56">
        <w:rPr>
          <w:szCs w:val="22"/>
        </w:rPr>
        <w:t>本毕业设计（论文）和资料若有不实之处，本人愿承担一切相关责任。</w:t>
      </w:r>
    </w:p>
    <w:p w14:paraId="104D5798" w14:textId="77777777" w:rsidR="00CE590C" w:rsidRPr="00FB7B3F" w:rsidRDefault="00CE590C" w:rsidP="00CE590C">
      <w:pPr>
        <w:pStyle w:val="a7"/>
        <w:ind w:firstLine="466"/>
        <w:rPr>
          <w:rFonts w:ascii="Times New Roman" w:hAnsi="Times New Roman"/>
        </w:rPr>
      </w:pPr>
    </w:p>
    <w:p w14:paraId="02261181" w14:textId="77777777" w:rsidR="00CE590C" w:rsidRPr="00FB7B3F" w:rsidRDefault="00CE590C" w:rsidP="00CE590C">
      <w:pPr>
        <w:pStyle w:val="a7"/>
        <w:ind w:firstLine="466"/>
        <w:rPr>
          <w:rFonts w:ascii="Times New Roman" w:hAnsi="Times New Roman"/>
        </w:rPr>
      </w:pPr>
    </w:p>
    <w:p w14:paraId="097A2695" w14:textId="77777777" w:rsidR="00CE590C" w:rsidRPr="00FB7B3F" w:rsidRDefault="00CE590C" w:rsidP="00CE590C">
      <w:pPr>
        <w:pStyle w:val="a7"/>
        <w:spacing w:line="240" w:lineRule="auto"/>
        <w:ind w:left="3345" w:firstLine="466"/>
        <w:rPr>
          <w:rFonts w:ascii="Times New Roman" w:hAnsi="Times New Roman"/>
          <w:u w:val="single"/>
        </w:rPr>
      </w:pPr>
      <w:r w:rsidRPr="00FB7B3F">
        <w:rPr>
          <w:rFonts w:ascii="Times New Roman" w:hAnsi="Times New Roman"/>
        </w:rPr>
        <w:t>签名：</w:t>
      </w:r>
      <w:r w:rsidRPr="0004656F">
        <w:rPr>
          <w:rFonts w:ascii="Times New Roman" w:hAnsi="Times New Roman"/>
          <w:noProof/>
          <w:color w:val="FF0000"/>
        </w:rPr>
        <w:drawing>
          <wp:inline distT="0" distB="0" distL="0" distR="0" wp14:anchorId="47D7E5B7" wp14:editId="40946B1B">
            <wp:extent cx="889000" cy="348102"/>
            <wp:effectExtent l="0" t="0" r="6350" b="0"/>
            <wp:docPr id="1" name="图片 1" descr="画里面的卡通动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画里面的卡通动物&#10;&#10;低可信度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458" t="8042" r="4198" b="4780"/>
                    <a:stretch/>
                  </pic:blipFill>
                  <pic:spPr bwMode="auto">
                    <a:xfrm>
                      <a:off x="0" y="0"/>
                      <a:ext cx="1013158" cy="396718"/>
                    </a:xfrm>
                    <a:prstGeom prst="rect">
                      <a:avLst/>
                    </a:prstGeom>
                    <a:noFill/>
                    <a:ln>
                      <a:noFill/>
                    </a:ln>
                    <a:extLst>
                      <a:ext uri="{53640926-AAD7-44D8-BBD7-CCE9431645EC}">
                        <a14:shadowObscured xmlns:a14="http://schemas.microsoft.com/office/drawing/2010/main"/>
                      </a:ext>
                    </a:extLst>
                  </pic:spPr>
                </pic:pic>
              </a:graphicData>
            </a:graphic>
          </wp:inline>
        </w:drawing>
      </w:r>
      <w:r w:rsidRPr="00FB7B3F">
        <w:rPr>
          <w:rFonts w:ascii="Times New Roman" w:hAnsi="Times New Roman"/>
        </w:rPr>
        <w:t xml:space="preserve"> </w:t>
      </w:r>
      <w:r w:rsidRPr="00FB7B3F">
        <w:rPr>
          <w:rFonts w:ascii="Times New Roman" w:hAnsi="Times New Roman"/>
        </w:rPr>
        <w:t>日期：</w:t>
      </w:r>
      <w:r w:rsidRPr="00FB7B3F">
        <w:rPr>
          <w:rFonts w:ascii="Times New Roman" w:hAnsi="Times New Roman"/>
          <w:u w:val="single"/>
        </w:rPr>
        <w:t xml:space="preserve"> </w:t>
      </w:r>
      <w:r w:rsidRPr="00FB7B3F">
        <w:rPr>
          <w:rFonts w:eastAsia="宋体" w:hAnsi="宋体"/>
          <w:u w:val="single"/>
        </w:rPr>
        <w:t xml:space="preserve"> </w:t>
      </w:r>
      <w:r>
        <w:rPr>
          <w:rFonts w:eastAsia="宋体" w:hAnsi="宋体"/>
          <w:u w:val="single"/>
        </w:rPr>
        <w:t>2022.06.12</w:t>
      </w:r>
      <w:r w:rsidRPr="00FB7B3F">
        <w:rPr>
          <w:rFonts w:ascii="Times New Roman" w:hAnsi="Times New Roman"/>
          <w:u w:val="single"/>
        </w:rPr>
        <w:t xml:space="preserve">  </w:t>
      </w:r>
    </w:p>
    <w:p w14:paraId="2E26D5C2" w14:textId="77777777" w:rsidR="00CE590C" w:rsidRPr="00FB7B3F" w:rsidRDefault="00CE590C" w:rsidP="00CE590C">
      <w:pPr>
        <w:pStyle w:val="a7"/>
        <w:ind w:left="3345" w:firstLine="466"/>
        <w:rPr>
          <w:rFonts w:ascii="Times New Roman" w:hAnsi="Times New Roman"/>
        </w:rPr>
      </w:pPr>
    </w:p>
    <w:p w14:paraId="22E343B8" w14:textId="77777777" w:rsidR="00CE590C" w:rsidRPr="00FB7B3F" w:rsidRDefault="00CE590C" w:rsidP="00CE590C">
      <w:pPr>
        <w:pStyle w:val="a7"/>
        <w:ind w:left="3345" w:firstLine="466"/>
        <w:rPr>
          <w:rFonts w:ascii="Times New Roman" w:hAnsi="Times New Roman"/>
        </w:rPr>
      </w:pPr>
    </w:p>
    <w:p w14:paraId="03A9A2AE" w14:textId="77777777" w:rsidR="00CE590C" w:rsidRPr="00FB7B3F" w:rsidRDefault="00CE590C" w:rsidP="00CE590C">
      <w:pPr>
        <w:pStyle w:val="a7"/>
        <w:ind w:left="3345" w:firstLine="466"/>
        <w:rPr>
          <w:rFonts w:ascii="Times New Roman" w:hAnsi="Times New Roman"/>
        </w:rPr>
      </w:pPr>
    </w:p>
    <w:p w14:paraId="1DD2AB37" w14:textId="77777777" w:rsidR="00CE590C" w:rsidRPr="00FB7B3F" w:rsidRDefault="00CE590C" w:rsidP="00CE590C">
      <w:pPr>
        <w:pStyle w:val="a7"/>
        <w:spacing w:line="360" w:lineRule="auto"/>
        <w:ind w:left="3345" w:firstLine="466"/>
        <w:rPr>
          <w:rFonts w:ascii="Times New Roman" w:hAnsi="Times New Roman"/>
        </w:rPr>
      </w:pPr>
    </w:p>
    <w:p w14:paraId="35FF2F71" w14:textId="77777777" w:rsidR="00CE590C" w:rsidRPr="00FB7B3F" w:rsidRDefault="00CE590C" w:rsidP="00CE590C">
      <w:pPr>
        <w:pStyle w:val="a7"/>
        <w:spacing w:line="360" w:lineRule="auto"/>
        <w:ind w:firstLine="623"/>
        <w:jc w:val="center"/>
        <w:rPr>
          <w:rFonts w:ascii="Times New Roman" w:eastAsia="黑体" w:hAnsi="Times New Roman"/>
          <w:b/>
          <w:bCs/>
          <w:sz w:val="32"/>
        </w:rPr>
      </w:pPr>
      <w:r w:rsidRPr="00FB7B3F">
        <w:rPr>
          <w:rFonts w:ascii="Times New Roman" w:eastAsia="黑体" w:hAnsi="Times New Roman"/>
          <w:b/>
          <w:bCs/>
          <w:sz w:val="32"/>
        </w:rPr>
        <w:t>关于论文使用授权的说明</w:t>
      </w:r>
    </w:p>
    <w:p w14:paraId="19CBC4B4" w14:textId="77777777" w:rsidR="00CE590C" w:rsidRPr="00FB7B3F" w:rsidRDefault="00CE590C" w:rsidP="00CE590C">
      <w:pPr>
        <w:pStyle w:val="a7"/>
        <w:spacing w:line="360" w:lineRule="auto"/>
        <w:ind w:firstLine="623"/>
        <w:jc w:val="center"/>
        <w:rPr>
          <w:rFonts w:ascii="Times New Roman" w:eastAsia="黑体" w:hAnsi="Times New Roman"/>
          <w:b/>
          <w:bCs/>
          <w:sz w:val="32"/>
        </w:rPr>
      </w:pPr>
    </w:p>
    <w:p w14:paraId="3945E37D" w14:textId="77777777" w:rsidR="00CE590C" w:rsidRPr="00FB7B3F" w:rsidRDefault="00CE590C" w:rsidP="00CE590C">
      <w:pPr>
        <w:pStyle w:val="a7"/>
        <w:spacing w:line="360" w:lineRule="auto"/>
        <w:ind w:firstLine="466"/>
        <w:rPr>
          <w:rFonts w:eastAsia="宋体" w:hAnsi="宋体"/>
        </w:rPr>
      </w:pPr>
      <w:r w:rsidRPr="00FB7B3F">
        <w:rPr>
          <w:rFonts w:eastAsia="宋体" w:hAnsi="宋体"/>
        </w:rPr>
        <w:t>本人完全了解北京工业大学有关保留、使用学位论文的规定，即：学校有权保留送交论文的复印件，允许论文被查阅和借阅；学校可以公布论文的全部或部分内容，可以采用影印、缩印或其他复制手段保存论文。</w:t>
      </w:r>
    </w:p>
    <w:p w14:paraId="493511CB" w14:textId="77777777" w:rsidR="00CE590C" w:rsidRPr="00FB7B3F" w:rsidRDefault="00CE590C" w:rsidP="00CE590C">
      <w:pPr>
        <w:pStyle w:val="a7"/>
        <w:spacing w:line="360" w:lineRule="auto"/>
        <w:ind w:firstLine="466"/>
        <w:rPr>
          <w:rFonts w:eastAsia="宋体" w:hAnsi="宋体"/>
        </w:rPr>
      </w:pPr>
      <w:r w:rsidRPr="00FB7B3F">
        <w:rPr>
          <w:rFonts w:eastAsia="宋体" w:hAnsi="宋体"/>
        </w:rPr>
        <w:t>（保密的论文在解密后应遵守此规定）</w:t>
      </w:r>
    </w:p>
    <w:p w14:paraId="13F87B5B" w14:textId="77777777" w:rsidR="00CE590C" w:rsidRPr="00FB7B3F" w:rsidRDefault="00CE590C" w:rsidP="00CE590C">
      <w:pPr>
        <w:pStyle w:val="a7"/>
        <w:ind w:firstLine="466"/>
        <w:rPr>
          <w:rFonts w:eastAsia="宋体" w:hAnsi="宋体"/>
        </w:rPr>
      </w:pPr>
    </w:p>
    <w:p w14:paraId="3EA10709" w14:textId="77777777" w:rsidR="00CE590C" w:rsidRPr="00FB7B3F" w:rsidRDefault="00CE590C" w:rsidP="00CE590C">
      <w:pPr>
        <w:pStyle w:val="a7"/>
        <w:ind w:firstLine="466"/>
        <w:rPr>
          <w:rFonts w:eastAsia="宋体" w:hAnsi="宋体"/>
        </w:rPr>
      </w:pPr>
    </w:p>
    <w:p w14:paraId="4297A7DB" w14:textId="77777777" w:rsidR="00CE590C" w:rsidRPr="00FB7B3F" w:rsidRDefault="00CE590C" w:rsidP="00CE590C">
      <w:pPr>
        <w:pStyle w:val="a7"/>
        <w:ind w:firstLine="466"/>
        <w:rPr>
          <w:rFonts w:eastAsia="宋体" w:hAnsi="宋体"/>
        </w:rPr>
      </w:pPr>
    </w:p>
    <w:p w14:paraId="4F0F5041" w14:textId="77777777" w:rsidR="00CE590C" w:rsidRPr="00FB7B3F" w:rsidRDefault="00CE590C" w:rsidP="00CE590C">
      <w:pPr>
        <w:pStyle w:val="a7"/>
        <w:ind w:firstLine="466"/>
        <w:rPr>
          <w:rFonts w:ascii="Times New Roman" w:hAnsi="Times New Roman"/>
        </w:rPr>
      </w:pPr>
    </w:p>
    <w:p w14:paraId="1986A355" w14:textId="77777777" w:rsidR="00CE590C" w:rsidRPr="00FB7B3F" w:rsidRDefault="00CE590C" w:rsidP="00CE590C">
      <w:pPr>
        <w:pStyle w:val="a7"/>
        <w:spacing w:line="240" w:lineRule="auto"/>
        <w:ind w:firstLine="466"/>
        <w:rPr>
          <w:rFonts w:eastAsia="宋体" w:hAnsi="宋体"/>
        </w:rPr>
      </w:pPr>
      <w:r w:rsidRPr="00FB7B3F">
        <w:rPr>
          <w:rFonts w:eastAsia="宋体" w:hAnsi="宋体"/>
        </w:rPr>
        <w:t>签名：</w:t>
      </w:r>
      <w:r w:rsidRPr="0004656F">
        <w:rPr>
          <w:rFonts w:ascii="Times New Roman" w:hAnsi="Times New Roman"/>
          <w:noProof/>
          <w:color w:val="FF0000"/>
        </w:rPr>
        <w:drawing>
          <wp:inline distT="0" distB="0" distL="0" distR="0" wp14:anchorId="18DDCB8B" wp14:editId="0FD65A15">
            <wp:extent cx="889000" cy="348102"/>
            <wp:effectExtent l="0" t="0" r="6350" b="0"/>
            <wp:docPr id="4" name="图片 4" descr="画里面的卡通动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画里面的卡通动物&#10;&#10;低可信度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458" t="8042" r="4198" b="4780"/>
                    <a:stretch/>
                  </pic:blipFill>
                  <pic:spPr bwMode="auto">
                    <a:xfrm>
                      <a:off x="0" y="0"/>
                      <a:ext cx="1013158" cy="396718"/>
                    </a:xfrm>
                    <a:prstGeom prst="rect">
                      <a:avLst/>
                    </a:prstGeom>
                    <a:noFill/>
                    <a:ln>
                      <a:noFill/>
                    </a:ln>
                    <a:extLst>
                      <a:ext uri="{53640926-AAD7-44D8-BBD7-CCE9431645EC}">
                        <a14:shadowObscured xmlns:a14="http://schemas.microsoft.com/office/drawing/2010/main"/>
                      </a:ext>
                    </a:extLst>
                  </pic:spPr>
                </pic:pic>
              </a:graphicData>
            </a:graphic>
          </wp:inline>
        </w:drawing>
      </w:r>
      <w:r w:rsidRPr="00FB7B3F">
        <w:rPr>
          <w:rFonts w:eastAsia="宋体" w:hAnsi="宋体"/>
        </w:rPr>
        <w:t xml:space="preserve"> 导师签名：</w:t>
      </w:r>
      <w:r w:rsidRPr="004109C7">
        <w:rPr>
          <w:b/>
          <w:bCs/>
          <w:noProof/>
          <w:szCs w:val="28"/>
        </w:rPr>
        <w:drawing>
          <wp:inline distT="0" distB="0" distL="0" distR="0" wp14:anchorId="2D4A8F27" wp14:editId="20629580">
            <wp:extent cx="852985" cy="486159"/>
            <wp:effectExtent l="0" t="0" r="4445" b="9525"/>
            <wp:docPr id="26" name="图片 26"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卡通人物&#10;&#10;低可信度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9129" cy="501060"/>
                    </a:xfrm>
                    <a:prstGeom prst="rect">
                      <a:avLst/>
                    </a:prstGeom>
                    <a:noFill/>
                    <a:ln>
                      <a:noFill/>
                    </a:ln>
                  </pic:spPr>
                </pic:pic>
              </a:graphicData>
            </a:graphic>
          </wp:inline>
        </w:drawing>
      </w:r>
      <w:r w:rsidRPr="00FB7B3F">
        <w:rPr>
          <w:rFonts w:eastAsia="宋体" w:hAnsi="宋体"/>
        </w:rPr>
        <w:t xml:space="preserve"> 日期：</w:t>
      </w:r>
      <w:r w:rsidRPr="00FB7B3F">
        <w:rPr>
          <w:rFonts w:eastAsia="宋体" w:hAnsi="宋体"/>
          <w:u w:val="single"/>
        </w:rPr>
        <w:t xml:space="preserve"> </w:t>
      </w:r>
      <w:r>
        <w:rPr>
          <w:rFonts w:eastAsia="宋体" w:hAnsi="宋体"/>
          <w:u w:val="single"/>
        </w:rPr>
        <w:t>2022.06.12</w:t>
      </w:r>
      <w:r w:rsidRPr="00FB7B3F">
        <w:rPr>
          <w:rFonts w:eastAsia="宋体" w:hAnsi="宋体"/>
          <w:u w:val="single"/>
        </w:rPr>
        <w:t xml:space="preserve">  </w:t>
      </w:r>
    </w:p>
    <w:p w14:paraId="7B91E3AC" w14:textId="132D293C" w:rsidR="00CE590C" w:rsidRPr="00FB7B3F" w:rsidRDefault="00CE590C" w:rsidP="00CE590C">
      <w:pPr>
        <w:autoSpaceDE w:val="0"/>
        <w:autoSpaceDN w:val="0"/>
        <w:adjustRightInd w:val="0"/>
        <w:spacing w:line="480" w:lineRule="auto"/>
        <w:ind w:firstLineChars="0" w:firstLine="0"/>
        <w:rPr>
          <w:b/>
          <w:sz w:val="28"/>
          <w:szCs w:val="28"/>
        </w:rPr>
      </w:pPr>
    </w:p>
    <w:p w14:paraId="1D5B2E9C" w14:textId="77777777" w:rsidR="00DF0A0E" w:rsidRDefault="002937CA">
      <w:pPr>
        <w:pStyle w:val="1"/>
        <w:widowControl/>
        <w:spacing w:before="0" w:after="0" w:line="360" w:lineRule="auto"/>
        <w:ind w:firstLineChars="0" w:firstLine="0"/>
        <w:jc w:val="center"/>
        <w:rPr>
          <w:rFonts w:eastAsia="黑体" w:cstheme="majorBidi"/>
          <w:bCs w:val="0"/>
          <w:kern w:val="0"/>
          <w:sz w:val="32"/>
          <w:szCs w:val="32"/>
        </w:rPr>
      </w:pPr>
      <w:r w:rsidRPr="005220E6">
        <w:rPr>
          <w:rFonts w:eastAsia="黑体"/>
          <w:b w:val="0"/>
          <w:bCs w:val="0"/>
          <w:sz w:val="32"/>
          <w:szCs w:val="32"/>
        </w:rPr>
        <w:br w:type="page"/>
      </w:r>
      <w:bookmarkStart w:id="0" w:name="_Toc105867767"/>
      <w:r w:rsidRPr="00FB7B3F">
        <w:rPr>
          <w:rFonts w:eastAsia="黑体" w:cstheme="majorBidi"/>
          <w:bCs w:val="0"/>
          <w:kern w:val="0"/>
          <w:sz w:val="32"/>
          <w:szCs w:val="32"/>
        </w:rPr>
        <w:lastRenderedPageBreak/>
        <w:t>摘要</w:t>
      </w:r>
      <w:bookmarkEnd w:id="0"/>
    </w:p>
    <w:p w14:paraId="4E17D66F" w14:textId="77777777" w:rsidR="00DF0A0E" w:rsidRDefault="002937CA">
      <w:pPr>
        <w:widowControl/>
        <w:ind w:firstLineChars="196" w:firstLine="470"/>
      </w:pPr>
      <w:r w:rsidRPr="00FB7B3F">
        <w:t>质量需求，也被称为非功能需求，一般来说，更难被衡量表达，这使得它们在分析时更具挑战性。特别是，非功能需求往往是一个系统整体的属性，不能对单个组件进行验证。更加困难的是，它往往没有在正式的需求规格中明确提到，而在系统开发之初就错过了。因此，在随后的系统维护中，对这些功能的检测和修改会导致高成本。不断发展的系统在很大程度上依赖于用户反馈来评估非功能需求的满足情况。它分析的是明确的用户反馈，如</w:t>
      </w:r>
      <w:r w:rsidRPr="00FB7B3F">
        <w:t>App Store</w:t>
      </w:r>
      <w:r w:rsidRPr="00FB7B3F">
        <w:t>的评分和评论。然而，明确的用户反馈的收集具有挑战性，因此被认为是耗时的。许多用户不愿意提供这种明确的反馈。此外，对明确的用户反馈的分析也有缺陷，使得准确定义他们的需求成为挑战，导致评估需求被满足的程度的效率和准确性降低。一个潜在的解决方案是，从用户的使用过程中解析用户的隐性评论，这不需要给用户带来额外的负担。此外，用户的隐性反应直接来自于用户的客观反映，而不是他们的主观表达，这更可靠。</w:t>
      </w:r>
      <w:r w:rsidRPr="00FB7B3F">
        <w:t xml:space="preserve"> </w:t>
      </w:r>
    </w:p>
    <w:p w14:paraId="038A5045" w14:textId="77777777" w:rsidR="00DF0A0E" w:rsidRDefault="002937CA">
      <w:pPr>
        <w:widowControl/>
        <w:ind w:firstLineChars="196" w:firstLine="470"/>
      </w:pPr>
      <w:r w:rsidRPr="00FB7B3F">
        <w:t>本论文研究了一种新的非功能需求分析方法，该方法通过研究眼动模式来自动收集用户的隐性反馈。具体来说，我们根据现有研究的认知和经验证据，建立了几种眼动指标和用户感知之间的语义联系，总结了它们与六种广泛使用的非功能需求的对应关系，并尝试将几种眼动模式正式化。最后，通过设计和实践实验验证了这些对应关系的正确性，并为这六个非功能需求提出了六个量化的评价标准。因此，该方法方法可以系统地评估六个非功能需求的满足情况，悄悄地揭开用户在正常使用软件或对其使用的软件进行用户测试时对软件的需求。此外，所提出的提供了不满足非功能需求的精确位置实现的细节，减少了对系统的修复和增强的成本。由于我们的模块化设计和</w:t>
      </w:r>
      <w:r w:rsidRPr="00FB7B3F">
        <w:t xml:space="preserve"> "</w:t>
      </w:r>
      <w:r w:rsidRPr="00FB7B3F">
        <w:t>基于眼球跟踪的需求评估框架</w:t>
      </w:r>
      <w:r w:rsidRPr="00FB7B3F">
        <w:t xml:space="preserve"> "</w:t>
      </w:r>
      <w:r w:rsidRPr="00FB7B3F">
        <w:t>的实现，这个工具现在相当有用。现有的应用程序可以迅速开始使用我们的方法，通过插入检查代码来评估他们的应用程序的非功能需求满足程度。</w:t>
      </w:r>
    </w:p>
    <w:p w14:paraId="49EF0D49" w14:textId="77777777" w:rsidR="00333FB6" w:rsidRPr="00FB7B3F" w:rsidRDefault="00333FB6">
      <w:pPr>
        <w:widowControl/>
        <w:ind w:firstLine="466"/>
        <w:jc w:val="left"/>
      </w:pPr>
    </w:p>
    <w:p w14:paraId="6C3628C7" w14:textId="77777777" w:rsidR="00DF0A0E" w:rsidRDefault="002937CA">
      <w:pPr>
        <w:autoSpaceDE w:val="0"/>
        <w:autoSpaceDN w:val="0"/>
        <w:adjustRightInd w:val="0"/>
        <w:ind w:firstLineChars="0" w:firstLine="0"/>
      </w:pPr>
      <w:r w:rsidRPr="005220E6">
        <w:rPr>
          <w:b/>
          <w:bCs/>
        </w:rPr>
        <w:t>关键词：非功能需求；眼动模式；实证评价；眼动跟踪</w:t>
      </w:r>
      <w:r w:rsidRPr="005220E6">
        <w:rPr>
          <w:b/>
          <w:bCs/>
        </w:rPr>
        <w:t xml:space="preserve"> </w:t>
      </w:r>
    </w:p>
    <w:p w14:paraId="39CE1206" w14:textId="32AF597D" w:rsidR="007D6F65" w:rsidRDefault="007D6F65">
      <w:pPr>
        <w:widowControl/>
        <w:spacing w:line="240" w:lineRule="auto"/>
        <w:ind w:firstLineChars="0" w:firstLine="0"/>
        <w:jc w:val="left"/>
        <w:rPr>
          <w:kern w:val="0"/>
          <w:sz w:val="20"/>
          <w:szCs w:val="20"/>
        </w:rPr>
      </w:pPr>
      <w:r>
        <w:rPr>
          <w:kern w:val="0"/>
          <w:sz w:val="20"/>
          <w:szCs w:val="20"/>
        </w:rPr>
        <w:br w:type="page"/>
      </w:r>
    </w:p>
    <w:p w14:paraId="2202A274" w14:textId="77777777" w:rsidR="00F35313" w:rsidRPr="005220E6" w:rsidRDefault="00F35313" w:rsidP="00F35313">
      <w:pPr>
        <w:widowControl/>
        <w:spacing w:line="360" w:lineRule="auto"/>
        <w:ind w:firstLineChars="0" w:firstLine="0"/>
        <w:jc w:val="center"/>
        <w:rPr>
          <w:rFonts w:eastAsia="黑体"/>
          <w:b/>
          <w:bCs/>
          <w:sz w:val="32"/>
          <w:szCs w:val="32"/>
        </w:rPr>
      </w:pPr>
      <w:r w:rsidRPr="005220E6">
        <w:rPr>
          <w:rFonts w:eastAsia="黑体"/>
          <w:b/>
          <w:bCs/>
          <w:sz w:val="32"/>
          <w:szCs w:val="32"/>
        </w:rPr>
        <w:lastRenderedPageBreak/>
        <w:t>摘要</w:t>
      </w:r>
      <w:r w:rsidRPr="005220E6">
        <w:rPr>
          <w:rFonts w:eastAsia="黑体"/>
          <w:b/>
          <w:bCs/>
          <w:sz w:val="32"/>
          <w:szCs w:val="32"/>
        </w:rPr>
        <w:t xml:space="preserve"> </w:t>
      </w:r>
    </w:p>
    <w:p w14:paraId="5A1F1348" w14:textId="77777777" w:rsidR="00F35313" w:rsidRPr="00FB7B3F" w:rsidRDefault="00F35313" w:rsidP="00F35313">
      <w:pPr>
        <w:ind w:firstLine="466"/>
      </w:pPr>
      <w:r w:rsidRPr="00FB7B3F">
        <w:t>所有的系统都有非功能需求，但</w:t>
      </w:r>
      <w:r w:rsidRPr="00FB7B3F">
        <w:rPr>
          <w:rFonts w:cs="宋体"/>
        </w:rPr>
        <w:t>因为对非功能性需求的研究相对功能性需求起步更晚，在系统开发的初期，非功能性需求更容易被忽视从而没有在正式的需求规格中被明确说明</w:t>
      </w:r>
      <w:r w:rsidRPr="00FB7B3F">
        <w:t>。当非功能性需求没有被满足时，</w:t>
      </w:r>
      <w:r w:rsidRPr="00FB7B3F">
        <w:rPr>
          <w:rFonts w:cs="宋体"/>
        </w:rPr>
        <w:t>会对用户的使用体验造成极大影响，并且这类问题有着极高的发现成本和修改成本</w:t>
      </w:r>
      <w:r w:rsidRPr="00FB7B3F">
        <w:t>。持续发展的系统</w:t>
      </w:r>
      <w:r w:rsidRPr="00FB7B3F">
        <w:rPr>
          <w:rFonts w:cs="宋体"/>
        </w:rPr>
        <w:t>因为其频繁迭代的特性，</w:t>
      </w:r>
      <w:r w:rsidRPr="00FB7B3F">
        <w:t>对非功能性需求的满足程度的评估高度依赖于用户反馈。</w:t>
      </w:r>
      <w:r w:rsidRPr="00FB7B3F">
        <w:rPr>
          <w:rFonts w:cs="宋体"/>
        </w:rPr>
        <w:t>到目前为止，大多数分析用户反馈的研究都是针对明确的用户反馈进行的，比如应用商店的评分和评论。</w:t>
      </w:r>
      <w:r w:rsidRPr="00FB7B3F">
        <w:t>然而</w:t>
      </w:r>
      <w:r w:rsidRPr="00FB7B3F">
        <w:rPr>
          <w:rFonts w:cs="宋体"/>
        </w:rPr>
        <w:t>，明确的用户反馈在收集上面临着困难</w:t>
      </w:r>
      <w:r w:rsidRPr="00FB7B3F">
        <w:t>，许多用户不愿意提供这种明确的反馈，因为这让他们付出了额外的精力和时间。另外，以明确的用户反馈作为对象的分析也存在弊端，用户很难准确地概括的需求，导致评估需求满足程度的准确程度和效率降低。而通过对用户的隐性反馈的分析可以很好地解决上述的问题。一方面，用户的隐性反馈来自于对用户使用过程的采集，不会需要对用户产生额外的负担。另一方面，用户的隐性反馈直接来自于用户的客观反映而非其主观表述，可靠性更高。但这类分析方法的难点在于如何收集用户的隐性反馈，因此相关的研究较少。</w:t>
      </w:r>
    </w:p>
    <w:p w14:paraId="75339482" w14:textId="77777777" w:rsidR="00F35313" w:rsidRPr="00FB7B3F" w:rsidRDefault="00F35313" w:rsidP="00F35313">
      <w:pPr>
        <w:ind w:firstLine="466"/>
      </w:pPr>
      <w:r w:rsidRPr="00FB7B3F">
        <w:t>在本文中，我们对一种新的</w:t>
      </w:r>
      <w:r w:rsidRPr="00FB7B3F">
        <w:t>NFR</w:t>
      </w:r>
      <w:r w:rsidRPr="00FB7B3F">
        <w:t>分析方法进行了研究，该研究调查了眼动模式，目的是自动收集用户的隐性反馈。具体来说，我们根据现有研究的认知和经验证据，建立了若干眼动指标和用户感知之间的语义联系，总结了它们与六个被广泛使用的非功能需求之间的对应关系，并尝试将几种眼动模式形式化。最后通过设计并实践实验，验证了对应关系的正确性，并且提出了对于这六个非功能需求的六个量化的评价标准。因此，我们提出的方法可以系统地评估六个非功能需求的满足情况，在正常的用户使用过程或者用户测试过程中，悄悄地揭开用户对他们使用的软件的需求。此外，该方法提供了不满足非功能需求的精确位置实现的细节，并降低了系统的修复和增强的成本。得益于我们模块化地设计并实现的</w:t>
      </w:r>
      <w:r w:rsidRPr="00FB7B3F">
        <w:t>“</w:t>
      </w:r>
      <w:r w:rsidRPr="00FB7B3F">
        <w:rPr>
          <w:rFonts w:ascii="宋体" w:hAnsi="宋体"/>
          <w:kern w:val="0"/>
        </w:rPr>
        <w:t>基于眼动跟踪的需求评估框架</w:t>
      </w:r>
      <w:r w:rsidRPr="00FB7B3F">
        <w:t>”</w:t>
      </w:r>
      <w:r w:rsidRPr="00FB7B3F">
        <w:t>框架，该工具目前已具备相当的实用性。现有的应用程序可以通过插装检测代码的方式快速地开始使用我们的方法对其应用的非功能性需求满足程度进行评估。</w:t>
      </w:r>
    </w:p>
    <w:p w14:paraId="56D539E2" w14:textId="77777777" w:rsidR="00F35313" w:rsidRPr="00FB7B3F" w:rsidRDefault="00F35313" w:rsidP="00F35313">
      <w:pPr>
        <w:ind w:firstLine="466"/>
        <w:rPr>
          <w:rFonts w:ascii="宋体" w:hAnsi="宋体"/>
          <w:kern w:val="0"/>
        </w:rPr>
      </w:pPr>
    </w:p>
    <w:p w14:paraId="0C08D62C" w14:textId="4AAF0909" w:rsidR="00333FB6" w:rsidRPr="00F35313" w:rsidRDefault="00F35313" w:rsidP="00F35313">
      <w:pPr>
        <w:widowControl/>
        <w:ind w:firstLineChars="0" w:firstLine="0"/>
        <w:jc w:val="left"/>
        <w:rPr>
          <w:kern w:val="0"/>
          <w:sz w:val="20"/>
          <w:szCs w:val="20"/>
        </w:rPr>
      </w:pPr>
      <w:r w:rsidRPr="005220E6">
        <w:rPr>
          <w:b/>
          <w:bCs/>
        </w:rPr>
        <w:t>关键词：</w:t>
      </w:r>
      <w:r w:rsidRPr="005220E6">
        <w:rPr>
          <w:b/>
          <w:bCs/>
        </w:rPr>
        <w:t xml:space="preserve"> </w:t>
      </w:r>
      <w:r w:rsidRPr="005220E6">
        <w:rPr>
          <w:b/>
          <w:bCs/>
        </w:rPr>
        <w:t>非功能性需求；眼动模式；实态评估；眼动追踪</w:t>
      </w:r>
    </w:p>
    <w:p w14:paraId="0AEAF7DA" w14:textId="0FFB0F41" w:rsidR="00333FB6" w:rsidRPr="005220E6" w:rsidRDefault="00E12E0F" w:rsidP="00C06EE8">
      <w:pPr>
        <w:widowControl/>
        <w:spacing w:line="360" w:lineRule="auto"/>
        <w:ind w:firstLineChars="0" w:firstLine="0"/>
        <w:jc w:val="center"/>
        <w:rPr>
          <w:kern w:val="0"/>
          <w:sz w:val="20"/>
          <w:szCs w:val="20"/>
        </w:rPr>
      </w:pPr>
      <w:r w:rsidRPr="005220E6">
        <w:rPr>
          <w:kern w:val="0"/>
          <w:sz w:val="20"/>
          <w:szCs w:val="20"/>
        </w:rPr>
        <w:br w:type="page"/>
      </w:r>
    </w:p>
    <w:p w14:paraId="799EFDCB" w14:textId="77777777" w:rsidR="00333FB6" w:rsidRPr="005220E6" w:rsidRDefault="00333FB6">
      <w:pPr>
        <w:widowControl/>
        <w:ind w:firstLine="623"/>
        <w:rPr>
          <w:rFonts w:eastAsia="黑体"/>
          <w:b/>
          <w:bCs/>
          <w:sz w:val="32"/>
          <w:szCs w:val="32"/>
        </w:rPr>
        <w:sectPr w:rsidR="00333FB6" w:rsidRPr="005220E6">
          <w:headerReference w:type="even" r:id="rId12"/>
          <w:headerReference w:type="default" r:id="rId13"/>
          <w:footerReference w:type="even" r:id="rId14"/>
          <w:footerReference w:type="default" r:id="rId15"/>
          <w:headerReference w:type="first" r:id="rId16"/>
          <w:footerReference w:type="first" r:id="rId17"/>
          <w:pgSz w:w="11906" w:h="16838"/>
          <w:pgMar w:top="1701" w:right="1418" w:bottom="1418" w:left="1418" w:header="1134" w:footer="992" w:gutter="0"/>
          <w:pgNumType w:fmt="upperRoman" w:start="1" w:chapStyle="1"/>
          <w:cols w:space="425"/>
          <w:docGrid w:linePitch="312"/>
        </w:sectPr>
      </w:pPr>
    </w:p>
    <w:p w14:paraId="1CB9DAF1" w14:textId="77777777" w:rsidR="00DF0A0E" w:rsidRDefault="002937CA">
      <w:pPr>
        <w:widowControl/>
        <w:spacing w:line="240" w:lineRule="auto"/>
        <w:ind w:firstLineChars="0" w:firstLine="0"/>
        <w:jc w:val="center"/>
        <w:rPr>
          <w:b/>
          <w:bCs/>
          <w:sz w:val="32"/>
          <w:szCs w:val="32"/>
        </w:rPr>
      </w:pPr>
      <w:r w:rsidRPr="005220E6">
        <w:rPr>
          <w:rFonts w:eastAsia="黑体"/>
          <w:b/>
          <w:bCs/>
          <w:sz w:val="32"/>
          <w:szCs w:val="32"/>
        </w:rPr>
        <w:lastRenderedPageBreak/>
        <w:t>内容</w:t>
      </w:r>
    </w:p>
    <w:p w14:paraId="0AADE01A" w14:textId="77777777" w:rsidR="00333FB6" w:rsidRPr="005220E6" w:rsidRDefault="00333FB6">
      <w:pPr>
        <w:autoSpaceDE w:val="0"/>
        <w:autoSpaceDN w:val="0"/>
        <w:adjustRightInd w:val="0"/>
        <w:ind w:firstLine="467"/>
        <w:jc w:val="center"/>
        <w:rPr>
          <w:b/>
          <w:bCs/>
        </w:rPr>
      </w:pPr>
    </w:p>
    <w:p w14:paraId="4B7AF1A7" w14:textId="77777777" w:rsidR="00333FB6" w:rsidRPr="005220E6" w:rsidRDefault="00333FB6">
      <w:pPr>
        <w:widowControl/>
        <w:ind w:firstLine="543"/>
        <w:jc w:val="left"/>
        <w:rPr>
          <w:sz w:val="28"/>
          <w:szCs w:val="28"/>
        </w:rPr>
      </w:pPr>
    </w:p>
    <w:p w14:paraId="21110A86" w14:textId="677307CA" w:rsidR="00DF0A0E" w:rsidRDefault="00E12E0F">
      <w:pPr>
        <w:pStyle w:val="TOC1"/>
        <w:tabs>
          <w:tab w:val="right" w:leader="dot" w:pos="9060"/>
        </w:tabs>
        <w:ind w:firstLineChars="0" w:firstLine="0"/>
        <w:rPr>
          <w:rFonts w:asciiTheme="minorHAnsi" w:eastAsiaTheme="minorEastAsia" w:hAnsiTheme="minorHAnsi" w:cstheme="minorBidi"/>
          <w:noProof/>
          <w:sz w:val="22"/>
        </w:rPr>
      </w:pPr>
      <w:r w:rsidRPr="005220E6">
        <w:rPr>
          <w:b/>
          <w:bCs/>
        </w:rPr>
        <w:fldChar w:fldCharType="begin"/>
      </w:r>
      <w:r w:rsidR="002937CA" w:rsidRPr="005220E6">
        <w:rPr>
          <w:b/>
          <w:bCs/>
        </w:rPr>
        <w:instrText xml:space="preserve"> TOC \o "1-3" \h \z \u </w:instrText>
      </w:r>
      <w:r w:rsidRPr="005220E6">
        <w:rPr>
          <w:b/>
          <w:bCs/>
        </w:rPr>
        <w:fldChar w:fldCharType="separate"/>
      </w:r>
      <w:hyperlink w:anchor="_Toc105867767" w:history="1">
        <w:r w:rsidR="00E74D65" w:rsidRPr="008C271F">
          <w:rPr>
            <w:rStyle w:val="af4"/>
            <w:rFonts w:eastAsia="黑体" w:cstheme="majorBidi"/>
            <w:noProof/>
            <w:kern w:val="0"/>
            <w:sz w:val="28"/>
            <w:szCs w:val="28"/>
          </w:rPr>
          <w:t>摘要</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67 \h </w:instrText>
        </w:r>
        <w:r w:rsidR="00E74D65" w:rsidRPr="008C271F">
          <w:rPr>
            <w:noProof/>
            <w:webHidden/>
            <w:sz w:val="28"/>
            <w:szCs w:val="28"/>
          </w:rPr>
        </w:r>
        <w:r w:rsidR="00E74D65" w:rsidRPr="008C271F">
          <w:rPr>
            <w:noProof/>
            <w:webHidden/>
            <w:sz w:val="28"/>
            <w:szCs w:val="28"/>
          </w:rPr>
          <w:fldChar w:fldCharType="separate"/>
        </w:r>
        <w:r w:rsidR="007A07C1">
          <w:rPr>
            <w:noProof/>
            <w:webHidden/>
            <w:sz w:val="28"/>
            <w:szCs w:val="28"/>
          </w:rPr>
          <w:t>III</w:t>
        </w:r>
        <w:r w:rsidR="00E74D65" w:rsidRPr="008C271F">
          <w:rPr>
            <w:noProof/>
            <w:webHidden/>
            <w:sz w:val="28"/>
            <w:szCs w:val="28"/>
          </w:rPr>
          <w:fldChar w:fldCharType="end"/>
        </w:r>
      </w:hyperlink>
    </w:p>
    <w:p w14:paraId="25CD6849" w14:textId="0CDABB13" w:rsidR="00DF0A0E" w:rsidRDefault="00884C76">
      <w:pPr>
        <w:pStyle w:val="TOC1"/>
        <w:tabs>
          <w:tab w:val="right" w:leader="dot" w:pos="9060"/>
        </w:tabs>
        <w:ind w:firstLineChars="0" w:firstLine="0"/>
        <w:rPr>
          <w:rFonts w:asciiTheme="minorHAnsi" w:eastAsiaTheme="minorEastAsia" w:hAnsiTheme="minorHAnsi" w:cstheme="minorBidi"/>
          <w:noProof/>
          <w:sz w:val="22"/>
        </w:rPr>
      </w:pPr>
      <w:hyperlink w:anchor="_Toc105867768" w:history="1">
        <w:r w:rsidR="00E74D65" w:rsidRPr="008C271F">
          <w:rPr>
            <w:rStyle w:val="af4"/>
            <w:rFonts w:eastAsiaTheme="majorEastAsia" w:cstheme="majorBidi"/>
            <w:b/>
            <w:noProof/>
            <w:kern w:val="0"/>
            <w:sz w:val="28"/>
            <w:szCs w:val="28"/>
          </w:rPr>
          <w:t>第</w:t>
        </w:r>
        <w:r w:rsidR="00E74D65" w:rsidRPr="008C271F">
          <w:rPr>
            <w:rStyle w:val="af4"/>
            <w:rFonts w:eastAsiaTheme="majorEastAsia" w:cstheme="majorBidi"/>
            <w:b/>
            <w:noProof/>
            <w:kern w:val="0"/>
            <w:sz w:val="28"/>
            <w:szCs w:val="28"/>
          </w:rPr>
          <w:t>1</w:t>
        </w:r>
        <w:r w:rsidR="00E74D65" w:rsidRPr="008C271F">
          <w:rPr>
            <w:rStyle w:val="af4"/>
            <w:rFonts w:eastAsiaTheme="majorEastAsia" w:cstheme="majorBidi"/>
            <w:b/>
            <w:noProof/>
            <w:kern w:val="0"/>
            <w:sz w:val="28"/>
            <w:szCs w:val="28"/>
          </w:rPr>
          <w:t>章：</w:t>
        </w:r>
        <w:r w:rsidR="00E74D65" w:rsidRPr="008C271F">
          <w:rPr>
            <w:rStyle w:val="af4"/>
            <w:b/>
            <w:bCs/>
            <w:noProof/>
            <w:sz w:val="28"/>
            <w:szCs w:val="28"/>
          </w:rPr>
          <w:t>简介</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68 \h </w:instrText>
        </w:r>
        <w:r w:rsidR="00E74D65" w:rsidRPr="008C271F">
          <w:rPr>
            <w:noProof/>
            <w:webHidden/>
            <w:sz w:val="28"/>
            <w:szCs w:val="28"/>
          </w:rPr>
        </w:r>
        <w:r w:rsidR="00E74D65" w:rsidRPr="008C271F">
          <w:rPr>
            <w:noProof/>
            <w:webHidden/>
            <w:sz w:val="28"/>
            <w:szCs w:val="28"/>
          </w:rPr>
          <w:fldChar w:fldCharType="separate"/>
        </w:r>
        <w:r w:rsidR="007A07C1">
          <w:rPr>
            <w:noProof/>
            <w:webHidden/>
            <w:sz w:val="28"/>
            <w:szCs w:val="28"/>
          </w:rPr>
          <w:t>1</w:t>
        </w:r>
        <w:r w:rsidR="00E74D65" w:rsidRPr="008C271F">
          <w:rPr>
            <w:noProof/>
            <w:webHidden/>
            <w:sz w:val="28"/>
            <w:szCs w:val="28"/>
          </w:rPr>
          <w:fldChar w:fldCharType="end"/>
        </w:r>
      </w:hyperlink>
    </w:p>
    <w:p w14:paraId="5426756F" w14:textId="568BD2F6"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69" w:history="1">
        <w:r w:rsidR="00E74D65" w:rsidRPr="00EF1F57">
          <w:rPr>
            <w:rStyle w:val="af4"/>
            <w:rFonts w:eastAsiaTheme="majorEastAsia" w:cstheme="majorBidi"/>
            <w:noProof/>
            <w:kern w:val="0"/>
          </w:rPr>
          <w:t xml:space="preserve">1.1 </w:t>
        </w:r>
        <w:r w:rsidR="00E74D65" w:rsidRPr="00EF1F57">
          <w:rPr>
            <w:rStyle w:val="af4"/>
            <w:rFonts w:eastAsiaTheme="majorEastAsia" w:cstheme="majorBidi"/>
            <w:noProof/>
            <w:kern w:val="0"/>
          </w:rPr>
          <w:t>背景</w:t>
        </w:r>
        <w:r w:rsidR="00E74D65">
          <w:rPr>
            <w:noProof/>
            <w:webHidden/>
          </w:rPr>
          <w:tab/>
        </w:r>
        <w:r w:rsidR="00E74D65">
          <w:rPr>
            <w:noProof/>
            <w:webHidden/>
          </w:rPr>
          <w:fldChar w:fldCharType="begin"/>
        </w:r>
        <w:r w:rsidR="00E74D65">
          <w:rPr>
            <w:noProof/>
            <w:webHidden/>
          </w:rPr>
          <w:instrText xml:space="preserve"> PAGEREF _Toc105867769 \h </w:instrText>
        </w:r>
        <w:r w:rsidR="00E74D65">
          <w:rPr>
            <w:noProof/>
            <w:webHidden/>
          </w:rPr>
        </w:r>
        <w:r w:rsidR="00E74D65">
          <w:rPr>
            <w:noProof/>
            <w:webHidden/>
          </w:rPr>
          <w:fldChar w:fldCharType="separate"/>
        </w:r>
        <w:r w:rsidR="007A07C1">
          <w:rPr>
            <w:noProof/>
            <w:webHidden/>
          </w:rPr>
          <w:t>1</w:t>
        </w:r>
        <w:r w:rsidR="00E74D65">
          <w:rPr>
            <w:noProof/>
            <w:webHidden/>
          </w:rPr>
          <w:fldChar w:fldCharType="end"/>
        </w:r>
      </w:hyperlink>
    </w:p>
    <w:p w14:paraId="62741703" w14:textId="3C0B7E4D"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0" w:history="1">
        <w:r w:rsidR="00E74D65" w:rsidRPr="00EF1F57">
          <w:rPr>
            <w:rStyle w:val="af4"/>
            <w:rFonts w:eastAsiaTheme="majorEastAsia" w:cstheme="majorBidi"/>
            <w:noProof/>
            <w:kern w:val="0"/>
          </w:rPr>
          <w:t xml:space="preserve">1.2 </w:t>
        </w:r>
        <w:r w:rsidR="00E74D65" w:rsidRPr="00EF1F57">
          <w:rPr>
            <w:rStyle w:val="af4"/>
            <w:rFonts w:eastAsiaTheme="majorEastAsia" w:cstheme="majorBidi"/>
            <w:noProof/>
            <w:kern w:val="0"/>
          </w:rPr>
          <w:t>研究的重要意义</w:t>
        </w:r>
        <w:r w:rsidR="00E74D65">
          <w:rPr>
            <w:noProof/>
            <w:webHidden/>
          </w:rPr>
          <w:tab/>
        </w:r>
        <w:r w:rsidR="00E74D65">
          <w:rPr>
            <w:noProof/>
            <w:webHidden/>
          </w:rPr>
          <w:fldChar w:fldCharType="begin"/>
        </w:r>
        <w:r w:rsidR="00E74D65">
          <w:rPr>
            <w:noProof/>
            <w:webHidden/>
          </w:rPr>
          <w:instrText xml:space="preserve"> PAGEREF _Toc105867770 \h </w:instrText>
        </w:r>
        <w:r w:rsidR="00E74D65">
          <w:rPr>
            <w:noProof/>
            <w:webHidden/>
          </w:rPr>
        </w:r>
        <w:r w:rsidR="00E74D65">
          <w:rPr>
            <w:noProof/>
            <w:webHidden/>
          </w:rPr>
          <w:fldChar w:fldCharType="separate"/>
        </w:r>
        <w:r w:rsidR="007A07C1">
          <w:rPr>
            <w:noProof/>
            <w:webHidden/>
          </w:rPr>
          <w:t>2</w:t>
        </w:r>
        <w:r w:rsidR="00E74D65">
          <w:rPr>
            <w:noProof/>
            <w:webHidden/>
          </w:rPr>
          <w:fldChar w:fldCharType="end"/>
        </w:r>
      </w:hyperlink>
    </w:p>
    <w:p w14:paraId="1AA3B951" w14:textId="351C1E5B"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1" w:history="1">
        <w:r w:rsidR="00E74D65" w:rsidRPr="00EF1F57">
          <w:rPr>
            <w:rStyle w:val="af4"/>
            <w:rFonts w:eastAsiaTheme="majorEastAsia" w:cstheme="majorBidi"/>
            <w:noProof/>
            <w:kern w:val="0"/>
          </w:rPr>
          <w:t xml:space="preserve">1.3 </w:t>
        </w:r>
        <w:r w:rsidR="00E74D65" w:rsidRPr="00EF1F57">
          <w:rPr>
            <w:rStyle w:val="af4"/>
            <w:rFonts w:eastAsiaTheme="majorEastAsia" w:cstheme="majorBidi"/>
            <w:noProof/>
            <w:kern w:val="0"/>
          </w:rPr>
          <w:t>目标</w:t>
        </w:r>
        <w:r w:rsidR="00E74D65">
          <w:rPr>
            <w:noProof/>
            <w:webHidden/>
          </w:rPr>
          <w:tab/>
        </w:r>
        <w:r w:rsidR="00E74D65">
          <w:rPr>
            <w:noProof/>
            <w:webHidden/>
          </w:rPr>
          <w:fldChar w:fldCharType="begin"/>
        </w:r>
        <w:r w:rsidR="00E74D65">
          <w:rPr>
            <w:noProof/>
            <w:webHidden/>
          </w:rPr>
          <w:instrText xml:space="preserve"> PAGEREF _Toc105867771 \h </w:instrText>
        </w:r>
        <w:r w:rsidR="00E74D65">
          <w:rPr>
            <w:noProof/>
            <w:webHidden/>
          </w:rPr>
        </w:r>
        <w:r w:rsidR="00E74D65">
          <w:rPr>
            <w:noProof/>
            <w:webHidden/>
          </w:rPr>
          <w:fldChar w:fldCharType="separate"/>
        </w:r>
        <w:r w:rsidR="007A07C1">
          <w:rPr>
            <w:noProof/>
            <w:webHidden/>
          </w:rPr>
          <w:t>3</w:t>
        </w:r>
        <w:r w:rsidR="00E74D65">
          <w:rPr>
            <w:noProof/>
            <w:webHidden/>
          </w:rPr>
          <w:fldChar w:fldCharType="end"/>
        </w:r>
      </w:hyperlink>
    </w:p>
    <w:p w14:paraId="16090922" w14:textId="3816F2BF"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2" w:history="1">
        <w:r w:rsidR="00E74D65" w:rsidRPr="00EF1F57">
          <w:rPr>
            <w:rStyle w:val="af4"/>
            <w:rFonts w:eastAsiaTheme="majorEastAsia" w:cstheme="majorBidi"/>
            <w:noProof/>
            <w:kern w:val="0"/>
          </w:rPr>
          <w:t xml:space="preserve">1.4 </w:t>
        </w:r>
        <w:r w:rsidR="00E74D65" w:rsidRPr="00EF1F57">
          <w:rPr>
            <w:rStyle w:val="af4"/>
            <w:rFonts w:eastAsiaTheme="majorEastAsia" w:cstheme="majorBidi"/>
            <w:noProof/>
            <w:kern w:val="0"/>
          </w:rPr>
          <w:t>论文纲要</w:t>
        </w:r>
        <w:r w:rsidR="00E74D65">
          <w:rPr>
            <w:noProof/>
            <w:webHidden/>
          </w:rPr>
          <w:tab/>
        </w:r>
        <w:r w:rsidR="00E74D65">
          <w:rPr>
            <w:noProof/>
            <w:webHidden/>
          </w:rPr>
          <w:fldChar w:fldCharType="begin"/>
        </w:r>
        <w:r w:rsidR="00E74D65">
          <w:rPr>
            <w:noProof/>
            <w:webHidden/>
          </w:rPr>
          <w:instrText xml:space="preserve"> PAGEREF _Toc105867772 \h </w:instrText>
        </w:r>
        <w:r w:rsidR="00E74D65">
          <w:rPr>
            <w:noProof/>
            <w:webHidden/>
          </w:rPr>
        </w:r>
        <w:r w:rsidR="00E74D65">
          <w:rPr>
            <w:noProof/>
            <w:webHidden/>
          </w:rPr>
          <w:fldChar w:fldCharType="separate"/>
        </w:r>
        <w:r w:rsidR="007A07C1">
          <w:rPr>
            <w:noProof/>
            <w:webHidden/>
          </w:rPr>
          <w:t>4</w:t>
        </w:r>
        <w:r w:rsidR="00E74D65">
          <w:rPr>
            <w:noProof/>
            <w:webHidden/>
          </w:rPr>
          <w:fldChar w:fldCharType="end"/>
        </w:r>
      </w:hyperlink>
    </w:p>
    <w:p w14:paraId="73B0135F" w14:textId="291841C3" w:rsidR="00DF0A0E" w:rsidRDefault="00884C76">
      <w:pPr>
        <w:pStyle w:val="TOC1"/>
        <w:tabs>
          <w:tab w:val="right" w:leader="dot" w:pos="9060"/>
        </w:tabs>
        <w:ind w:firstLineChars="0" w:firstLine="0"/>
        <w:rPr>
          <w:rFonts w:asciiTheme="minorHAnsi" w:eastAsiaTheme="minorEastAsia" w:hAnsiTheme="minorHAnsi" w:cstheme="minorBidi"/>
          <w:noProof/>
          <w:sz w:val="22"/>
        </w:rPr>
      </w:pPr>
      <w:hyperlink w:anchor="_Toc105867773" w:history="1">
        <w:r w:rsidR="00E74D65" w:rsidRPr="008C271F">
          <w:rPr>
            <w:rStyle w:val="af4"/>
            <w:rFonts w:eastAsiaTheme="majorEastAsia" w:cstheme="majorBidi"/>
            <w:b/>
            <w:noProof/>
            <w:kern w:val="0"/>
            <w:sz w:val="28"/>
            <w:szCs w:val="28"/>
          </w:rPr>
          <w:t>第二章</w:t>
        </w:r>
        <w:r w:rsidR="00E74D65" w:rsidRPr="008C271F">
          <w:rPr>
            <w:rStyle w:val="af4"/>
            <w:rFonts w:eastAsiaTheme="majorEastAsia" w:cstheme="majorBidi"/>
            <w:b/>
            <w:noProof/>
            <w:kern w:val="0"/>
            <w:sz w:val="28"/>
            <w:szCs w:val="28"/>
          </w:rPr>
          <w:t xml:space="preserve"> :</w:t>
        </w:r>
        <w:r w:rsidR="00E74D65" w:rsidRPr="008C271F">
          <w:rPr>
            <w:rStyle w:val="af4"/>
            <w:rFonts w:eastAsiaTheme="majorEastAsia" w:cstheme="majorBidi"/>
            <w:b/>
            <w:noProof/>
            <w:kern w:val="0"/>
            <w:sz w:val="28"/>
            <w:szCs w:val="28"/>
          </w:rPr>
          <w:t>相关工作</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73 \h </w:instrText>
        </w:r>
        <w:r w:rsidR="00E74D65" w:rsidRPr="008C271F">
          <w:rPr>
            <w:noProof/>
            <w:webHidden/>
            <w:sz w:val="28"/>
            <w:szCs w:val="28"/>
          </w:rPr>
        </w:r>
        <w:r w:rsidR="00E74D65" w:rsidRPr="008C271F">
          <w:rPr>
            <w:noProof/>
            <w:webHidden/>
            <w:sz w:val="28"/>
            <w:szCs w:val="28"/>
          </w:rPr>
          <w:fldChar w:fldCharType="separate"/>
        </w:r>
        <w:r w:rsidR="007A07C1">
          <w:rPr>
            <w:noProof/>
            <w:webHidden/>
            <w:sz w:val="28"/>
            <w:szCs w:val="28"/>
          </w:rPr>
          <w:t>5</w:t>
        </w:r>
        <w:r w:rsidR="00E74D65" w:rsidRPr="008C271F">
          <w:rPr>
            <w:noProof/>
            <w:webHidden/>
            <w:sz w:val="28"/>
            <w:szCs w:val="28"/>
          </w:rPr>
          <w:fldChar w:fldCharType="end"/>
        </w:r>
      </w:hyperlink>
    </w:p>
    <w:p w14:paraId="44E4224A" w14:textId="611E0F29"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4" w:history="1">
        <w:r w:rsidR="00E74D65" w:rsidRPr="00EF1F57">
          <w:rPr>
            <w:rStyle w:val="af4"/>
            <w:rFonts w:eastAsiaTheme="majorEastAsia" w:cstheme="majorBidi"/>
            <w:noProof/>
            <w:kern w:val="0"/>
          </w:rPr>
          <w:t xml:space="preserve">2.1 </w:t>
        </w:r>
        <w:r w:rsidR="00E74D65" w:rsidRPr="00EF1F57">
          <w:rPr>
            <w:rStyle w:val="af4"/>
            <w:rFonts w:eastAsiaTheme="majorEastAsia" w:cstheme="majorBidi"/>
            <w:noProof/>
            <w:kern w:val="0"/>
          </w:rPr>
          <w:t>基于用户明确反馈的分析</w:t>
        </w:r>
        <w:r w:rsidR="00E74D65">
          <w:rPr>
            <w:noProof/>
            <w:webHidden/>
          </w:rPr>
          <w:tab/>
        </w:r>
        <w:r w:rsidR="00E74D65">
          <w:rPr>
            <w:noProof/>
            <w:webHidden/>
          </w:rPr>
          <w:fldChar w:fldCharType="begin"/>
        </w:r>
        <w:r w:rsidR="00E74D65">
          <w:rPr>
            <w:noProof/>
            <w:webHidden/>
          </w:rPr>
          <w:instrText xml:space="preserve"> PAGEREF _Toc105867774 \h </w:instrText>
        </w:r>
        <w:r w:rsidR="00E74D65">
          <w:rPr>
            <w:noProof/>
            <w:webHidden/>
          </w:rPr>
        </w:r>
        <w:r w:rsidR="00E74D65">
          <w:rPr>
            <w:noProof/>
            <w:webHidden/>
          </w:rPr>
          <w:fldChar w:fldCharType="separate"/>
        </w:r>
        <w:r w:rsidR="007A07C1">
          <w:rPr>
            <w:noProof/>
            <w:webHidden/>
          </w:rPr>
          <w:t>5</w:t>
        </w:r>
        <w:r w:rsidR="00E74D65">
          <w:rPr>
            <w:noProof/>
            <w:webHidden/>
          </w:rPr>
          <w:fldChar w:fldCharType="end"/>
        </w:r>
      </w:hyperlink>
    </w:p>
    <w:p w14:paraId="7F04579B" w14:textId="674D3580"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5" w:history="1">
        <w:r w:rsidR="00E74D65" w:rsidRPr="00EF1F57">
          <w:rPr>
            <w:rStyle w:val="af4"/>
            <w:rFonts w:eastAsiaTheme="majorEastAsia" w:cstheme="majorBidi"/>
            <w:noProof/>
            <w:kern w:val="0"/>
          </w:rPr>
          <w:t xml:space="preserve">2.2 </w:t>
        </w:r>
        <w:r w:rsidR="00E74D65" w:rsidRPr="00EF1F57">
          <w:rPr>
            <w:rStyle w:val="af4"/>
            <w:rFonts w:eastAsiaTheme="majorEastAsia" w:cstheme="majorBidi"/>
            <w:noProof/>
            <w:kern w:val="0"/>
          </w:rPr>
          <w:t>基于隐性用户反馈的分析</w:t>
        </w:r>
        <w:r w:rsidR="00E74D65">
          <w:rPr>
            <w:noProof/>
            <w:webHidden/>
          </w:rPr>
          <w:tab/>
        </w:r>
        <w:r w:rsidR="00E74D65">
          <w:rPr>
            <w:noProof/>
            <w:webHidden/>
          </w:rPr>
          <w:fldChar w:fldCharType="begin"/>
        </w:r>
        <w:r w:rsidR="00E74D65">
          <w:rPr>
            <w:noProof/>
            <w:webHidden/>
          </w:rPr>
          <w:instrText xml:space="preserve"> PAGEREF _Toc105867775 \h </w:instrText>
        </w:r>
        <w:r w:rsidR="00E74D65">
          <w:rPr>
            <w:noProof/>
            <w:webHidden/>
          </w:rPr>
        </w:r>
        <w:r w:rsidR="00E74D65">
          <w:rPr>
            <w:noProof/>
            <w:webHidden/>
          </w:rPr>
          <w:fldChar w:fldCharType="separate"/>
        </w:r>
        <w:r w:rsidR="007A07C1">
          <w:rPr>
            <w:noProof/>
            <w:webHidden/>
          </w:rPr>
          <w:t>5</w:t>
        </w:r>
        <w:r w:rsidR="00E74D65">
          <w:rPr>
            <w:noProof/>
            <w:webHidden/>
          </w:rPr>
          <w:fldChar w:fldCharType="end"/>
        </w:r>
      </w:hyperlink>
    </w:p>
    <w:p w14:paraId="64A1D6A2" w14:textId="5E9255EE"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6" w:history="1">
        <w:r w:rsidR="00E74D65" w:rsidRPr="00EF1F57">
          <w:rPr>
            <w:rStyle w:val="af4"/>
            <w:rFonts w:eastAsiaTheme="majorEastAsia" w:cstheme="majorBidi"/>
            <w:noProof/>
            <w:kern w:val="0"/>
          </w:rPr>
          <w:t xml:space="preserve">2.3 </w:t>
        </w:r>
        <w:r w:rsidR="00E74D65" w:rsidRPr="00EF1F57">
          <w:rPr>
            <w:rStyle w:val="af4"/>
            <w:rFonts w:eastAsiaTheme="majorEastAsia" w:cstheme="majorBidi"/>
            <w:noProof/>
            <w:kern w:val="0"/>
          </w:rPr>
          <w:t>软件工程中的眼球追踪</w:t>
        </w:r>
        <w:r w:rsidR="00E74D65">
          <w:rPr>
            <w:noProof/>
            <w:webHidden/>
          </w:rPr>
          <w:tab/>
        </w:r>
        <w:r w:rsidR="00E74D65">
          <w:rPr>
            <w:noProof/>
            <w:webHidden/>
          </w:rPr>
          <w:fldChar w:fldCharType="begin"/>
        </w:r>
        <w:r w:rsidR="00E74D65">
          <w:rPr>
            <w:noProof/>
            <w:webHidden/>
          </w:rPr>
          <w:instrText xml:space="preserve"> PAGEREF _Toc105867776 \h </w:instrText>
        </w:r>
        <w:r w:rsidR="00E74D65">
          <w:rPr>
            <w:noProof/>
            <w:webHidden/>
          </w:rPr>
        </w:r>
        <w:r w:rsidR="00E74D65">
          <w:rPr>
            <w:noProof/>
            <w:webHidden/>
          </w:rPr>
          <w:fldChar w:fldCharType="separate"/>
        </w:r>
        <w:r w:rsidR="007A07C1">
          <w:rPr>
            <w:noProof/>
            <w:webHidden/>
          </w:rPr>
          <w:t>6</w:t>
        </w:r>
        <w:r w:rsidR="00E74D65">
          <w:rPr>
            <w:noProof/>
            <w:webHidden/>
          </w:rPr>
          <w:fldChar w:fldCharType="end"/>
        </w:r>
      </w:hyperlink>
    </w:p>
    <w:p w14:paraId="2FB3F279" w14:textId="663AB285"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7" w:history="1">
        <w:r w:rsidR="00E74D65" w:rsidRPr="00EF1F57">
          <w:rPr>
            <w:rStyle w:val="af4"/>
            <w:rFonts w:eastAsiaTheme="majorEastAsia" w:cstheme="majorBidi"/>
            <w:noProof/>
            <w:kern w:val="0"/>
          </w:rPr>
          <w:t xml:space="preserve">2.4 </w:t>
        </w:r>
        <w:r w:rsidR="00E74D65" w:rsidRPr="00EF1F57">
          <w:rPr>
            <w:rStyle w:val="af4"/>
            <w:rFonts w:eastAsiaTheme="majorEastAsia" w:cstheme="majorBidi"/>
            <w:noProof/>
            <w:kern w:val="0"/>
          </w:rPr>
          <w:t>非功能要求的定义</w:t>
        </w:r>
        <w:r w:rsidR="00E74D65">
          <w:rPr>
            <w:noProof/>
            <w:webHidden/>
          </w:rPr>
          <w:tab/>
        </w:r>
        <w:r w:rsidR="00E74D65">
          <w:rPr>
            <w:noProof/>
            <w:webHidden/>
          </w:rPr>
          <w:fldChar w:fldCharType="begin"/>
        </w:r>
        <w:r w:rsidR="00E74D65">
          <w:rPr>
            <w:noProof/>
            <w:webHidden/>
          </w:rPr>
          <w:instrText xml:space="preserve"> PAGEREF _Toc105867777 \h </w:instrText>
        </w:r>
        <w:r w:rsidR="00E74D65">
          <w:rPr>
            <w:noProof/>
            <w:webHidden/>
          </w:rPr>
        </w:r>
        <w:r w:rsidR="00E74D65">
          <w:rPr>
            <w:noProof/>
            <w:webHidden/>
          </w:rPr>
          <w:fldChar w:fldCharType="separate"/>
        </w:r>
        <w:r w:rsidR="007A07C1">
          <w:rPr>
            <w:noProof/>
            <w:webHidden/>
          </w:rPr>
          <w:t>6</w:t>
        </w:r>
        <w:r w:rsidR="00E74D65">
          <w:rPr>
            <w:noProof/>
            <w:webHidden/>
          </w:rPr>
          <w:fldChar w:fldCharType="end"/>
        </w:r>
      </w:hyperlink>
    </w:p>
    <w:p w14:paraId="2569DBD5" w14:textId="3CD4A710" w:rsidR="00DF0A0E" w:rsidRDefault="00884C76">
      <w:pPr>
        <w:pStyle w:val="TOC1"/>
        <w:tabs>
          <w:tab w:val="right" w:leader="dot" w:pos="9060"/>
        </w:tabs>
        <w:ind w:firstLineChars="0" w:firstLine="0"/>
        <w:rPr>
          <w:rFonts w:asciiTheme="minorHAnsi" w:eastAsiaTheme="minorEastAsia" w:hAnsiTheme="minorHAnsi" w:cstheme="minorBidi"/>
          <w:noProof/>
          <w:sz w:val="22"/>
        </w:rPr>
      </w:pPr>
      <w:hyperlink w:anchor="_Toc105867778" w:history="1">
        <w:r w:rsidR="00E74D65" w:rsidRPr="008C271F">
          <w:rPr>
            <w:rStyle w:val="af4"/>
            <w:rFonts w:eastAsiaTheme="majorEastAsia" w:cstheme="majorBidi"/>
            <w:b/>
            <w:noProof/>
            <w:kern w:val="0"/>
            <w:sz w:val="28"/>
            <w:szCs w:val="28"/>
          </w:rPr>
          <w:t>第三章：基于眼动跟踪的需求评估</w:t>
        </w:r>
        <w:r w:rsidR="00E74D65" w:rsidRPr="008C271F">
          <w:rPr>
            <w:rStyle w:val="af4"/>
            <w:b/>
            <w:bCs/>
            <w:noProof/>
            <w:sz w:val="28"/>
            <w:szCs w:val="28"/>
          </w:rPr>
          <w:t>框架</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78 \h </w:instrText>
        </w:r>
        <w:r w:rsidR="00E74D65" w:rsidRPr="008C271F">
          <w:rPr>
            <w:noProof/>
            <w:webHidden/>
            <w:sz w:val="28"/>
            <w:szCs w:val="28"/>
          </w:rPr>
        </w:r>
        <w:r w:rsidR="00E74D65" w:rsidRPr="008C271F">
          <w:rPr>
            <w:noProof/>
            <w:webHidden/>
            <w:sz w:val="28"/>
            <w:szCs w:val="28"/>
          </w:rPr>
          <w:fldChar w:fldCharType="separate"/>
        </w:r>
        <w:r w:rsidR="007A07C1">
          <w:rPr>
            <w:noProof/>
            <w:webHidden/>
            <w:sz w:val="28"/>
            <w:szCs w:val="28"/>
          </w:rPr>
          <w:t>8</w:t>
        </w:r>
        <w:r w:rsidR="00E74D65" w:rsidRPr="008C271F">
          <w:rPr>
            <w:noProof/>
            <w:webHidden/>
            <w:sz w:val="28"/>
            <w:szCs w:val="28"/>
          </w:rPr>
          <w:fldChar w:fldCharType="end"/>
        </w:r>
      </w:hyperlink>
    </w:p>
    <w:p w14:paraId="692345FB" w14:textId="0ED5D423"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79" w:history="1">
        <w:r w:rsidR="00E74D65" w:rsidRPr="00EF1F57">
          <w:rPr>
            <w:rStyle w:val="af4"/>
            <w:rFonts w:eastAsiaTheme="majorEastAsia" w:cstheme="majorBidi"/>
            <w:noProof/>
            <w:kern w:val="0"/>
          </w:rPr>
          <w:t xml:space="preserve">3.1 </w:t>
        </w:r>
        <w:r w:rsidR="00E74D65" w:rsidRPr="00EF1F57">
          <w:rPr>
            <w:rStyle w:val="af4"/>
            <w:rFonts w:eastAsiaTheme="majorEastAsia" w:cstheme="majorBidi"/>
            <w:noProof/>
            <w:kern w:val="0"/>
          </w:rPr>
          <w:t>获得眼球追踪的指标</w:t>
        </w:r>
        <w:r w:rsidR="00E74D65">
          <w:rPr>
            <w:noProof/>
            <w:webHidden/>
          </w:rPr>
          <w:tab/>
        </w:r>
        <w:r w:rsidR="00E74D65">
          <w:rPr>
            <w:noProof/>
            <w:webHidden/>
          </w:rPr>
          <w:fldChar w:fldCharType="begin"/>
        </w:r>
        <w:r w:rsidR="00E74D65">
          <w:rPr>
            <w:noProof/>
            <w:webHidden/>
          </w:rPr>
          <w:instrText xml:space="preserve"> PAGEREF _Toc105867779 \h </w:instrText>
        </w:r>
        <w:r w:rsidR="00E74D65">
          <w:rPr>
            <w:noProof/>
            <w:webHidden/>
          </w:rPr>
        </w:r>
        <w:r w:rsidR="00E74D65">
          <w:rPr>
            <w:noProof/>
            <w:webHidden/>
          </w:rPr>
          <w:fldChar w:fldCharType="separate"/>
        </w:r>
        <w:r w:rsidR="007A07C1">
          <w:rPr>
            <w:noProof/>
            <w:webHidden/>
          </w:rPr>
          <w:t>8</w:t>
        </w:r>
        <w:r w:rsidR="00E74D65">
          <w:rPr>
            <w:noProof/>
            <w:webHidden/>
          </w:rPr>
          <w:fldChar w:fldCharType="end"/>
        </w:r>
      </w:hyperlink>
    </w:p>
    <w:p w14:paraId="09409297" w14:textId="48F55298" w:rsidR="00DF0A0E" w:rsidRDefault="00884C76">
      <w:pPr>
        <w:pStyle w:val="TOC3"/>
        <w:ind w:left="960" w:firstLineChars="0" w:firstLine="0"/>
        <w:rPr>
          <w:rFonts w:asciiTheme="minorHAnsi" w:eastAsiaTheme="minorEastAsia" w:hAnsiTheme="minorHAnsi" w:cstheme="minorBidi"/>
          <w:noProof/>
          <w:sz w:val="21"/>
          <w:szCs w:val="22"/>
        </w:rPr>
      </w:pPr>
      <w:hyperlink w:anchor="_Toc105867780" w:history="1">
        <w:r w:rsidR="00E74D65" w:rsidRPr="00EF1F57">
          <w:rPr>
            <w:rStyle w:val="af4"/>
            <w:noProof/>
          </w:rPr>
          <w:t xml:space="preserve">3.1.1 </w:t>
        </w:r>
        <w:r w:rsidR="00E74D65" w:rsidRPr="00EF1F57">
          <w:rPr>
            <w:rStyle w:val="af4"/>
            <w:noProof/>
          </w:rPr>
          <w:t>第一层指标</w:t>
        </w:r>
        <w:r w:rsidR="00E74D65">
          <w:rPr>
            <w:noProof/>
            <w:webHidden/>
          </w:rPr>
          <w:tab/>
        </w:r>
        <w:r w:rsidR="00E74D65">
          <w:rPr>
            <w:noProof/>
            <w:webHidden/>
          </w:rPr>
          <w:fldChar w:fldCharType="begin"/>
        </w:r>
        <w:r w:rsidR="00E74D65">
          <w:rPr>
            <w:noProof/>
            <w:webHidden/>
          </w:rPr>
          <w:instrText xml:space="preserve"> PAGEREF _Toc105867780 \h </w:instrText>
        </w:r>
        <w:r w:rsidR="00E74D65">
          <w:rPr>
            <w:noProof/>
            <w:webHidden/>
          </w:rPr>
        </w:r>
        <w:r w:rsidR="00E74D65">
          <w:rPr>
            <w:noProof/>
            <w:webHidden/>
          </w:rPr>
          <w:fldChar w:fldCharType="separate"/>
        </w:r>
        <w:r w:rsidR="007A07C1">
          <w:rPr>
            <w:noProof/>
            <w:webHidden/>
          </w:rPr>
          <w:t>9</w:t>
        </w:r>
        <w:r w:rsidR="00E74D65">
          <w:rPr>
            <w:noProof/>
            <w:webHidden/>
          </w:rPr>
          <w:fldChar w:fldCharType="end"/>
        </w:r>
      </w:hyperlink>
    </w:p>
    <w:p w14:paraId="0D446D9F" w14:textId="565B611E" w:rsidR="00DF0A0E" w:rsidRDefault="00884C76">
      <w:pPr>
        <w:pStyle w:val="TOC3"/>
        <w:ind w:left="960" w:firstLineChars="0" w:firstLine="0"/>
        <w:rPr>
          <w:rFonts w:asciiTheme="minorHAnsi" w:eastAsiaTheme="minorEastAsia" w:hAnsiTheme="minorHAnsi" w:cstheme="minorBidi"/>
          <w:noProof/>
          <w:sz w:val="21"/>
          <w:szCs w:val="22"/>
        </w:rPr>
      </w:pPr>
      <w:hyperlink w:anchor="_Toc105867781" w:history="1">
        <w:r w:rsidR="00E74D65" w:rsidRPr="00EF1F57">
          <w:rPr>
            <w:rStyle w:val="af4"/>
            <w:noProof/>
          </w:rPr>
          <w:t xml:space="preserve">3.1.2 </w:t>
        </w:r>
        <w:r w:rsidR="00E74D65" w:rsidRPr="00EF1F57">
          <w:rPr>
            <w:rStyle w:val="af4"/>
            <w:noProof/>
          </w:rPr>
          <w:t>第二级指标</w:t>
        </w:r>
        <w:r w:rsidR="00E74D65">
          <w:rPr>
            <w:noProof/>
            <w:webHidden/>
          </w:rPr>
          <w:tab/>
        </w:r>
        <w:r w:rsidR="00E74D65">
          <w:rPr>
            <w:noProof/>
            <w:webHidden/>
          </w:rPr>
          <w:fldChar w:fldCharType="begin"/>
        </w:r>
        <w:r w:rsidR="00E74D65">
          <w:rPr>
            <w:noProof/>
            <w:webHidden/>
          </w:rPr>
          <w:instrText xml:space="preserve"> PAGEREF _Toc105867781 \h </w:instrText>
        </w:r>
        <w:r w:rsidR="00E74D65">
          <w:rPr>
            <w:noProof/>
            <w:webHidden/>
          </w:rPr>
        </w:r>
        <w:r w:rsidR="00E74D65">
          <w:rPr>
            <w:noProof/>
            <w:webHidden/>
          </w:rPr>
          <w:fldChar w:fldCharType="separate"/>
        </w:r>
        <w:r w:rsidR="007A07C1">
          <w:rPr>
            <w:noProof/>
            <w:webHidden/>
          </w:rPr>
          <w:t>9</w:t>
        </w:r>
        <w:r w:rsidR="00E74D65">
          <w:rPr>
            <w:noProof/>
            <w:webHidden/>
          </w:rPr>
          <w:fldChar w:fldCharType="end"/>
        </w:r>
      </w:hyperlink>
    </w:p>
    <w:p w14:paraId="152E1A2C" w14:textId="29EA626A" w:rsidR="00DF0A0E" w:rsidRDefault="00884C76">
      <w:pPr>
        <w:pStyle w:val="TOC3"/>
        <w:ind w:left="960" w:firstLineChars="0" w:firstLine="0"/>
        <w:rPr>
          <w:rFonts w:asciiTheme="minorHAnsi" w:eastAsiaTheme="minorEastAsia" w:hAnsiTheme="minorHAnsi" w:cstheme="minorBidi"/>
          <w:noProof/>
          <w:sz w:val="21"/>
          <w:szCs w:val="22"/>
        </w:rPr>
      </w:pPr>
      <w:hyperlink w:anchor="_Toc105867782" w:history="1">
        <w:r w:rsidR="00E74D65" w:rsidRPr="00EF1F57">
          <w:rPr>
            <w:rStyle w:val="af4"/>
            <w:noProof/>
          </w:rPr>
          <w:t xml:space="preserve">3.1.3 </w:t>
        </w:r>
        <w:r w:rsidR="00E74D65" w:rsidRPr="00EF1F57">
          <w:rPr>
            <w:rStyle w:val="af4"/>
            <w:noProof/>
          </w:rPr>
          <w:t>第三层次的衡量标准</w:t>
        </w:r>
        <w:r w:rsidR="00E74D65">
          <w:rPr>
            <w:noProof/>
            <w:webHidden/>
          </w:rPr>
          <w:tab/>
        </w:r>
        <w:r w:rsidR="00E74D65">
          <w:rPr>
            <w:noProof/>
            <w:webHidden/>
          </w:rPr>
          <w:fldChar w:fldCharType="begin"/>
        </w:r>
        <w:r w:rsidR="00E74D65">
          <w:rPr>
            <w:noProof/>
            <w:webHidden/>
          </w:rPr>
          <w:instrText xml:space="preserve"> PAGEREF _Toc105867782 \h </w:instrText>
        </w:r>
        <w:r w:rsidR="00E74D65">
          <w:rPr>
            <w:noProof/>
            <w:webHidden/>
          </w:rPr>
        </w:r>
        <w:r w:rsidR="00E74D65">
          <w:rPr>
            <w:noProof/>
            <w:webHidden/>
          </w:rPr>
          <w:fldChar w:fldCharType="separate"/>
        </w:r>
        <w:r w:rsidR="007A07C1">
          <w:rPr>
            <w:noProof/>
            <w:webHidden/>
          </w:rPr>
          <w:t>9</w:t>
        </w:r>
        <w:r w:rsidR="00E74D65">
          <w:rPr>
            <w:noProof/>
            <w:webHidden/>
          </w:rPr>
          <w:fldChar w:fldCharType="end"/>
        </w:r>
      </w:hyperlink>
    </w:p>
    <w:p w14:paraId="24AEC04F" w14:textId="49BC670A" w:rsidR="00DF0A0E" w:rsidRDefault="00884C76">
      <w:pPr>
        <w:pStyle w:val="TOC3"/>
        <w:ind w:left="960" w:firstLineChars="0" w:firstLine="0"/>
        <w:rPr>
          <w:rFonts w:asciiTheme="minorHAnsi" w:eastAsiaTheme="minorEastAsia" w:hAnsiTheme="minorHAnsi" w:cstheme="minorBidi"/>
          <w:noProof/>
          <w:sz w:val="21"/>
          <w:szCs w:val="22"/>
        </w:rPr>
      </w:pPr>
      <w:hyperlink w:anchor="_Toc105867783" w:history="1">
        <w:r w:rsidR="00E74D65" w:rsidRPr="00EF1F57">
          <w:rPr>
            <w:rStyle w:val="af4"/>
            <w:noProof/>
          </w:rPr>
          <w:t xml:space="preserve">3.1.4 </w:t>
        </w:r>
        <w:r w:rsidR="00E74D65" w:rsidRPr="00EF1F57">
          <w:rPr>
            <w:rStyle w:val="af4"/>
            <w:noProof/>
          </w:rPr>
          <w:t>第四级度量衡</w:t>
        </w:r>
        <w:r w:rsidR="00E74D65">
          <w:rPr>
            <w:noProof/>
            <w:webHidden/>
          </w:rPr>
          <w:tab/>
        </w:r>
        <w:r w:rsidR="00E74D65">
          <w:rPr>
            <w:noProof/>
            <w:webHidden/>
          </w:rPr>
          <w:fldChar w:fldCharType="begin"/>
        </w:r>
        <w:r w:rsidR="00E74D65">
          <w:rPr>
            <w:noProof/>
            <w:webHidden/>
          </w:rPr>
          <w:instrText xml:space="preserve"> PAGEREF _Toc105867783 \h </w:instrText>
        </w:r>
        <w:r w:rsidR="00E74D65">
          <w:rPr>
            <w:noProof/>
            <w:webHidden/>
          </w:rPr>
        </w:r>
        <w:r w:rsidR="00E74D65">
          <w:rPr>
            <w:noProof/>
            <w:webHidden/>
          </w:rPr>
          <w:fldChar w:fldCharType="separate"/>
        </w:r>
        <w:r w:rsidR="007A07C1">
          <w:rPr>
            <w:noProof/>
            <w:webHidden/>
          </w:rPr>
          <w:t>10</w:t>
        </w:r>
        <w:r w:rsidR="00E74D65">
          <w:rPr>
            <w:noProof/>
            <w:webHidden/>
          </w:rPr>
          <w:fldChar w:fldCharType="end"/>
        </w:r>
      </w:hyperlink>
    </w:p>
    <w:p w14:paraId="5F1464A0" w14:textId="65A2F1B7"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84" w:history="1">
        <w:r w:rsidR="00E74D65" w:rsidRPr="00EF1F57">
          <w:rPr>
            <w:rStyle w:val="af4"/>
            <w:rFonts w:eastAsiaTheme="majorEastAsia" w:cstheme="majorBidi"/>
            <w:noProof/>
            <w:kern w:val="0"/>
          </w:rPr>
          <w:t xml:space="preserve">3.2 </w:t>
        </w:r>
        <w:r w:rsidR="00E74D65" w:rsidRPr="00EF1F57">
          <w:rPr>
            <w:rStyle w:val="af4"/>
            <w:rFonts w:eastAsiaTheme="majorEastAsia" w:cstheme="majorBidi"/>
            <w:noProof/>
            <w:kern w:val="0"/>
          </w:rPr>
          <w:t>基于指标的分析</w:t>
        </w:r>
        <w:r w:rsidR="00E74D65">
          <w:rPr>
            <w:noProof/>
            <w:webHidden/>
          </w:rPr>
          <w:tab/>
        </w:r>
        <w:r w:rsidR="00E74D65">
          <w:rPr>
            <w:noProof/>
            <w:webHidden/>
          </w:rPr>
          <w:fldChar w:fldCharType="begin"/>
        </w:r>
        <w:r w:rsidR="00E74D65">
          <w:rPr>
            <w:noProof/>
            <w:webHidden/>
          </w:rPr>
          <w:instrText xml:space="preserve"> PAGEREF _Toc105867784 \h </w:instrText>
        </w:r>
        <w:r w:rsidR="00E74D65">
          <w:rPr>
            <w:noProof/>
            <w:webHidden/>
          </w:rPr>
        </w:r>
        <w:r w:rsidR="00E74D65">
          <w:rPr>
            <w:noProof/>
            <w:webHidden/>
          </w:rPr>
          <w:fldChar w:fldCharType="separate"/>
        </w:r>
        <w:r w:rsidR="007A07C1">
          <w:rPr>
            <w:noProof/>
            <w:webHidden/>
          </w:rPr>
          <w:t>10</w:t>
        </w:r>
        <w:r w:rsidR="00E74D65">
          <w:rPr>
            <w:noProof/>
            <w:webHidden/>
          </w:rPr>
          <w:fldChar w:fldCharType="end"/>
        </w:r>
      </w:hyperlink>
    </w:p>
    <w:p w14:paraId="2C65245E" w14:textId="5D172A25" w:rsidR="00DF0A0E" w:rsidRDefault="00884C76">
      <w:pPr>
        <w:pStyle w:val="TOC3"/>
        <w:ind w:left="960" w:firstLineChars="0" w:firstLine="0"/>
        <w:rPr>
          <w:rFonts w:asciiTheme="minorHAnsi" w:eastAsiaTheme="minorEastAsia" w:hAnsiTheme="minorHAnsi" w:cstheme="minorBidi"/>
          <w:noProof/>
          <w:sz w:val="21"/>
          <w:szCs w:val="22"/>
        </w:rPr>
      </w:pPr>
      <w:hyperlink w:anchor="_Toc105867785" w:history="1">
        <w:r w:rsidR="00E74D65" w:rsidRPr="00EF1F57">
          <w:rPr>
            <w:rStyle w:val="af4"/>
            <w:noProof/>
          </w:rPr>
          <w:t xml:space="preserve">3.2.1 </w:t>
        </w:r>
        <w:r w:rsidR="00E74D65" w:rsidRPr="00EF1F57">
          <w:rPr>
            <w:rStyle w:val="af4"/>
            <w:noProof/>
          </w:rPr>
          <w:t>准确度</w:t>
        </w:r>
        <w:r w:rsidR="00E74D65">
          <w:rPr>
            <w:noProof/>
            <w:webHidden/>
          </w:rPr>
          <w:tab/>
        </w:r>
        <w:r w:rsidR="00E74D65">
          <w:rPr>
            <w:noProof/>
            <w:webHidden/>
          </w:rPr>
          <w:fldChar w:fldCharType="begin"/>
        </w:r>
        <w:r w:rsidR="00E74D65">
          <w:rPr>
            <w:noProof/>
            <w:webHidden/>
          </w:rPr>
          <w:instrText xml:space="preserve"> PAGEREF _Toc105867785 \h </w:instrText>
        </w:r>
        <w:r w:rsidR="00E74D65">
          <w:rPr>
            <w:noProof/>
            <w:webHidden/>
          </w:rPr>
        </w:r>
        <w:r w:rsidR="00E74D65">
          <w:rPr>
            <w:noProof/>
            <w:webHidden/>
          </w:rPr>
          <w:fldChar w:fldCharType="separate"/>
        </w:r>
        <w:r w:rsidR="007A07C1">
          <w:rPr>
            <w:noProof/>
            <w:webHidden/>
          </w:rPr>
          <w:t>11</w:t>
        </w:r>
        <w:r w:rsidR="00E74D65">
          <w:rPr>
            <w:noProof/>
            <w:webHidden/>
          </w:rPr>
          <w:fldChar w:fldCharType="end"/>
        </w:r>
      </w:hyperlink>
    </w:p>
    <w:p w14:paraId="3F31069C" w14:textId="37855253" w:rsidR="00DF0A0E" w:rsidRDefault="00884C76">
      <w:pPr>
        <w:pStyle w:val="TOC3"/>
        <w:ind w:left="960" w:firstLineChars="0" w:firstLine="0"/>
        <w:rPr>
          <w:rFonts w:asciiTheme="minorHAnsi" w:eastAsiaTheme="minorEastAsia" w:hAnsiTheme="minorHAnsi" w:cstheme="minorBidi"/>
          <w:noProof/>
          <w:sz w:val="21"/>
          <w:szCs w:val="22"/>
        </w:rPr>
      </w:pPr>
      <w:hyperlink w:anchor="_Toc105867786" w:history="1">
        <w:r w:rsidR="00E74D65" w:rsidRPr="00EF1F57">
          <w:rPr>
            <w:rStyle w:val="af4"/>
            <w:noProof/>
          </w:rPr>
          <w:t xml:space="preserve">3.2.2 </w:t>
        </w:r>
        <w:r w:rsidR="00E74D65" w:rsidRPr="00EF1F57">
          <w:rPr>
            <w:rStyle w:val="af4"/>
            <w:noProof/>
          </w:rPr>
          <w:t>稳健性</w:t>
        </w:r>
        <w:r w:rsidR="00E74D65">
          <w:rPr>
            <w:noProof/>
            <w:webHidden/>
          </w:rPr>
          <w:tab/>
        </w:r>
        <w:r w:rsidR="00E74D65">
          <w:rPr>
            <w:noProof/>
            <w:webHidden/>
          </w:rPr>
          <w:fldChar w:fldCharType="begin"/>
        </w:r>
        <w:r w:rsidR="00E74D65">
          <w:rPr>
            <w:noProof/>
            <w:webHidden/>
          </w:rPr>
          <w:instrText xml:space="preserve"> PAGEREF _Toc105867786 \h </w:instrText>
        </w:r>
        <w:r w:rsidR="00E74D65">
          <w:rPr>
            <w:noProof/>
            <w:webHidden/>
          </w:rPr>
        </w:r>
        <w:r w:rsidR="00E74D65">
          <w:rPr>
            <w:noProof/>
            <w:webHidden/>
          </w:rPr>
          <w:fldChar w:fldCharType="separate"/>
        </w:r>
        <w:r w:rsidR="007A07C1">
          <w:rPr>
            <w:noProof/>
            <w:webHidden/>
          </w:rPr>
          <w:t>12</w:t>
        </w:r>
        <w:r w:rsidR="00E74D65">
          <w:rPr>
            <w:noProof/>
            <w:webHidden/>
          </w:rPr>
          <w:fldChar w:fldCharType="end"/>
        </w:r>
      </w:hyperlink>
    </w:p>
    <w:p w14:paraId="56D76E0E" w14:textId="63D7F254" w:rsidR="00DF0A0E" w:rsidRDefault="00884C76">
      <w:pPr>
        <w:pStyle w:val="TOC3"/>
        <w:ind w:left="960" w:firstLineChars="0" w:firstLine="0"/>
        <w:rPr>
          <w:rFonts w:asciiTheme="minorHAnsi" w:eastAsiaTheme="minorEastAsia" w:hAnsiTheme="minorHAnsi" w:cstheme="minorBidi"/>
          <w:noProof/>
          <w:sz w:val="21"/>
          <w:szCs w:val="22"/>
        </w:rPr>
      </w:pPr>
      <w:hyperlink w:anchor="_Toc105867787" w:history="1">
        <w:r w:rsidR="00E74D65" w:rsidRPr="00EF1F57">
          <w:rPr>
            <w:rStyle w:val="af4"/>
            <w:noProof/>
          </w:rPr>
          <w:t xml:space="preserve">3.2.3 </w:t>
        </w:r>
        <w:r w:rsidR="00E74D65" w:rsidRPr="00EF1F57">
          <w:rPr>
            <w:rStyle w:val="af4"/>
            <w:noProof/>
          </w:rPr>
          <w:t>连贯性</w:t>
        </w:r>
        <w:r w:rsidR="00E74D65">
          <w:rPr>
            <w:noProof/>
            <w:webHidden/>
          </w:rPr>
          <w:tab/>
        </w:r>
        <w:r w:rsidR="00E74D65">
          <w:rPr>
            <w:noProof/>
            <w:webHidden/>
          </w:rPr>
          <w:fldChar w:fldCharType="begin"/>
        </w:r>
        <w:r w:rsidR="00E74D65">
          <w:rPr>
            <w:noProof/>
            <w:webHidden/>
          </w:rPr>
          <w:instrText xml:space="preserve"> PAGEREF _Toc105867787 \h </w:instrText>
        </w:r>
        <w:r w:rsidR="00E74D65">
          <w:rPr>
            <w:noProof/>
            <w:webHidden/>
          </w:rPr>
        </w:r>
        <w:r w:rsidR="00E74D65">
          <w:rPr>
            <w:noProof/>
            <w:webHidden/>
          </w:rPr>
          <w:fldChar w:fldCharType="separate"/>
        </w:r>
        <w:r w:rsidR="007A07C1">
          <w:rPr>
            <w:noProof/>
            <w:webHidden/>
          </w:rPr>
          <w:t>13</w:t>
        </w:r>
        <w:r w:rsidR="00E74D65">
          <w:rPr>
            <w:noProof/>
            <w:webHidden/>
          </w:rPr>
          <w:fldChar w:fldCharType="end"/>
        </w:r>
      </w:hyperlink>
    </w:p>
    <w:p w14:paraId="21A5F1B2" w14:textId="1C45CEAE" w:rsidR="00DF0A0E" w:rsidRDefault="00884C76">
      <w:pPr>
        <w:pStyle w:val="TOC3"/>
        <w:ind w:left="960" w:firstLineChars="0" w:firstLine="0"/>
        <w:rPr>
          <w:rFonts w:asciiTheme="minorHAnsi" w:eastAsiaTheme="minorEastAsia" w:hAnsiTheme="minorHAnsi" w:cstheme="minorBidi"/>
          <w:noProof/>
          <w:sz w:val="21"/>
          <w:szCs w:val="22"/>
        </w:rPr>
      </w:pPr>
      <w:hyperlink w:anchor="_Toc105867788" w:history="1">
        <w:r w:rsidR="00E74D65" w:rsidRPr="00EF1F57">
          <w:rPr>
            <w:rStyle w:val="af4"/>
            <w:noProof/>
          </w:rPr>
          <w:t xml:space="preserve">3.2.4 </w:t>
        </w:r>
        <w:r w:rsidR="00E74D65" w:rsidRPr="00EF1F57">
          <w:rPr>
            <w:rStyle w:val="af4"/>
            <w:noProof/>
          </w:rPr>
          <w:t>使用的便利性</w:t>
        </w:r>
        <w:r w:rsidR="00E74D65">
          <w:rPr>
            <w:noProof/>
            <w:webHidden/>
          </w:rPr>
          <w:tab/>
        </w:r>
        <w:r w:rsidR="00E74D65">
          <w:rPr>
            <w:noProof/>
            <w:webHidden/>
          </w:rPr>
          <w:fldChar w:fldCharType="begin"/>
        </w:r>
        <w:r w:rsidR="00E74D65">
          <w:rPr>
            <w:noProof/>
            <w:webHidden/>
          </w:rPr>
          <w:instrText xml:space="preserve"> PAGEREF _Toc105867788 \h </w:instrText>
        </w:r>
        <w:r w:rsidR="00E74D65">
          <w:rPr>
            <w:noProof/>
            <w:webHidden/>
          </w:rPr>
        </w:r>
        <w:r w:rsidR="00E74D65">
          <w:rPr>
            <w:noProof/>
            <w:webHidden/>
          </w:rPr>
          <w:fldChar w:fldCharType="separate"/>
        </w:r>
        <w:r w:rsidR="007A07C1">
          <w:rPr>
            <w:noProof/>
            <w:webHidden/>
          </w:rPr>
          <w:t>14</w:t>
        </w:r>
        <w:r w:rsidR="00E74D65">
          <w:rPr>
            <w:noProof/>
            <w:webHidden/>
          </w:rPr>
          <w:fldChar w:fldCharType="end"/>
        </w:r>
      </w:hyperlink>
    </w:p>
    <w:p w14:paraId="7635EEA3" w14:textId="27915D18" w:rsidR="00DF0A0E" w:rsidRDefault="00884C76">
      <w:pPr>
        <w:pStyle w:val="TOC3"/>
        <w:ind w:left="960" w:firstLineChars="0" w:firstLine="0"/>
        <w:rPr>
          <w:rFonts w:asciiTheme="minorHAnsi" w:eastAsiaTheme="minorEastAsia" w:hAnsiTheme="minorHAnsi" w:cstheme="minorBidi"/>
          <w:noProof/>
          <w:sz w:val="21"/>
          <w:szCs w:val="22"/>
        </w:rPr>
      </w:pPr>
      <w:hyperlink w:anchor="_Toc105867789" w:history="1">
        <w:r w:rsidR="00E74D65" w:rsidRPr="00EF1F57">
          <w:rPr>
            <w:rStyle w:val="af4"/>
            <w:noProof/>
          </w:rPr>
          <w:t xml:space="preserve">3.2.5 </w:t>
        </w:r>
        <w:r w:rsidR="00E74D65" w:rsidRPr="00EF1F57">
          <w:rPr>
            <w:rStyle w:val="af4"/>
            <w:noProof/>
          </w:rPr>
          <w:t>设备效率</w:t>
        </w:r>
        <w:r w:rsidR="00E74D65">
          <w:rPr>
            <w:noProof/>
            <w:webHidden/>
          </w:rPr>
          <w:tab/>
        </w:r>
        <w:r w:rsidR="00E74D65">
          <w:rPr>
            <w:noProof/>
            <w:webHidden/>
          </w:rPr>
          <w:fldChar w:fldCharType="begin"/>
        </w:r>
        <w:r w:rsidR="00E74D65">
          <w:rPr>
            <w:noProof/>
            <w:webHidden/>
          </w:rPr>
          <w:instrText xml:space="preserve"> PAGEREF _Toc105867789 \h </w:instrText>
        </w:r>
        <w:r w:rsidR="00E74D65">
          <w:rPr>
            <w:noProof/>
            <w:webHidden/>
          </w:rPr>
        </w:r>
        <w:r w:rsidR="00E74D65">
          <w:rPr>
            <w:noProof/>
            <w:webHidden/>
          </w:rPr>
          <w:fldChar w:fldCharType="separate"/>
        </w:r>
        <w:r w:rsidR="007A07C1">
          <w:rPr>
            <w:noProof/>
            <w:webHidden/>
          </w:rPr>
          <w:t>15</w:t>
        </w:r>
        <w:r w:rsidR="00E74D65">
          <w:rPr>
            <w:noProof/>
            <w:webHidden/>
          </w:rPr>
          <w:fldChar w:fldCharType="end"/>
        </w:r>
      </w:hyperlink>
    </w:p>
    <w:p w14:paraId="0E10CD2B" w14:textId="24490BDA" w:rsidR="00DF0A0E" w:rsidRDefault="00884C76">
      <w:pPr>
        <w:pStyle w:val="TOC3"/>
        <w:ind w:left="960" w:firstLineChars="0" w:firstLine="0"/>
        <w:rPr>
          <w:rFonts w:asciiTheme="minorHAnsi" w:eastAsiaTheme="minorEastAsia" w:hAnsiTheme="minorHAnsi" w:cstheme="minorBidi"/>
          <w:noProof/>
          <w:sz w:val="21"/>
          <w:szCs w:val="22"/>
        </w:rPr>
      </w:pPr>
      <w:hyperlink w:anchor="_Toc105867790" w:history="1">
        <w:r w:rsidR="00E74D65" w:rsidRPr="00EF1F57">
          <w:rPr>
            <w:rStyle w:val="af4"/>
            <w:noProof/>
          </w:rPr>
          <w:t xml:space="preserve">3.2.6 </w:t>
        </w:r>
        <w:r w:rsidR="00E74D65" w:rsidRPr="00EF1F57">
          <w:rPr>
            <w:rStyle w:val="af4"/>
            <w:noProof/>
          </w:rPr>
          <w:t>可及性</w:t>
        </w:r>
        <w:r w:rsidR="00E74D65">
          <w:rPr>
            <w:noProof/>
            <w:webHidden/>
          </w:rPr>
          <w:tab/>
        </w:r>
        <w:r w:rsidR="00E74D65">
          <w:rPr>
            <w:noProof/>
            <w:webHidden/>
          </w:rPr>
          <w:fldChar w:fldCharType="begin"/>
        </w:r>
        <w:r w:rsidR="00E74D65">
          <w:rPr>
            <w:noProof/>
            <w:webHidden/>
          </w:rPr>
          <w:instrText xml:space="preserve"> PAGEREF _Toc105867790 \h </w:instrText>
        </w:r>
        <w:r w:rsidR="00E74D65">
          <w:rPr>
            <w:noProof/>
            <w:webHidden/>
          </w:rPr>
        </w:r>
        <w:r w:rsidR="00E74D65">
          <w:rPr>
            <w:noProof/>
            <w:webHidden/>
          </w:rPr>
          <w:fldChar w:fldCharType="separate"/>
        </w:r>
        <w:r w:rsidR="007A07C1">
          <w:rPr>
            <w:noProof/>
            <w:webHidden/>
          </w:rPr>
          <w:t>17</w:t>
        </w:r>
        <w:r w:rsidR="00E74D65">
          <w:rPr>
            <w:noProof/>
            <w:webHidden/>
          </w:rPr>
          <w:fldChar w:fldCharType="end"/>
        </w:r>
      </w:hyperlink>
    </w:p>
    <w:p w14:paraId="359B981B" w14:textId="57954F91"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1" w:history="1">
        <w:r w:rsidR="00E74D65" w:rsidRPr="00EF1F57">
          <w:rPr>
            <w:rStyle w:val="af4"/>
            <w:rFonts w:eastAsiaTheme="majorEastAsia" w:cstheme="majorBidi"/>
            <w:noProof/>
            <w:kern w:val="0"/>
          </w:rPr>
          <w:t xml:space="preserve">3.3 </w:t>
        </w:r>
        <w:r w:rsidR="00E74D65" w:rsidRPr="00EF1F57">
          <w:rPr>
            <w:rStyle w:val="af4"/>
            <w:rFonts w:eastAsiaTheme="majorEastAsia" w:cstheme="majorBidi"/>
            <w:noProof/>
            <w:kern w:val="0"/>
          </w:rPr>
          <w:t>基于眼动模式的分析</w:t>
        </w:r>
        <w:r w:rsidR="00E74D65">
          <w:rPr>
            <w:noProof/>
            <w:webHidden/>
          </w:rPr>
          <w:tab/>
        </w:r>
        <w:r w:rsidR="00E74D65">
          <w:rPr>
            <w:noProof/>
            <w:webHidden/>
          </w:rPr>
          <w:fldChar w:fldCharType="begin"/>
        </w:r>
        <w:r w:rsidR="00E74D65">
          <w:rPr>
            <w:noProof/>
            <w:webHidden/>
          </w:rPr>
          <w:instrText xml:space="preserve"> PAGEREF _Toc105867791 \h </w:instrText>
        </w:r>
        <w:r w:rsidR="00E74D65">
          <w:rPr>
            <w:noProof/>
            <w:webHidden/>
          </w:rPr>
        </w:r>
        <w:r w:rsidR="00E74D65">
          <w:rPr>
            <w:noProof/>
            <w:webHidden/>
          </w:rPr>
          <w:fldChar w:fldCharType="separate"/>
        </w:r>
        <w:r w:rsidR="007A07C1">
          <w:rPr>
            <w:noProof/>
            <w:webHidden/>
          </w:rPr>
          <w:t>18</w:t>
        </w:r>
        <w:r w:rsidR="00E74D65">
          <w:rPr>
            <w:noProof/>
            <w:webHidden/>
          </w:rPr>
          <w:fldChar w:fldCharType="end"/>
        </w:r>
      </w:hyperlink>
    </w:p>
    <w:p w14:paraId="2D27011A" w14:textId="0B640B8A" w:rsidR="00DF0A0E" w:rsidRDefault="00884C76">
      <w:pPr>
        <w:pStyle w:val="TOC1"/>
        <w:tabs>
          <w:tab w:val="right" w:leader="dot" w:pos="9060"/>
        </w:tabs>
        <w:ind w:firstLineChars="0" w:firstLine="0"/>
        <w:rPr>
          <w:rFonts w:asciiTheme="minorHAnsi" w:eastAsiaTheme="minorEastAsia" w:hAnsiTheme="minorHAnsi" w:cstheme="minorBidi"/>
          <w:noProof/>
          <w:sz w:val="22"/>
        </w:rPr>
      </w:pPr>
      <w:hyperlink w:anchor="_Toc105867792" w:history="1">
        <w:r w:rsidR="00E74D65" w:rsidRPr="008C271F">
          <w:rPr>
            <w:rStyle w:val="af4"/>
            <w:rFonts w:eastAsiaTheme="majorEastAsia" w:cstheme="majorBidi"/>
            <w:b/>
            <w:noProof/>
            <w:kern w:val="0"/>
            <w:sz w:val="28"/>
            <w:szCs w:val="28"/>
          </w:rPr>
          <w:t>第四章：评估</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792 \h </w:instrText>
        </w:r>
        <w:r w:rsidR="00E74D65" w:rsidRPr="008C271F">
          <w:rPr>
            <w:noProof/>
            <w:webHidden/>
            <w:sz w:val="28"/>
            <w:szCs w:val="28"/>
          </w:rPr>
        </w:r>
        <w:r w:rsidR="00E74D65" w:rsidRPr="008C271F">
          <w:rPr>
            <w:noProof/>
            <w:webHidden/>
            <w:sz w:val="28"/>
            <w:szCs w:val="28"/>
          </w:rPr>
          <w:fldChar w:fldCharType="separate"/>
        </w:r>
        <w:r w:rsidR="007A07C1">
          <w:rPr>
            <w:noProof/>
            <w:webHidden/>
            <w:sz w:val="28"/>
            <w:szCs w:val="28"/>
          </w:rPr>
          <w:t>20</w:t>
        </w:r>
        <w:r w:rsidR="00E74D65" w:rsidRPr="008C271F">
          <w:rPr>
            <w:noProof/>
            <w:webHidden/>
            <w:sz w:val="28"/>
            <w:szCs w:val="28"/>
          </w:rPr>
          <w:fldChar w:fldCharType="end"/>
        </w:r>
      </w:hyperlink>
    </w:p>
    <w:p w14:paraId="4C620C40" w14:textId="6E308883"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3" w:history="1">
        <w:r w:rsidR="00E74D65" w:rsidRPr="00EF1F57">
          <w:rPr>
            <w:rStyle w:val="af4"/>
            <w:rFonts w:eastAsiaTheme="majorEastAsia" w:cstheme="majorBidi"/>
            <w:noProof/>
            <w:kern w:val="0"/>
          </w:rPr>
          <w:t xml:space="preserve">4.1 </w:t>
        </w:r>
        <w:r w:rsidR="00E74D65" w:rsidRPr="00EF1F57">
          <w:rPr>
            <w:rStyle w:val="af4"/>
            <w:rFonts w:eastAsiaTheme="majorEastAsia" w:cstheme="majorBidi"/>
            <w:noProof/>
            <w:kern w:val="0"/>
          </w:rPr>
          <w:t>参与者的选择</w:t>
        </w:r>
        <w:r w:rsidR="00E74D65">
          <w:rPr>
            <w:noProof/>
            <w:webHidden/>
          </w:rPr>
          <w:tab/>
        </w:r>
        <w:r w:rsidR="00E74D65">
          <w:rPr>
            <w:noProof/>
            <w:webHidden/>
          </w:rPr>
          <w:fldChar w:fldCharType="begin"/>
        </w:r>
        <w:r w:rsidR="00E74D65">
          <w:rPr>
            <w:noProof/>
            <w:webHidden/>
          </w:rPr>
          <w:instrText xml:space="preserve"> PAGEREF _Toc105867793 \h </w:instrText>
        </w:r>
        <w:r w:rsidR="00E74D65">
          <w:rPr>
            <w:noProof/>
            <w:webHidden/>
          </w:rPr>
        </w:r>
        <w:r w:rsidR="00E74D65">
          <w:rPr>
            <w:noProof/>
            <w:webHidden/>
          </w:rPr>
          <w:fldChar w:fldCharType="separate"/>
        </w:r>
        <w:r w:rsidR="007A07C1">
          <w:rPr>
            <w:noProof/>
            <w:webHidden/>
          </w:rPr>
          <w:t>20</w:t>
        </w:r>
        <w:r w:rsidR="00E74D65">
          <w:rPr>
            <w:noProof/>
            <w:webHidden/>
          </w:rPr>
          <w:fldChar w:fldCharType="end"/>
        </w:r>
      </w:hyperlink>
    </w:p>
    <w:p w14:paraId="687CC9DD" w14:textId="1D6BCE22"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4" w:history="1">
        <w:r w:rsidR="00E74D65" w:rsidRPr="00EF1F57">
          <w:rPr>
            <w:rStyle w:val="af4"/>
            <w:rFonts w:eastAsiaTheme="majorEastAsia" w:cstheme="majorBidi"/>
            <w:noProof/>
            <w:kern w:val="0"/>
          </w:rPr>
          <w:t xml:space="preserve">4.2 </w:t>
        </w:r>
        <w:r w:rsidR="00E74D65" w:rsidRPr="00EF1F57">
          <w:rPr>
            <w:rStyle w:val="af4"/>
            <w:rFonts w:eastAsiaTheme="majorEastAsia" w:cstheme="majorBidi"/>
            <w:noProof/>
            <w:kern w:val="0"/>
          </w:rPr>
          <w:t>实验材料和任务</w:t>
        </w:r>
        <w:r w:rsidR="00E74D65">
          <w:rPr>
            <w:noProof/>
            <w:webHidden/>
          </w:rPr>
          <w:tab/>
        </w:r>
        <w:r w:rsidR="00E74D65">
          <w:rPr>
            <w:noProof/>
            <w:webHidden/>
          </w:rPr>
          <w:fldChar w:fldCharType="begin"/>
        </w:r>
        <w:r w:rsidR="00E74D65">
          <w:rPr>
            <w:noProof/>
            <w:webHidden/>
          </w:rPr>
          <w:instrText xml:space="preserve"> PAGEREF _Toc105867794 \h </w:instrText>
        </w:r>
        <w:r w:rsidR="00E74D65">
          <w:rPr>
            <w:noProof/>
            <w:webHidden/>
          </w:rPr>
        </w:r>
        <w:r w:rsidR="00E74D65">
          <w:rPr>
            <w:noProof/>
            <w:webHidden/>
          </w:rPr>
          <w:fldChar w:fldCharType="separate"/>
        </w:r>
        <w:r w:rsidR="007A07C1">
          <w:rPr>
            <w:noProof/>
            <w:webHidden/>
          </w:rPr>
          <w:t>20</w:t>
        </w:r>
        <w:r w:rsidR="00E74D65">
          <w:rPr>
            <w:noProof/>
            <w:webHidden/>
          </w:rPr>
          <w:fldChar w:fldCharType="end"/>
        </w:r>
      </w:hyperlink>
    </w:p>
    <w:p w14:paraId="16592297" w14:textId="7C513C34"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5" w:history="1">
        <w:r w:rsidR="00E74D65" w:rsidRPr="00EF1F57">
          <w:rPr>
            <w:rStyle w:val="af4"/>
            <w:rFonts w:eastAsiaTheme="majorEastAsia" w:cstheme="majorBidi"/>
            <w:noProof/>
            <w:kern w:val="0"/>
          </w:rPr>
          <w:t xml:space="preserve">4.3 </w:t>
        </w:r>
        <w:r w:rsidR="00E74D65" w:rsidRPr="00EF1F57">
          <w:rPr>
            <w:rStyle w:val="af4"/>
            <w:rFonts w:eastAsiaTheme="majorEastAsia" w:cstheme="majorBidi"/>
            <w:noProof/>
            <w:kern w:val="0"/>
          </w:rPr>
          <w:t>实验设计</w:t>
        </w:r>
        <w:r w:rsidR="00E74D65">
          <w:rPr>
            <w:noProof/>
            <w:webHidden/>
          </w:rPr>
          <w:tab/>
        </w:r>
        <w:r w:rsidR="00E74D65">
          <w:rPr>
            <w:noProof/>
            <w:webHidden/>
          </w:rPr>
          <w:fldChar w:fldCharType="begin"/>
        </w:r>
        <w:r w:rsidR="00E74D65">
          <w:rPr>
            <w:noProof/>
            <w:webHidden/>
          </w:rPr>
          <w:instrText xml:space="preserve"> PAGEREF _Toc105867795 \h </w:instrText>
        </w:r>
        <w:r w:rsidR="00E74D65">
          <w:rPr>
            <w:noProof/>
            <w:webHidden/>
          </w:rPr>
        </w:r>
        <w:r w:rsidR="00E74D65">
          <w:rPr>
            <w:noProof/>
            <w:webHidden/>
          </w:rPr>
          <w:fldChar w:fldCharType="separate"/>
        </w:r>
        <w:r w:rsidR="007A07C1">
          <w:rPr>
            <w:noProof/>
            <w:webHidden/>
          </w:rPr>
          <w:t>29</w:t>
        </w:r>
        <w:r w:rsidR="00E74D65">
          <w:rPr>
            <w:noProof/>
            <w:webHidden/>
          </w:rPr>
          <w:fldChar w:fldCharType="end"/>
        </w:r>
      </w:hyperlink>
    </w:p>
    <w:p w14:paraId="7490C5A2" w14:textId="60476BE0"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796" w:history="1">
        <w:r w:rsidR="00E74D65" w:rsidRPr="00EF1F57">
          <w:rPr>
            <w:rStyle w:val="af4"/>
            <w:rFonts w:eastAsiaTheme="majorEastAsia" w:cstheme="majorBidi"/>
            <w:noProof/>
            <w:kern w:val="0"/>
          </w:rPr>
          <w:t xml:space="preserve">4.4 </w:t>
        </w:r>
        <w:r w:rsidR="00E74D65" w:rsidRPr="00EF1F57">
          <w:rPr>
            <w:rStyle w:val="af4"/>
            <w:rFonts w:eastAsiaTheme="majorEastAsia" w:cstheme="majorBidi"/>
            <w:noProof/>
            <w:kern w:val="0"/>
          </w:rPr>
          <w:t>结果</w:t>
        </w:r>
        <w:r w:rsidR="00E74D65">
          <w:rPr>
            <w:noProof/>
            <w:webHidden/>
          </w:rPr>
          <w:tab/>
        </w:r>
        <w:r w:rsidR="00E74D65">
          <w:rPr>
            <w:noProof/>
            <w:webHidden/>
          </w:rPr>
          <w:fldChar w:fldCharType="begin"/>
        </w:r>
        <w:r w:rsidR="00E74D65">
          <w:rPr>
            <w:noProof/>
            <w:webHidden/>
          </w:rPr>
          <w:instrText xml:space="preserve"> PAGEREF _Toc105867796 \h </w:instrText>
        </w:r>
        <w:r w:rsidR="00E74D65">
          <w:rPr>
            <w:noProof/>
            <w:webHidden/>
          </w:rPr>
        </w:r>
        <w:r w:rsidR="00E74D65">
          <w:rPr>
            <w:noProof/>
            <w:webHidden/>
          </w:rPr>
          <w:fldChar w:fldCharType="separate"/>
        </w:r>
        <w:r w:rsidR="007A07C1">
          <w:rPr>
            <w:noProof/>
            <w:webHidden/>
          </w:rPr>
          <w:t>30</w:t>
        </w:r>
        <w:r w:rsidR="00E74D65">
          <w:rPr>
            <w:noProof/>
            <w:webHidden/>
          </w:rPr>
          <w:fldChar w:fldCharType="end"/>
        </w:r>
      </w:hyperlink>
    </w:p>
    <w:p w14:paraId="70FABC54" w14:textId="096F68EB" w:rsidR="00DF0A0E" w:rsidRDefault="00884C76">
      <w:pPr>
        <w:pStyle w:val="TOC3"/>
        <w:ind w:left="960" w:firstLineChars="0" w:firstLine="0"/>
        <w:rPr>
          <w:rFonts w:asciiTheme="minorHAnsi" w:eastAsiaTheme="minorEastAsia" w:hAnsiTheme="minorHAnsi" w:cstheme="minorBidi"/>
          <w:noProof/>
          <w:sz w:val="21"/>
          <w:szCs w:val="22"/>
        </w:rPr>
      </w:pPr>
      <w:hyperlink w:anchor="_Toc105867797" w:history="1">
        <w:r w:rsidR="00E74D65" w:rsidRPr="00EF1F57">
          <w:rPr>
            <w:rStyle w:val="af4"/>
            <w:noProof/>
          </w:rPr>
          <w:t xml:space="preserve">4.4.1 </w:t>
        </w:r>
        <w:r w:rsidR="00E74D65" w:rsidRPr="00EF1F57">
          <w:rPr>
            <w:rStyle w:val="af4"/>
            <w:noProof/>
          </w:rPr>
          <w:t>准确度</w:t>
        </w:r>
        <w:r w:rsidR="00E74D65">
          <w:rPr>
            <w:noProof/>
            <w:webHidden/>
          </w:rPr>
          <w:tab/>
        </w:r>
        <w:r w:rsidR="00E74D65">
          <w:rPr>
            <w:noProof/>
            <w:webHidden/>
          </w:rPr>
          <w:fldChar w:fldCharType="begin"/>
        </w:r>
        <w:r w:rsidR="00E74D65">
          <w:rPr>
            <w:noProof/>
            <w:webHidden/>
          </w:rPr>
          <w:instrText xml:space="preserve"> PAGEREF _Toc105867797 \h </w:instrText>
        </w:r>
        <w:r w:rsidR="00E74D65">
          <w:rPr>
            <w:noProof/>
            <w:webHidden/>
          </w:rPr>
        </w:r>
        <w:r w:rsidR="00E74D65">
          <w:rPr>
            <w:noProof/>
            <w:webHidden/>
          </w:rPr>
          <w:fldChar w:fldCharType="separate"/>
        </w:r>
        <w:r w:rsidR="007A07C1">
          <w:rPr>
            <w:noProof/>
            <w:webHidden/>
          </w:rPr>
          <w:t>30</w:t>
        </w:r>
        <w:r w:rsidR="00E74D65">
          <w:rPr>
            <w:noProof/>
            <w:webHidden/>
          </w:rPr>
          <w:fldChar w:fldCharType="end"/>
        </w:r>
      </w:hyperlink>
    </w:p>
    <w:p w14:paraId="5E17D2AF" w14:textId="596F568B" w:rsidR="00DF0A0E" w:rsidRDefault="00884C76">
      <w:pPr>
        <w:pStyle w:val="TOC3"/>
        <w:ind w:left="960" w:firstLineChars="0" w:firstLine="0"/>
        <w:rPr>
          <w:rFonts w:asciiTheme="minorHAnsi" w:eastAsiaTheme="minorEastAsia" w:hAnsiTheme="minorHAnsi" w:cstheme="minorBidi"/>
          <w:noProof/>
          <w:sz w:val="21"/>
          <w:szCs w:val="22"/>
        </w:rPr>
      </w:pPr>
      <w:hyperlink w:anchor="_Toc105867798" w:history="1">
        <w:r w:rsidR="00E74D65" w:rsidRPr="00EF1F57">
          <w:rPr>
            <w:rStyle w:val="af4"/>
            <w:noProof/>
          </w:rPr>
          <w:t xml:space="preserve">4.4.2 </w:t>
        </w:r>
        <w:r w:rsidR="00E74D65" w:rsidRPr="00EF1F57">
          <w:rPr>
            <w:rStyle w:val="af4"/>
            <w:noProof/>
          </w:rPr>
          <w:t>稳健性</w:t>
        </w:r>
        <w:r w:rsidR="00E74D65">
          <w:rPr>
            <w:noProof/>
            <w:webHidden/>
          </w:rPr>
          <w:tab/>
        </w:r>
        <w:r w:rsidR="00E74D65">
          <w:rPr>
            <w:noProof/>
            <w:webHidden/>
          </w:rPr>
          <w:fldChar w:fldCharType="begin"/>
        </w:r>
        <w:r w:rsidR="00E74D65">
          <w:rPr>
            <w:noProof/>
            <w:webHidden/>
          </w:rPr>
          <w:instrText xml:space="preserve"> PAGEREF _Toc105867798 \h </w:instrText>
        </w:r>
        <w:r w:rsidR="00E74D65">
          <w:rPr>
            <w:noProof/>
            <w:webHidden/>
          </w:rPr>
        </w:r>
        <w:r w:rsidR="00E74D65">
          <w:rPr>
            <w:noProof/>
            <w:webHidden/>
          </w:rPr>
          <w:fldChar w:fldCharType="separate"/>
        </w:r>
        <w:r w:rsidR="007A07C1">
          <w:rPr>
            <w:noProof/>
            <w:webHidden/>
          </w:rPr>
          <w:t>32</w:t>
        </w:r>
        <w:r w:rsidR="00E74D65">
          <w:rPr>
            <w:noProof/>
            <w:webHidden/>
          </w:rPr>
          <w:fldChar w:fldCharType="end"/>
        </w:r>
      </w:hyperlink>
    </w:p>
    <w:p w14:paraId="52FA5A44" w14:textId="0F316174" w:rsidR="00DF0A0E" w:rsidRDefault="00884C76">
      <w:pPr>
        <w:pStyle w:val="TOC3"/>
        <w:ind w:left="960" w:firstLineChars="0" w:firstLine="0"/>
        <w:rPr>
          <w:rFonts w:asciiTheme="minorHAnsi" w:eastAsiaTheme="minorEastAsia" w:hAnsiTheme="minorHAnsi" w:cstheme="minorBidi"/>
          <w:noProof/>
          <w:sz w:val="21"/>
          <w:szCs w:val="22"/>
        </w:rPr>
      </w:pPr>
      <w:hyperlink w:anchor="_Toc105867799" w:history="1">
        <w:r w:rsidR="00E74D65" w:rsidRPr="00EF1F57">
          <w:rPr>
            <w:rStyle w:val="af4"/>
            <w:noProof/>
          </w:rPr>
          <w:t xml:space="preserve">4.4.3 </w:t>
        </w:r>
        <w:r w:rsidR="00E74D65" w:rsidRPr="00EF1F57">
          <w:rPr>
            <w:rStyle w:val="af4"/>
            <w:noProof/>
          </w:rPr>
          <w:t>连贯性</w:t>
        </w:r>
        <w:r w:rsidR="00E74D65">
          <w:rPr>
            <w:noProof/>
            <w:webHidden/>
          </w:rPr>
          <w:tab/>
        </w:r>
        <w:r w:rsidR="00E74D65">
          <w:rPr>
            <w:noProof/>
            <w:webHidden/>
          </w:rPr>
          <w:fldChar w:fldCharType="begin"/>
        </w:r>
        <w:r w:rsidR="00E74D65">
          <w:rPr>
            <w:noProof/>
            <w:webHidden/>
          </w:rPr>
          <w:instrText xml:space="preserve"> PAGEREF _Toc105867799 \h </w:instrText>
        </w:r>
        <w:r w:rsidR="00E74D65">
          <w:rPr>
            <w:noProof/>
            <w:webHidden/>
          </w:rPr>
        </w:r>
        <w:r w:rsidR="00E74D65">
          <w:rPr>
            <w:noProof/>
            <w:webHidden/>
          </w:rPr>
          <w:fldChar w:fldCharType="separate"/>
        </w:r>
        <w:r w:rsidR="007A07C1">
          <w:rPr>
            <w:noProof/>
            <w:webHidden/>
          </w:rPr>
          <w:t>34</w:t>
        </w:r>
        <w:r w:rsidR="00E74D65">
          <w:rPr>
            <w:noProof/>
            <w:webHidden/>
          </w:rPr>
          <w:fldChar w:fldCharType="end"/>
        </w:r>
      </w:hyperlink>
    </w:p>
    <w:p w14:paraId="6965C29C" w14:textId="30D103B2" w:rsidR="00DF0A0E" w:rsidRDefault="00884C76">
      <w:pPr>
        <w:pStyle w:val="TOC3"/>
        <w:ind w:left="960" w:firstLineChars="0" w:firstLine="0"/>
        <w:rPr>
          <w:rFonts w:asciiTheme="minorHAnsi" w:eastAsiaTheme="minorEastAsia" w:hAnsiTheme="minorHAnsi" w:cstheme="minorBidi"/>
          <w:noProof/>
          <w:sz w:val="21"/>
          <w:szCs w:val="22"/>
        </w:rPr>
      </w:pPr>
      <w:hyperlink w:anchor="_Toc105867800" w:history="1">
        <w:r w:rsidR="00E74D65" w:rsidRPr="00EF1F57">
          <w:rPr>
            <w:rStyle w:val="af4"/>
            <w:noProof/>
          </w:rPr>
          <w:t xml:space="preserve">4.4.4 </w:t>
        </w:r>
        <w:r w:rsidR="00E74D65" w:rsidRPr="00EF1F57">
          <w:rPr>
            <w:rStyle w:val="af4"/>
            <w:noProof/>
          </w:rPr>
          <w:t>使用的便利性</w:t>
        </w:r>
        <w:r w:rsidR="00E74D65">
          <w:rPr>
            <w:noProof/>
            <w:webHidden/>
          </w:rPr>
          <w:tab/>
        </w:r>
        <w:r w:rsidR="00E74D65">
          <w:rPr>
            <w:noProof/>
            <w:webHidden/>
          </w:rPr>
          <w:fldChar w:fldCharType="begin"/>
        </w:r>
        <w:r w:rsidR="00E74D65">
          <w:rPr>
            <w:noProof/>
            <w:webHidden/>
          </w:rPr>
          <w:instrText xml:space="preserve"> PAGEREF _Toc105867800 \h </w:instrText>
        </w:r>
        <w:r w:rsidR="00E74D65">
          <w:rPr>
            <w:noProof/>
            <w:webHidden/>
          </w:rPr>
        </w:r>
        <w:r w:rsidR="00E74D65">
          <w:rPr>
            <w:noProof/>
            <w:webHidden/>
          </w:rPr>
          <w:fldChar w:fldCharType="separate"/>
        </w:r>
        <w:r w:rsidR="007A07C1">
          <w:rPr>
            <w:noProof/>
            <w:webHidden/>
          </w:rPr>
          <w:t>37</w:t>
        </w:r>
        <w:r w:rsidR="00E74D65">
          <w:rPr>
            <w:noProof/>
            <w:webHidden/>
          </w:rPr>
          <w:fldChar w:fldCharType="end"/>
        </w:r>
      </w:hyperlink>
    </w:p>
    <w:p w14:paraId="7FE7C7B0" w14:textId="3661B328" w:rsidR="00DF0A0E" w:rsidRDefault="00884C76">
      <w:pPr>
        <w:pStyle w:val="TOC3"/>
        <w:ind w:left="960" w:firstLineChars="0" w:firstLine="0"/>
        <w:rPr>
          <w:rFonts w:asciiTheme="minorHAnsi" w:eastAsiaTheme="minorEastAsia" w:hAnsiTheme="minorHAnsi" w:cstheme="minorBidi"/>
          <w:noProof/>
          <w:sz w:val="21"/>
          <w:szCs w:val="22"/>
        </w:rPr>
      </w:pPr>
      <w:hyperlink w:anchor="_Toc105867801" w:history="1">
        <w:r w:rsidR="00E74D65" w:rsidRPr="00EF1F57">
          <w:rPr>
            <w:rStyle w:val="af4"/>
            <w:noProof/>
          </w:rPr>
          <w:t xml:space="preserve">4.4.5 </w:t>
        </w:r>
        <w:r w:rsidR="00E74D65" w:rsidRPr="00EF1F57">
          <w:rPr>
            <w:rStyle w:val="af4"/>
            <w:noProof/>
          </w:rPr>
          <w:t>设备效率</w:t>
        </w:r>
        <w:r w:rsidR="00E74D65">
          <w:rPr>
            <w:noProof/>
            <w:webHidden/>
          </w:rPr>
          <w:tab/>
        </w:r>
        <w:r w:rsidR="00E74D65">
          <w:rPr>
            <w:noProof/>
            <w:webHidden/>
          </w:rPr>
          <w:fldChar w:fldCharType="begin"/>
        </w:r>
        <w:r w:rsidR="00E74D65">
          <w:rPr>
            <w:noProof/>
            <w:webHidden/>
          </w:rPr>
          <w:instrText xml:space="preserve"> PAGEREF _Toc105867801 \h </w:instrText>
        </w:r>
        <w:r w:rsidR="00E74D65">
          <w:rPr>
            <w:noProof/>
            <w:webHidden/>
          </w:rPr>
        </w:r>
        <w:r w:rsidR="00E74D65">
          <w:rPr>
            <w:noProof/>
            <w:webHidden/>
          </w:rPr>
          <w:fldChar w:fldCharType="separate"/>
        </w:r>
        <w:r w:rsidR="007A07C1">
          <w:rPr>
            <w:noProof/>
            <w:webHidden/>
          </w:rPr>
          <w:t>39</w:t>
        </w:r>
        <w:r w:rsidR="00E74D65">
          <w:rPr>
            <w:noProof/>
            <w:webHidden/>
          </w:rPr>
          <w:fldChar w:fldCharType="end"/>
        </w:r>
      </w:hyperlink>
    </w:p>
    <w:p w14:paraId="79E4B627" w14:textId="1DDA5172" w:rsidR="00DF0A0E" w:rsidRDefault="00884C76">
      <w:pPr>
        <w:pStyle w:val="TOC3"/>
        <w:ind w:left="960" w:firstLineChars="0" w:firstLine="0"/>
        <w:rPr>
          <w:rFonts w:asciiTheme="minorHAnsi" w:eastAsiaTheme="minorEastAsia" w:hAnsiTheme="minorHAnsi" w:cstheme="minorBidi"/>
          <w:noProof/>
          <w:sz w:val="21"/>
          <w:szCs w:val="22"/>
        </w:rPr>
      </w:pPr>
      <w:hyperlink w:anchor="_Toc105867802" w:history="1">
        <w:r w:rsidR="00E74D65" w:rsidRPr="00EF1F57">
          <w:rPr>
            <w:rStyle w:val="af4"/>
            <w:noProof/>
          </w:rPr>
          <w:t xml:space="preserve">4.4.6 </w:t>
        </w:r>
        <w:r w:rsidR="00E74D65" w:rsidRPr="00EF1F57">
          <w:rPr>
            <w:rStyle w:val="af4"/>
            <w:noProof/>
          </w:rPr>
          <w:t>可及性</w:t>
        </w:r>
        <w:r w:rsidR="00E74D65">
          <w:rPr>
            <w:noProof/>
            <w:webHidden/>
          </w:rPr>
          <w:tab/>
        </w:r>
        <w:r w:rsidR="00E74D65">
          <w:rPr>
            <w:noProof/>
            <w:webHidden/>
          </w:rPr>
          <w:fldChar w:fldCharType="begin"/>
        </w:r>
        <w:r w:rsidR="00E74D65">
          <w:rPr>
            <w:noProof/>
            <w:webHidden/>
          </w:rPr>
          <w:instrText xml:space="preserve"> PAGEREF _Toc105867802 \h </w:instrText>
        </w:r>
        <w:r w:rsidR="00E74D65">
          <w:rPr>
            <w:noProof/>
            <w:webHidden/>
          </w:rPr>
        </w:r>
        <w:r w:rsidR="00E74D65">
          <w:rPr>
            <w:noProof/>
            <w:webHidden/>
          </w:rPr>
          <w:fldChar w:fldCharType="separate"/>
        </w:r>
        <w:r w:rsidR="007A07C1">
          <w:rPr>
            <w:noProof/>
            <w:webHidden/>
          </w:rPr>
          <w:t>42</w:t>
        </w:r>
        <w:r w:rsidR="00E74D65">
          <w:rPr>
            <w:noProof/>
            <w:webHidden/>
          </w:rPr>
          <w:fldChar w:fldCharType="end"/>
        </w:r>
      </w:hyperlink>
    </w:p>
    <w:p w14:paraId="562CE2E3" w14:textId="6F12300C" w:rsidR="00DF0A0E" w:rsidRDefault="00884C76">
      <w:pPr>
        <w:pStyle w:val="TOC2"/>
        <w:tabs>
          <w:tab w:val="right" w:leader="dot" w:pos="9060"/>
        </w:tabs>
        <w:ind w:left="480" w:firstLineChars="0" w:firstLine="0"/>
        <w:rPr>
          <w:rFonts w:asciiTheme="minorHAnsi" w:eastAsiaTheme="minorEastAsia" w:hAnsiTheme="minorHAnsi" w:cstheme="minorBidi"/>
          <w:noProof/>
          <w:sz w:val="21"/>
          <w:szCs w:val="22"/>
        </w:rPr>
      </w:pPr>
      <w:hyperlink w:anchor="_Toc105867803" w:history="1">
        <w:r w:rsidR="00E74D65" w:rsidRPr="00EF1F57">
          <w:rPr>
            <w:rStyle w:val="af4"/>
            <w:rFonts w:eastAsiaTheme="majorEastAsia" w:cstheme="majorBidi"/>
            <w:noProof/>
            <w:kern w:val="0"/>
          </w:rPr>
          <w:t xml:space="preserve">4.5 </w:t>
        </w:r>
        <w:r w:rsidR="00E74D65" w:rsidRPr="00EF1F57">
          <w:rPr>
            <w:rStyle w:val="af4"/>
            <w:rFonts w:eastAsiaTheme="majorEastAsia" w:cstheme="majorBidi"/>
            <w:noProof/>
            <w:kern w:val="0"/>
          </w:rPr>
          <w:t>真实世界的测试</w:t>
        </w:r>
        <w:r w:rsidR="00E74D65">
          <w:rPr>
            <w:noProof/>
            <w:webHidden/>
          </w:rPr>
          <w:tab/>
        </w:r>
        <w:r w:rsidR="00E74D65">
          <w:rPr>
            <w:noProof/>
            <w:webHidden/>
          </w:rPr>
          <w:fldChar w:fldCharType="begin"/>
        </w:r>
        <w:r w:rsidR="00E74D65">
          <w:rPr>
            <w:noProof/>
            <w:webHidden/>
          </w:rPr>
          <w:instrText xml:space="preserve"> PAGEREF _Toc105867803 \h </w:instrText>
        </w:r>
        <w:r w:rsidR="00E74D65">
          <w:rPr>
            <w:noProof/>
            <w:webHidden/>
          </w:rPr>
        </w:r>
        <w:r w:rsidR="00E74D65">
          <w:rPr>
            <w:noProof/>
            <w:webHidden/>
          </w:rPr>
          <w:fldChar w:fldCharType="separate"/>
        </w:r>
        <w:r w:rsidR="007A07C1">
          <w:rPr>
            <w:noProof/>
            <w:webHidden/>
          </w:rPr>
          <w:t>45</w:t>
        </w:r>
        <w:r w:rsidR="00E74D65">
          <w:rPr>
            <w:noProof/>
            <w:webHidden/>
          </w:rPr>
          <w:fldChar w:fldCharType="end"/>
        </w:r>
      </w:hyperlink>
    </w:p>
    <w:p w14:paraId="13090DE3" w14:textId="1373FE38" w:rsidR="00DF0A0E" w:rsidRDefault="00884C76">
      <w:pPr>
        <w:pStyle w:val="TOC1"/>
        <w:tabs>
          <w:tab w:val="right" w:leader="dot" w:pos="9060"/>
        </w:tabs>
        <w:ind w:firstLineChars="0" w:firstLine="0"/>
        <w:rPr>
          <w:rFonts w:asciiTheme="minorHAnsi" w:eastAsiaTheme="minorEastAsia" w:hAnsiTheme="minorHAnsi" w:cstheme="minorBidi"/>
          <w:noProof/>
          <w:sz w:val="22"/>
        </w:rPr>
      </w:pPr>
      <w:hyperlink w:anchor="_Toc105867804" w:history="1">
        <w:r w:rsidR="00E74D65" w:rsidRPr="008C271F">
          <w:rPr>
            <w:rStyle w:val="af4"/>
            <w:b/>
            <w:bCs/>
            <w:noProof/>
            <w:sz w:val="28"/>
            <w:szCs w:val="28"/>
          </w:rPr>
          <w:t>第五章：结论和未来工作</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804 \h </w:instrText>
        </w:r>
        <w:r w:rsidR="00E74D65" w:rsidRPr="008C271F">
          <w:rPr>
            <w:noProof/>
            <w:webHidden/>
            <w:sz w:val="28"/>
            <w:szCs w:val="28"/>
          </w:rPr>
        </w:r>
        <w:r w:rsidR="00E74D65" w:rsidRPr="008C271F">
          <w:rPr>
            <w:noProof/>
            <w:webHidden/>
            <w:sz w:val="28"/>
            <w:szCs w:val="28"/>
          </w:rPr>
          <w:fldChar w:fldCharType="separate"/>
        </w:r>
        <w:r w:rsidR="007A07C1">
          <w:rPr>
            <w:noProof/>
            <w:webHidden/>
            <w:sz w:val="28"/>
            <w:szCs w:val="28"/>
          </w:rPr>
          <w:t>47</w:t>
        </w:r>
        <w:r w:rsidR="00E74D65" w:rsidRPr="008C271F">
          <w:rPr>
            <w:noProof/>
            <w:webHidden/>
            <w:sz w:val="28"/>
            <w:szCs w:val="28"/>
          </w:rPr>
          <w:fldChar w:fldCharType="end"/>
        </w:r>
      </w:hyperlink>
    </w:p>
    <w:p w14:paraId="5D6674C3" w14:textId="7F61E13D" w:rsidR="00DF0A0E" w:rsidRDefault="00884C76">
      <w:pPr>
        <w:pStyle w:val="TOC1"/>
        <w:tabs>
          <w:tab w:val="right" w:leader="dot" w:pos="9060"/>
        </w:tabs>
        <w:ind w:firstLineChars="0" w:firstLine="0"/>
        <w:rPr>
          <w:rFonts w:asciiTheme="minorHAnsi" w:eastAsiaTheme="minorEastAsia" w:hAnsiTheme="minorHAnsi" w:cstheme="minorBidi"/>
          <w:noProof/>
          <w:sz w:val="22"/>
        </w:rPr>
      </w:pPr>
      <w:hyperlink w:anchor="_Toc105867805" w:history="1">
        <w:r w:rsidR="00E74D65" w:rsidRPr="008C271F">
          <w:rPr>
            <w:rStyle w:val="af4"/>
            <w:b/>
            <w:bCs/>
            <w:noProof/>
            <w:sz w:val="28"/>
            <w:szCs w:val="28"/>
          </w:rPr>
          <w:t>书目</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805 \h </w:instrText>
        </w:r>
        <w:r w:rsidR="00E74D65" w:rsidRPr="008C271F">
          <w:rPr>
            <w:noProof/>
            <w:webHidden/>
            <w:sz w:val="28"/>
            <w:szCs w:val="28"/>
          </w:rPr>
        </w:r>
        <w:r w:rsidR="00E74D65" w:rsidRPr="008C271F">
          <w:rPr>
            <w:noProof/>
            <w:webHidden/>
            <w:sz w:val="28"/>
            <w:szCs w:val="28"/>
          </w:rPr>
          <w:fldChar w:fldCharType="separate"/>
        </w:r>
        <w:r w:rsidR="007A07C1">
          <w:rPr>
            <w:noProof/>
            <w:webHidden/>
            <w:sz w:val="28"/>
            <w:szCs w:val="28"/>
          </w:rPr>
          <w:t>49</w:t>
        </w:r>
        <w:r w:rsidR="00E74D65" w:rsidRPr="008C271F">
          <w:rPr>
            <w:noProof/>
            <w:webHidden/>
            <w:sz w:val="28"/>
            <w:szCs w:val="28"/>
          </w:rPr>
          <w:fldChar w:fldCharType="end"/>
        </w:r>
      </w:hyperlink>
    </w:p>
    <w:p w14:paraId="3E9A38A1" w14:textId="63040CA1" w:rsidR="00DF0A0E" w:rsidRDefault="00884C76">
      <w:pPr>
        <w:pStyle w:val="TOC1"/>
        <w:tabs>
          <w:tab w:val="right" w:leader="dot" w:pos="9060"/>
        </w:tabs>
        <w:ind w:firstLineChars="0" w:firstLine="0"/>
        <w:rPr>
          <w:rFonts w:asciiTheme="minorHAnsi" w:eastAsiaTheme="minorEastAsia" w:hAnsiTheme="minorHAnsi" w:cstheme="minorBidi"/>
          <w:noProof/>
          <w:sz w:val="22"/>
        </w:rPr>
      </w:pPr>
      <w:hyperlink w:anchor="_Toc105867806" w:history="1">
        <w:r w:rsidR="00E74D65" w:rsidRPr="008C271F">
          <w:rPr>
            <w:rStyle w:val="af4"/>
            <w:b/>
            <w:bCs/>
            <w:noProof/>
            <w:sz w:val="28"/>
            <w:szCs w:val="28"/>
          </w:rPr>
          <w:t>鸣谢</w:t>
        </w:r>
        <w:r w:rsidR="00E74D65" w:rsidRPr="008C271F">
          <w:rPr>
            <w:noProof/>
            <w:webHidden/>
            <w:sz w:val="28"/>
            <w:szCs w:val="28"/>
          </w:rPr>
          <w:tab/>
        </w:r>
        <w:r w:rsidR="00E74D65" w:rsidRPr="008C271F">
          <w:rPr>
            <w:noProof/>
            <w:webHidden/>
            <w:sz w:val="28"/>
            <w:szCs w:val="28"/>
          </w:rPr>
          <w:fldChar w:fldCharType="begin"/>
        </w:r>
        <w:r w:rsidR="00E74D65" w:rsidRPr="008C271F">
          <w:rPr>
            <w:noProof/>
            <w:webHidden/>
            <w:sz w:val="28"/>
            <w:szCs w:val="28"/>
          </w:rPr>
          <w:instrText xml:space="preserve"> PAGEREF _Toc105867806 \h </w:instrText>
        </w:r>
        <w:r w:rsidR="00E74D65" w:rsidRPr="008C271F">
          <w:rPr>
            <w:noProof/>
            <w:webHidden/>
            <w:sz w:val="28"/>
            <w:szCs w:val="28"/>
          </w:rPr>
        </w:r>
        <w:r w:rsidR="00E74D65" w:rsidRPr="008C271F">
          <w:rPr>
            <w:noProof/>
            <w:webHidden/>
            <w:sz w:val="28"/>
            <w:szCs w:val="28"/>
          </w:rPr>
          <w:fldChar w:fldCharType="separate"/>
        </w:r>
        <w:r w:rsidR="007A07C1">
          <w:rPr>
            <w:noProof/>
            <w:webHidden/>
            <w:sz w:val="28"/>
            <w:szCs w:val="28"/>
          </w:rPr>
          <w:t>53</w:t>
        </w:r>
        <w:r w:rsidR="00E74D65" w:rsidRPr="008C271F">
          <w:rPr>
            <w:noProof/>
            <w:webHidden/>
            <w:sz w:val="28"/>
            <w:szCs w:val="28"/>
          </w:rPr>
          <w:fldChar w:fldCharType="end"/>
        </w:r>
      </w:hyperlink>
    </w:p>
    <w:p w14:paraId="70CF473C" w14:textId="77777777" w:rsidR="00333FB6" w:rsidRPr="005220E6" w:rsidRDefault="00E12E0F" w:rsidP="008C271F">
      <w:pPr>
        <w:autoSpaceDE w:val="0"/>
        <w:autoSpaceDN w:val="0"/>
        <w:adjustRightInd w:val="0"/>
        <w:ind w:firstLineChars="0" w:firstLine="0"/>
        <w:jc w:val="center"/>
        <w:rPr>
          <w:b/>
          <w:bCs/>
        </w:rPr>
      </w:pPr>
      <w:r w:rsidRPr="005220E6">
        <w:rPr>
          <w:b/>
          <w:bCs/>
        </w:rPr>
        <w:fldChar w:fldCharType="end"/>
      </w:r>
    </w:p>
    <w:p w14:paraId="5AECBC2F" w14:textId="77777777" w:rsidR="00333FB6" w:rsidRPr="005220E6" w:rsidRDefault="00333FB6">
      <w:pPr>
        <w:autoSpaceDE w:val="0"/>
        <w:autoSpaceDN w:val="0"/>
        <w:adjustRightInd w:val="0"/>
        <w:spacing w:line="360" w:lineRule="auto"/>
        <w:ind w:firstLine="466"/>
        <w:rPr>
          <w:szCs w:val="21"/>
        </w:rPr>
        <w:sectPr w:rsidR="00333FB6" w:rsidRPr="005220E6">
          <w:pgSz w:w="11906" w:h="16838"/>
          <w:pgMar w:top="1701" w:right="1418" w:bottom="1418" w:left="1418" w:header="1134" w:footer="992" w:gutter="0"/>
          <w:pgNumType w:fmt="upperRoman" w:start="1" w:chapStyle="1"/>
          <w:cols w:space="425"/>
          <w:docGrid w:linePitch="312"/>
        </w:sectPr>
      </w:pPr>
    </w:p>
    <w:p w14:paraId="46FC4CC9" w14:textId="77777777" w:rsidR="00333FB6" w:rsidRPr="005220E6" w:rsidRDefault="00333FB6">
      <w:pPr>
        <w:autoSpaceDE w:val="0"/>
        <w:autoSpaceDN w:val="0"/>
        <w:adjustRightInd w:val="0"/>
        <w:spacing w:line="360" w:lineRule="auto"/>
        <w:ind w:firstLine="466"/>
        <w:rPr>
          <w:szCs w:val="21"/>
        </w:rPr>
        <w:sectPr w:rsidR="00333FB6" w:rsidRPr="005220E6">
          <w:type w:val="continuous"/>
          <w:pgSz w:w="11906" w:h="16838"/>
          <w:pgMar w:top="1701" w:right="1418" w:bottom="1418" w:left="1418" w:header="851" w:footer="992" w:gutter="0"/>
          <w:pgNumType w:start="1"/>
          <w:cols w:space="425"/>
          <w:docGrid w:linePitch="312"/>
        </w:sectPr>
      </w:pPr>
    </w:p>
    <w:p w14:paraId="3D7B3F85" w14:textId="77777777" w:rsidR="00DF0A0E" w:rsidRDefault="002937CA">
      <w:pPr>
        <w:keepNext/>
        <w:autoSpaceDE w:val="0"/>
        <w:autoSpaceDN w:val="0"/>
        <w:adjustRightInd w:val="0"/>
        <w:spacing w:line="360" w:lineRule="auto"/>
        <w:ind w:firstLineChars="0" w:firstLine="0"/>
        <w:jc w:val="center"/>
        <w:outlineLvl w:val="0"/>
        <w:rPr>
          <w:b/>
          <w:bCs/>
          <w:sz w:val="32"/>
          <w:szCs w:val="32"/>
        </w:rPr>
      </w:pPr>
      <w:bookmarkStart w:id="1" w:name="_Toc102670106"/>
      <w:bookmarkStart w:id="2" w:name="_Toc105867768"/>
      <w:r w:rsidRPr="00FB7B3F">
        <w:rPr>
          <w:rFonts w:eastAsiaTheme="majorEastAsia" w:cstheme="majorBidi"/>
          <w:b/>
          <w:kern w:val="0"/>
          <w:sz w:val="32"/>
          <w:szCs w:val="32"/>
        </w:rPr>
        <w:lastRenderedPageBreak/>
        <w:t>第</w:t>
      </w:r>
      <w:r w:rsidRPr="00FB7B3F">
        <w:rPr>
          <w:rFonts w:eastAsiaTheme="majorEastAsia" w:cstheme="majorBidi"/>
          <w:b/>
          <w:kern w:val="0"/>
          <w:sz w:val="32"/>
          <w:szCs w:val="32"/>
        </w:rPr>
        <w:t>1</w:t>
      </w:r>
      <w:r w:rsidRPr="00FB7B3F">
        <w:rPr>
          <w:rFonts w:eastAsiaTheme="majorEastAsia" w:cstheme="majorBidi"/>
          <w:b/>
          <w:kern w:val="0"/>
          <w:sz w:val="32"/>
          <w:szCs w:val="32"/>
        </w:rPr>
        <w:t>章：</w:t>
      </w:r>
      <w:r w:rsidRPr="005220E6">
        <w:rPr>
          <w:b/>
          <w:bCs/>
          <w:sz w:val="32"/>
          <w:szCs w:val="32"/>
        </w:rPr>
        <w:t>简介</w:t>
      </w:r>
      <w:bookmarkEnd w:id="1"/>
      <w:bookmarkEnd w:id="2"/>
    </w:p>
    <w:p w14:paraId="3C40B2A6" w14:textId="77777777" w:rsidR="00DF0A0E" w:rsidRDefault="002937CA">
      <w:pPr>
        <w:pStyle w:val="2"/>
        <w:widowControl/>
        <w:tabs>
          <w:tab w:val="left" w:pos="426"/>
        </w:tabs>
        <w:spacing w:before="0" w:after="0"/>
        <w:ind w:firstLineChars="0" w:firstLine="0"/>
        <w:rPr>
          <w:rFonts w:ascii="Times New Roman" w:eastAsiaTheme="majorEastAsia" w:hAnsi="Times New Roman" w:cstheme="majorBidi"/>
          <w:bCs w:val="0"/>
          <w:kern w:val="0"/>
          <w:szCs w:val="26"/>
        </w:rPr>
      </w:pPr>
      <w:bookmarkStart w:id="3" w:name="_Toc98449733"/>
      <w:bookmarkStart w:id="4" w:name="_Toc105867769"/>
      <w:r w:rsidRPr="00FB7B3F">
        <w:rPr>
          <w:rFonts w:ascii="Times New Roman" w:eastAsiaTheme="majorEastAsia" w:hAnsi="Times New Roman" w:cstheme="majorBidi"/>
          <w:bCs w:val="0"/>
          <w:kern w:val="0"/>
          <w:szCs w:val="26"/>
        </w:rPr>
        <w:t xml:space="preserve">1.1 </w:t>
      </w:r>
      <w:r w:rsidRPr="00FB7B3F">
        <w:rPr>
          <w:rFonts w:ascii="Times New Roman" w:eastAsiaTheme="majorEastAsia" w:hAnsi="Times New Roman" w:cstheme="majorBidi"/>
          <w:bCs w:val="0"/>
          <w:kern w:val="0"/>
          <w:szCs w:val="26"/>
        </w:rPr>
        <w:t>背景</w:t>
      </w:r>
      <w:r w:rsidRPr="00FB7B3F">
        <w:rPr>
          <w:rFonts w:ascii="Times New Roman" w:eastAsiaTheme="majorEastAsia" w:hAnsi="Times New Roman" w:cstheme="majorBidi"/>
          <w:bCs w:val="0"/>
          <w:kern w:val="0"/>
          <w:szCs w:val="26"/>
        </w:rPr>
        <w:t xml:space="preserve"> </w:t>
      </w:r>
      <w:bookmarkEnd w:id="3"/>
      <w:bookmarkEnd w:id="4"/>
    </w:p>
    <w:p w14:paraId="19126246" w14:textId="77777777" w:rsidR="00DF0A0E" w:rsidRDefault="002937CA">
      <w:pPr>
        <w:widowControl/>
        <w:ind w:firstLineChars="196" w:firstLine="470"/>
        <w:rPr>
          <w:rFonts w:eastAsiaTheme="minorEastAsia" w:cstheme="minorBidi"/>
          <w:kern w:val="0"/>
          <w:szCs w:val="22"/>
        </w:rPr>
      </w:pPr>
      <w:r w:rsidRPr="00FB7B3F">
        <w:rPr>
          <w:rFonts w:eastAsiaTheme="minorEastAsia" w:cstheme="minorBidi"/>
          <w:kern w:val="0"/>
          <w:szCs w:val="22"/>
        </w:rPr>
        <w:t>有效而准确地收集用户反馈对于理解用户需求是至关重要的，软件系统在此基础上不断发展。用户反馈包含功能需求（</w:t>
      </w:r>
      <w:r w:rsidRPr="00FB7B3F">
        <w:rPr>
          <w:rFonts w:eastAsiaTheme="minorEastAsia" w:cstheme="minorBidi"/>
          <w:kern w:val="0"/>
          <w:szCs w:val="22"/>
        </w:rPr>
        <w:t>FR</w:t>
      </w:r>
      <w:r w:rsidRPr="00FB7B3F">
        <w:rPr>
          <w:rFonts w:eastAsiaTheme="minorEastAsia" w:cstheme="minorBidi"/>
          <w:kern w:val="0"/>
          <w:szCs w:val="22"/>
        </w:rPr>
        <w:t>）和非功能需求（</w:t>
      </w:r>
      <w:r w:rsidRPr="00FB7B3F">
        <w:rPr>
          <w:rFonts w:eastAsiaTheme="minorEastAsia" w:cstheme="minorBidi"/>
          <w:kern w:val="0"/>
          <w:szCs w:val="22"/>
        </w:rPr>
        <w:t>NFR</w:t>
      </w:r>
      <w:r w:rsidRPr="00FB7B3F">
        <w:rPr>
          <w:rFonts w:eastAsiaTheme="minorEastAsia" w:cstheme="minorBidi"/>
          <w:kern w:val="0"/>
          <w:szCs w:val="22"/>
        </w:rPr>
        <w:t>），其中</w:t>
      </w:r>
      <w:r w:rsidRPr="00FB7B3F">
        <w:rPr>
          <w:rFonts w:eastAsiaTheme="minorEastAsia" w:cstheme="minorBidi"/>
          <w:kern w:val="0"/>
          <w:szCs w:val="22"/>
        </w:rPr>
        <w:t>NFR</w:t>
      </w:r>
      <w:r w:rsidRPr="00FB7B3F">
        <w:rPr>
          <w:rFonts w:eastAsiaTheme="minorEastAsia" w:cstheme="minorBidi"/>
          <w:kern w:val="0"/>
          <w:szCs w:val="22"/>
        </w:rPr>
        <w:t>的价值更高。粗略的说，</w:t>
      </w:r>
      <w:r w:rsidRPr="00FB7B3F">
        <w:rPr>
          <w:rFonts w:eastAsiaTheme="minorEastAsia" w:cstheme="minorBidi"/>
          <w:kern w:val="0"/>
          <w:szCs w:val="22"/>
        </w:rPr>
        <w:t>FR</w:t>
      </w:r>
      <w:r w:rsidRPr="00FB7B3F">
        <w:rPr>
          <w:rFonts w:eastAsiaTheme="minorEastAsia" w:cstheme="minorBidi"/>
          <w:kern w:val="0"/>
          <w:szCs w:val="22"/>
        </w:rPr>
        <w:t>描述了系统应该做什么，而</w:t>
      </w:r>
      <w:r w:rsidRPr="00FB7B3F">
        <w:rPr>
          <w:rFonts w:eastAsiaTheme="minorEastAsia" w:cstheme="minorBidi"/>
          <w:kern w:val="0"/>
          <w:szCs w:val="22"/>
        </w:rPr>
        <w:t>NFR</w:t>
      </w:r>
      <w:r w:rsidRPr="00FB7B3F">
        <w:rPr>
          <w:rFonts w:eastAsiaTheme="minorEastAsia" w:cstheme="minorBidi"/>
          <w:kern w:val="0"/>
          <w:szCs w:val="22"/>
        </w:rPr>
        <w:t>则限制了这些</w:t>
      </w:r>
      <w:r w:rsidRPr="00FB7B3F">
        <w:rPr>
          <w:rFonts w:eastAsiaTheme="minorEastAsia" w:cstheme="minorBidi"/>
          <w:kern w:val="0"/>
          <w:szCs w:val="22"/>
        </w:rPr>
        <w:t>FR</w:t>
      </w:r>
      <w:r w:rsidRPr="00FB7B3F">
        <w:rPr>
          <w:rFonts w:eastAsiaTheme="minorEastAsia" w:cstheme="minorBidi"/>
          <w:kern w:val="0"/>
          <w:szCs w:val="22"/>
        </w:rPr>
        <w:t>的实现方式</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eRkyZMZ6","properties":{"formattedCitation":"[1]","plainCitation":"[1]","noteIndex":0},"citationItems":[{"id":268,"uris":["http://zotero.org/users/8063003/items/I4PQ6AGT"],"itemData":{"id":268,"type":"book","abstract":"From the Publisher: 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 Although this ideal is probably unattainable, the use of a systematic approach based on engineering principles leads to better requirements than the informal approach which is still commonly used. This book presents a set of guidelines which reflect the best practice in requirements engineering. Based on the authors' experience in research and in software and systems development, these guidelines explain in an easy-to-understand way how you can improve your requirements engineering processes. The guidelines are applicable for any type of application and, in general, apply to both systems and software engineering.","edition":"1st","event-place":"USA","ISBN":"978-0-471-97444-4","number-of-pages":"404","publisher":"John Wiley &amp; Sons, Inc.","publisher-place":"USA","source":"ACM Digital Library","title":"Requirements Engineering: A Good Practice Guide","title-short":"Requirements Engineering","author":[{"family":"Sommerville","given":"Ian"},{"family":"Sawyer","given":"Pete"}],"issued":{"date-parts":[["1997"]]},"citation-key":"sommervilleRequirementsEngineeringGood1997"}}],"schema":"https://github.com/citation-style-language/schema/raw/master/csl-citation.json"} </w:instrText>
      </w:r>
      <w:r w:rsidRPr="00FB7B3F">
        <w:rPr>
          <w:rFonts w:eastAsiaTheme="minorEastAsia" w:cstheme="minorBidi"/>
          <w:kern w:val="0"/>
          <w:szCs w:val="22"/>
        </w:rPr>
        <w:fldChar w:fldCharType="separate"/>
      </w:r>
      <w:r w:rsidR="00215F1F" w:rsidRPr="00FB7B3F">
        <w:t>[1]</w:t>
      </w:r>
      <w:r w:rsidRPr="00FB7B3F">
        <w:rPr>
          <w:rFonts w:eastAsiaTheme="minorEastAsia" w:cstheme="minorBidi"/>
          <w:kern w:val="0"/>
          <w:szCs w:val="22"/>
        </w:rPr>
        <w:fldChar w:fldCharType="end"/>
      </w:r>
      <w:r w:rsidRPr="00FB7B3F">
        <w:rPr>
          <w:rFonts w:eastAsiaTheme="minorEastAsia" w:cstheme="minorBidi"/>
          <w:kern w:val="0"/>
          <w:szCs w:val="22"/>
        </w:rPr>
        <w:t>.NFRs</w:t>
      </w:r>
      <w:r w:rsidRPr="00FB7B3F">
        <w:rPr>
          <w:rFonts w:eastAsiaTheme="minorEastAsia" w:cstheme="minorBidi"/>
          <w:kern w:val="0"/>
          <w:szCs w:val="22"/>
        </w:rPr>
        <w:t>被广泛认为在软件开发中起着举足轻重的作用。与</w:t>
      </w:r>
      <w:r w:rsidRPr="00FB7B3F">
        <w:rPr>
          <w:rFonts w:eastAsiaTheme="minorEastAsia" w:cstheme="minorBidi"/>
          <w:kern w:val="0"/>
          <w:szCs w:val="22"/>
        </w:rPr>
        <w:t>FRs</w:t>
      </w:r>
      <w:r w:rsidRPr="00FB7B3F">
        <w:rPr>
          <w:rFonts w:eastAsiaTheme="minorEastAsia" w:cstheme="minorBidi"/>
          <w:kern w:val="0"/>
          <w:szCs w:val="22"/>
        </w:rPr>
        <w:t>不同的是，</w:t>
      </w:r>
      <w:r w:rsidRPr="00FB7B3F">
        <w:rPr>
          <w:rFonts w:eastAsiaTheme="minorEastAsia" w:cstheme="minorBidi"/>
          <w:kern w:val="0"/>
          <w:szCs w:val="22"/>
        </w:rPr>
        <w:t>NFRs</w:t>
      </w:r>
      <w:r w:rsidRPr="00FB7B3F">
        <w:rPr>
          <w:rFonts w:eastAsiaTheme="minorEastAsia" w:cstheme="minorBidi"/>
          <w:kern w:val="0"/>
          <w:szCs w:val="22"/>
        </w:rPr>
        <w:t>通常有结构化的方法来捕获它们，而</w:t>
      </w:r>
      <w:r w:rsidRPr="00FB7B3F">
        <w:rPr>
          <w:rFonts w:eastAsiaTheme="minorEastAsia" w:cstheme="minorBidi"/>
          <w:kern w:val="0"/>
          <w:szCs w:val="22"/>
        </w:rPr>
        <w:t>NFRs</w:t>
      </w:r>
      <w:r w:rsidRPr="00FB7B3F">
        <w:rPr>
          <w:rFonts w:eastAsiaTheme="minorEastAsia" w:cstheme="minorBidi"/>
          <w:kern w:val="0"/>
          <w:szCs w:val="22"/>
        </w:rPr>
        <w:t>在总结和提取方面具有挑战性。因此，在软件开发过程中，</w:t>
      </w:r>
      <w:r w:rsidRPr="00FB7B3F">
        <w:rPr>
          <w:rFonts w:eastAsiaTheme="minorEastAsia" w:cstheme="minorBidi"/>
          <w:kern w:val="0"/>
          <w:szCs w:val="22"/>
        </w:rPr>
        <w:t>NFR</w:t>
      </w:r>
      <w:r w:rsidRPr="00FB7B3F">
        <w:rPr>
          <w:rFonts w:eastAsiaTheme="minorEastAsia" w:cstheme="minorBidi"/>
          <w:kern w:val="0"/>
          <w:szCs w:val="22"/>
        </w:rPr>
        <w:t>往往没有被很好地理解和充分考虑。</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7DyKmLsm","properties":{"formattedCitation":"[2]","plainCitation":"[2]","noteIndex":0},"citationItems":[{"id":241,"uris":["http://zotero.org/users/8063003/items/EP4H798K"],"itemData":{"id":241,"type":"paper-conference","abstract":"Although Non-Functional Requirements (NFRs) are recognized as very important contributors to the success of software projects, studies to date indicate that there is still no general consensus in the software engineering community regarding the notion of NFRs. This paper presents the result of an extensive and systematic analysis of the extant literature over three NFRs dimensions: (1) definition and terminology; (2) types; and (3) relevant NFRs in various types of systems and application domains. Two different perspectives to consider NFRs are described. A comprehensive catalogue of NFRs types as well as the top five NFRs that are frequently considered are presented. This paper also offers a novel classification of NFRs based on types of systems and application domains. This classification could assist software developers in identifying which NFRs are important in a particular application domain and for specific systems.","collection-title":"SAC '10","container-title":"Proceedings of the 2010 ACM Symposium on Applied Computing","DOI":"10.1145/1774088.1774153","event-place":"New York, NY, USA","ISBN":"978-1-60558-639-7","page":"311–317","publisher":"Association for Computing Machinery","publisher-place":"New York, NY, USA","source":"ACM Digital Library","title":"An investigation into the notion of non-functional requirements","URL":"https://doi.org/10.1145/1774088.1774153","author":[{"family":"Mairiza","given":"Dewi"},{"family":"Zowghi","given":"Didar"},{"family":"Nurmuliani","given":"Nurie"}],"accessed":{"date-parts":[["2022",5,5]]},"issued":{"date-parts":[["2010"]]},"citation-key":"mairizaInvestigationNotionNonfunctional2010"}}],"schema":"https://github.com/citation-style-language/schema/raw/master/csl-citation.json"} </w:instrText>
      </w:r>
      <w:r w:rsidRPr="00FB7B3F">
        <w:rPr>
          <w:rFonts w:eastAsiaTheme="minorEastAsia" w:cstheme="minorBidi"/>
          <w:kern w:val="0"/>
          <w:szCs w:val="22"/>
        </w:rPr>
        <w:fldChar w:fldCharType="separate"/>
      </w:r>
      <w:r w:rsidR="00215F1F" w:rsidRPr="00FB7B3F">
        <w:t>[2]</w:t>
      </w:r>
      <w:r w:rsidRPr="00FB7B3F">
        <w:rPr>
          <w:rFonts w:eastAsiaTheme="minorEastAsia" w:cstheme="minorBidi"/>
          <w:kern w:val="0"/>
          <w:szCs w:val="22"/>
        </w:rPr>
        <w:fldChar w:fldCharType="end"/>
      </w:r>
      <w:r w:rsidRPr="00FB7B3F">
        <w:rPr>
          <w:rFonts w:eastAsiaTheme="minorEastAsia" w:cstheme="minorBidi"/>
          <w:kern w:val="0"/>
          <w:szCs w:val="22"/>
        </w:rPr>
        <w:t>.</w:t>
      </w:r>
    </w:p>
    <w:p w14:paraId="7150D458" w14:textId="77777777" w:rsidR="00DF0A0E" w:rsidRDefault="002937CA">
      <w:pPr>
        <w:widowControl/>
        <w:ind w:firstLineChars="196" w:firstLine="470"/>
        <w:rPr>
          <w:rFonts w:eastAsiaTheme="minorEastAsia" w:cstheme="minorBidi"/>
          <w:kern w:val="0"/>
          <w:szCs w:val="22"/>
        </w:rPr>
      </w:pPr>
      <w:r w:rsidRPr="00FB7B3F">
        <w:rPr>
          <w:rFonts w:eastAsiaTheme="minorEastAsia" w:cstheme="minorBidi"/>
          <w:kern w:val="0"/>
          <w:szCs w:val="22"/>
        </w:rPr>
        <w:t>长期以来，软件工程的大部分注意力都集中在用于定义和交付必须执行的软件系统的功能符号和技术上。现实情况是，问题更多的是非功能性的，而不是以功能为导向的，例如，生产率低、处理速度慢、成本过高、质量低、客户不满意等</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amQk7UiV","properties":{"formattedCitation":"[3]","plainCitation":"[3]","noteIndex":0},"citationItems":[{"id":98,"uris":["http://zotero.org/users/8063003/items/M9H68XKY"],"itemData":{"id":98,"type":"paper-conference","title":"On Non-Functional Requirements in Software Engineering","author":[{"family":"Chung","given":"Lawrence"},{"family":"Leite","given":"Julio Cesar Sampaio do Prado"}],"issued":{"date-parts":[["2009"]]},"citation-key":"chungNonFunctionalRequirementsSoftware2009"}}],"schema":"https://github.com/citation-style-language/schema/raw/master/csl-citation.json"} </w:instrText>
      </w:r>
      <w:r w:rsidRPr="00FB7B3F">
        <w:rPr>
          <w:rFonts w:eastAsiaTheme="minorEastAsia" w:cstheme="minorBidi"/>
          <w:kern w:val="0"/>
          <w:szCs w:val="22"/>
        </w:rPr>
        <w:fldChar w:fldCharType="separate"/>
      </w:r>
      <w:r w:rsidR="00215F1F" w:rsidRPr="00FB7B3F">
        <w:t>[3]</w:t>
      </w:r>
      <w:r w:rsidRPr="00FB7B3F">
        <w:rPr>
          <w:rFonts w:eastAsiaTheme="minorEastAsia" w:cstheme="minorBidi"/>
          <w:kern w:val="0"/>
          <w:szCs w:val="22"/>
        </w:rPr>
        <w:fldChar w:fldCharType="end"/>
      </w:r>
      <w:r w:rsidRPr="00FB7B3F">
        <w:rPr>
          <w:rFonts w:eastAsiaTheme="minorEastAsia" w:cstheme="minorBidi"/>
          <w:kern w:val="0"/>
          <w:szCs w:val="22"/>
        </w:rPr>
        <w:t>.</w:t>
      </w:r>
      <w:r w:rsidRPr="00FB7B3F">
        <w:rPr>
          <w:rFonts w:eastAsiaTheme="minorEastAsia" w:cstheme="minorBidi"/>
          <w:kern w:val="0"/>
          <w:szCs w:val="22"/>
        </w:rPr>
        <w:t>在软件工程交付中，客户需要的是可用的应用程序，他们可以通过最少的培训和适当的用户界面设计立即操作，以减少错误。人们普遍认为，在开发和适当考虑这些要求时出现的遗漏或委托错误是最昂贵的，而且在信息系统完成后也很难纠正</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eDjD3GJy","properties":{"formattedCitation":"[4]","plainCitation":"[4]","noteIndex":0},"citationItems":[{"id":99,"uris":["http://zotero.org/users/8063003/items/YDCE9W6T"],"itemData":{"id":99,"type":"article-journal","container-title":"IEEE Transactions on Software Engineering","page":"483-497","title":"Representing and using nonfunctional requirements: a process-oriented approach","volume":"18","author":[{"family":"Mylopoulos","given":"John"},{"family":"Chung","given":"Lawrence"},{"family":"Nixon","given":"Brian A."}],"issued":{"date-parts":[["1992"]]},"citation-key":"mylopoulosRepresentingUsingNonfunctional1992"}}],"schema":"https://github.com/citation-style-language/schema/raw/master/csl-citation.json"} </w:instrText>
      </w:r>
      <w:r w:rsidRPr="00FB7B3F">
        <w:rPr>
          <w:rFonts w:eastAsiaTheme="minorEastAsia" w:cstheme="minorBidi"/>
          <w:kern w:val="0"/>
          <w:szCs w:val="22"/>
        </w:rPr>
        <w:fldChar w:fldCharType="separate"/>
      </w:r>
      <w:r w:rsidR="00215F1F" w:rsidRPr="00FB7B3F">
        <w:t>[4]</w:t>
      </w:r>
      <w:r w:rsidRPr="00FB7B3F">
        <w:rPr>
          <w:rFonts w:eastAsiaTheme="minorEastAsia" w:cstheme="minorBidi"/>
          <w:kern w:val="0"/>
          <w:szCs w:val="22"/>
        </w:rPr>
        <w:fldChar w:fldCharType="end"/>
      </w:r>
      <w:r w:rsidRPr="00FB7B3F">
        <w:rPr>
          <w:rFonts w:eastAsiaTheme="minorEastAsia" w:cstheme="minorBidi"/>
          <w:kern w:val="0"/>
          <w:szCs w:val="22"/>
        </w:rPr>
        <w:t>.</w:t>
      </w:r>
    </w:p>
    <w:p w14:paraId="44EF27A8" w14:textId="77777777" w:rsidR="00DF0A0E" w:rsidRDefault="002937CA">
      <w:pPr>
        <w:widowControl/>
        <w:ind w:firstLineChars="196" w:firstLine="470"/>
        <w:rPr>
          <w:rFonts w:eastAsiaTheme="minorEastAsia" w:cstheme="minorBidi"/>
          <w:kern w:val="0"/>
          <w:szCs w:val="22"/>
        </w:rPr>
      </w:pPr>
      <w:r w:rsidRPr="00FB7B3F">
        <w:rPr>
          <w:rFonts w:eastAsiaTheme="minorEastAsia" w:cstheme="minorBidi"/>
          <w:kern w:val="0"/>
          <w:szCs w:val="22"/>
        </w:rPr>
        <w:t>近几十年来，将质量特征作为一个整体，而不仅仅是作为功能，一直是面向目标的需求工程领域的工作重点。特别是对待问题和解决方案的高度抽象的非功能性，已经被</w:t>
      </w:r>
      <w:r w:rsidRPr="00FB7B3F">
        <w:rPr>
          <w:rFonts w:eastAsiaTheme="minorEastAsia" w:cstheme="minorBidi"/>
          <w:kern w:val="0"/>
          <w:szCs w:val="22"/>
        </w:rPr>
        <w:t>NFR</w:t>
      </w:r>
      <w:r w:rsidRPr="00FB7B3F">
        <w:rPr>
          <w:rFonts w:eastAsiaTheme="minorEastAsia" w:cstheme="minorBidi"/>
          <w:kern w:val="0"/>
          <w:szCs w:val="22"/>
        </w:rPr>
        <w:t>框架广泛定义了</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ZSnzkKe7","properties":{"formattedCitation":"[3]","plainCitation":"[3]","noteIndex":0},"citationItems":[{"id":98,"uris":["http://zotero.org/users/8063003/items/M9H68XKY"],"itemData":{"id":98,"type":"paper-conference","title":"On Non-Functional Requirements in Software Engineering","author":[{"family":"Chung","given":"Lawrence"},{"family":"Leite","given":"Julio Cesar Sampaio do Prado"}],"issued":{"date-parts":[["2009"]]},"citation-key":"chungNonFunctionalRequirementsSoftware2009"}}],"schema":"https://github.com/citation-style-language/schema/raw/master/csl-citation.json"} </w:instrText>
      </w:r>
      <w:r w:rsidRPr="00FB7B3F">
        <w:rPr>
          <w:rFonts w:eastAsiaTheme="minorEastAsia" w:cstheme="minorBidi"/>
          <w:kern w:val="0"/>
          <w:szCs w:val="22"/>
        </w:rPr>
        <w:fldChar w:fldCharType="separate"/>
      </w:r>
      <w:r w:rsidR="00215F1F" w:rsidRPr="00FB7B3F">
        <w:t>[3]</w:t>
      </w:r>
      <w:r w:rsidRPr="00FB7B3F">
        <w:rPr>
          <w:rFonts w:eastAsiaTheme="minorEastAsia" w:cstheme="minorBidi"/>
          <w:kern w:val="0"/>
          <w:szCs w:val="22"/>
        </w:rPr>
        <w:fldChar w:fldCharType="end"/>
      </w:r>
      <w:r w:rsidRPr="00FB7B3F">
        <w:rPr>
          <w:rFonts w:eastAsiaTheme="minorEastAsia" w:cstheme="minorBidi"/>
          <w:kern w:val="0"/>
          <w:szCs w:val="22"/>
        </w:rPr>
        <w:t>.</w:t>
      </w:r>
      <w:r w:rsidRPr="00FB7B3F">
        <w:rPr>
          <w:rFonts w:eastAsiaTheme="minorEastAsia" w:cstheme="minorBidi"/>
          <w:kern w:val="0"/>
          <w:szCs w:val="22"/>
        </w:rPr>
        <w:t>最近的研究重点已经从定义和抽象</w:t>
      </w:r>
      <w:r w:rsidRPr="00FB7B3F">
        <w:rPr>
          <w:rFonts w:eastAsiaTheme="minorEastAsia" w:cstheme="minorBidi"/>
          <w:kern w:val="0"/>
          <w:szCs w:val="22"/>
        </w:rPr>
        <w:t>NFR</w:t>
      </w:r>
      <w:r w:rsidRPr="00FB7B3F">
        <w:rPr>
          <w:rFonts w:eastAsiaTheme="minorEastAsia" w:cstheme="minorBidi"/>
          <w:kern w:val="0"/>
          <w:szCs w:val="22"/>
        </w:rPr>
        <w:t>系统转移到寻找方法来评估</w:t>
      </w:r>
      <w:r w:rsidRPr="00FB7B3F">
        <w:rPr>
          <w:rFonts w:eastAsiaTheme="minorEastAsia" w:cstheme="minorBidi"/>
          <w:kern w:val="0"/>
          <w:szCs w:val="22"/>
        </w:rPr>
        <w:t>NFR</w:t>
      </w:r>
      <w:r w:rsidRPr="00FB7B3F">
        <w:rPr>
          <w:rFonts w:eastAsiaTheme="minorEastAsia" w:cstheme="minorBidi"/>
          <w:kern w:val="0"/>
          <w:szCs w:val="22"/>
        </w:rPr>
        <w:t>在实际生产用例中被满足的程度。</w:t>
      </w:r>
    </w:p>
    <w:p w14:paraId="25D14341" w14:textId="77777777" w:rsidR="00DF0A0E" w:rsidRDefault="002937CA">
      <w:pPr>
        <w:widowControl/>
        <w:ind w:firstLineChars="196" w:firstLine="470"/>
        <w:rPr>
          <w:rFonts w:eastAsiaTheme="minorEastAsia" w:cstheme="minorBidi"/>
          <w:kern w:val="0"/>
          <w:sz w:val="21"/>
          <w:szCs w:val="22"/>
        </w:rPr>
      </w:pPr>
      <w:r w:rsidRPr="00FB7B3F">
        <w:rPr>
          <w:rFonts w:eastAsiaTheme="minorEastAsia" w:cstheme="minorBidi"/>
          <w:kern w:val="0"/>
          <w:szCs w:val="22"/>
        </w:rPr>
        <w:t>目前，从</w:t>
      </w:r>
      <w:r w:rsidRPr="00FB7B3F">
        <w:rPr>
          <w:rFonts w:eastAsiaTheme="minorEastAsia" w:cstheme="minorBidi"/>
          <w:kern w:val="0"/>
          <w:szCs w:val="22"/>
        </w:rPr>
        <w:t xml:space="preserve"> "</w:t>
      </w:r>
      <w:r w:rsidRPr="00FB7B3F">
        <w:rPr>
          <w:rFonts w:eastAsiaTheme="minorEastAsia" w:cstheme="minorBidi"/>
          <w:kern w:val="0"/>
          <w:szCs w:val="22"/>
        </w:rPr>
        <w:t>用户</w:t>
      </w:r>
      <w:r w:rsidRPr="00FB7B3F">
        <w:rPr>
          <w:rFonts w:eastAsiaTheme="minorEastAsia" w:cstheme="minorBidi"/>
          <w:kern w:val="0"/>
          <w:szCs w:val="22"/>
        </w:rPr>
        <w:t xml:space="preserve"> "</w:t>
      </w:r>
      <w:r w:rsidRPr="00FB7B3F">
        <w:rPr>
          <w:rFonts w:eastAsiaTheme="minorEastAsia" w:cstheme="minorBidi"/>
          <w:kern w:val="0"/>
          <w:szCs w:val="22"/>
        </w:rPr>
        <w:t>反馈中评估需求满意度的主流方法主要依赖于明确的用户反馈，如应用商店的分数和评论。研究人员对这种预测性信息进行分类和过滤，以从中获得有用的信息</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t6TfYFHD","properties":{"formattedCitation":"[5\\uc0\\u8211{}7]","plainCitation":"[5–7]","noteIndex":0},"citationItems":[{"id":206,"uris":["http://zotero.org/users/8063003/items/H3ZX6PKC"],"itemData":{"id":206,"type":"article-journal","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container-title":"Requirements Engineering","DOI":"10.1007/s00766-016-0251-9","ISSN":"1432-010X","issue":"3","journalAbbreviation":"Requirements Eng","language":"en","page":"311-331","source":"Springer Link","title":"On the automatic classification of app reviews","volume":"21","author":[{"family":"Maalej","given":"Walid"},{"family":"Kurtanović","given":"Zijad"},{"family":"Nabil","given":"Hadeer"},{"family":"Stanik","given":"Christoph"}],"issued":{"date-parts":[["2016",9,1]]},"citation-key":"maalejAutomaticClassificationApp2016"}},{"id":207,"uris":["http://zotero.org/users/8063003/items/LFXPUFYD"],"itemData":{"id":207,"type":"paper-conference","abstract":"App stores allow users to submit feedback for downloaded apps in form of star ratings and text reviews. Recent studies analyzed this feedback and found that it includes information useful for app developers, such as user requirements, ideas for improvements, user sentiments about specific features, and descriptions of experiences with these features. However, for many apps, the amount of reviews is too large to be processed manually and their quality varies largely. The star ratings are given to the whole app and developers do not have a mean to analyze the feedback for the single features. In this paper we propose an automated approach that helps developers filter, aggregate, and analyze user reviews. We use natural language processing techniques to identify fine-grained app features in the reviews. We then extract the user sentiments about the identified features and give them a general score across all reviews. Finally, we use topic modeling techniques to group fine-grained features into more meaningful high-level features. We evaluated our approach with 7 apps from the Apple App Store and Google Play Store and compared its results with a manually, peer-conducted analysis of the reviews. On average, our approach has a precision of 0.59 and a recall of 0.51. The extracted features were coherent and relevant to requirements evolution tasks. Our approach can help app developers to systematically analyze user opinions about single features and filter irrelevant reviews.","container-title":"2014 IEEE 22nd International Requirements Engineering Conference (RE)","DOI":"10.1109/RE.2014.6912257","event":"2014 IEEE 22nd International Requirements Engineering Conference (RE)","note":"ISSN: 2332-6441","page":"153-162","source":"IEEE Xplore","title":"How Do Users Like This Feature? A Fine Grained Sentiment Analysis of App Reviews","title-short":"How Do Users Like This Feature?","author":[{"family":"Guzman","given":"Emitza"},{"family":"Maalej","given":"Walid"}],"issued":{"date-parts":[["2014"]]},"citation-key":"guzmanHowUsersThis2014"}},{"id":209,"uris":["http://zotero.org/users/8063003/items/DUP476ZB"],"itemData":{"id":209,"type":"paper-conference","abstract":"App Stores, such as Google Play or the Apple Store, allow users to provide feedback on apps by posting review comments and giving star ratings. These platforms constitute a useful electronic mean in which application developers and users can productively exchange information about apps. Previous research showed that users feedback contains usage scenarios, bug reports and feature requests, that can help app developers to accomplish software maintenance and evolution tasks. However, in the case of the most popular apps, the large amount of received feedback, its unstructured nature and varying quality can make the identification of useful user feedback a very challenging task. In this paper we present a taxonomy to classify app reviews into categories relevant to software maintenance and evolution, as well as an approach that merges three techniques: (1) Natural Language Processing, (2) Text Analysis and (3) Sentiment Analysis to automatically classify app reviews into the proposed categories. We show that the combined use of these techniques allows to achieve better results (a precision of 75% and a recall of 74%) than results obtained using each technique individually (precision of 70% and a recall of 67%).","container-title":"2015 IEEE International Conference on Software Maintenance and Evolution (ICSME)","DOI":"10.1109/ICSM.2015.7332474","event":"2015 IEEE International Conference on Software Maintenance and Evolution (ICSME)","page":"281-290","source":"IEEE Xplore","title":"How can i improve my app? Classifying user reviews for software maintenance and evolution","title-short":"How can i improve my app?","author":[{"family":"Panichella","given":"Sebastiano"},{"family":"Di Sorbo","given":"Andrea"},{"family":"Guzman","given":"Emitza"},{"family":"Visaggio","given":"Corrado A."},{"family":"Canfora","given":"Gerardo"},{"family":"Gall","given":"Harald C."}],"issued":{"date-parts":[["2015",9]]},"citation-key":"panichellaHowCanImprove2015"}}],"schema":"https://github.com/citation-style-language/schema/raw/master/csl-citation.json"} </w:instrText>
      </w:r>
      <w:r w:rsidRPr="00FB7B3F">
        <w:rPr>
          <w:rFonts w:eastAsiaTheme="minorEastAsia" w:cstheme="minorBidi"/>
          <w:kern w:val="0"/>
          <w:szCs w:val="22"/>
        </w:rPr>
        <w:fldChar w:fldCharType="separate"/>
      </w:r>
      <w:r w:rsidR="00215F1F" w:rsidRPr="00FB7B3F">
        <w:rPr>
          <w:kern w:val="0"/>
        </w:rPr>
        <w:t>[5–7]</w:t>
      </w:r>
      <w:r w:rsidRPr="00FB7B3F">
        <w:rPr>
          <w:rFonts w:eastAsiaTheme="minorEastAsia" w:cstheme="minorBidi"/>
          <w:kern w:val="0"/>
          <w:szCs w:val="22"/>
        </w:rPr>
        <w:fldChar w:fldCharType="end"/>
      </w:r>
      <w:r w:rsidRPr="00FB7B3F">
        <w:rPr>
          <w:rFonts w:eastAsiaTheme="minorEastAsia" w:cstheme="minorBidi"/>
          <w:kern w:val="0"/>
          <w:szCs w:val="22"/>
        </w:rPr>
        <w:t>.</w:t>
      </w:r>
      <w:r w:rsidRPr="00FB7B3F">
        <w:rPr>
          <w:rFonts w:eastAsiaTheme="minorEastAsia" w:cstheme="minorBidi"/>
          <w:kern w:val="0"/>
          <w:szCs w:val="22"/>
        </w:rPr>
        <w:t>然而，这些方法依赖于积极的用户反馈，因此错过了那些不愿意或不擅长提供反馈的用户的需求。</w:t>
      </w:r>
    </w:p>
    <w:p w14:paraId="680DEBAE" w14:textId="77777777" w:rsidR="00DF0A0E" w:rsidRDefault="002937CA">
      <w:pPr>
        <w:widowControl/>
        <w:ind w:firstLineChars="196" w:firstLine="470"/>
        <w:rPr>
          <w:rFonts w:eastAsiaTheme="minorEastAsia" w:cstheme="minorBidi"/>
          <w:kern w:val="0"/>
          <w:szCs w:val="22"/>
        </w:rPr>
      </w:pPr>
      <w:r w:rsidRPr="00FB7B3F">
        <w:rPr>
          <w:rFonts w:eastAsiaTheme="minorEastAsia" w:cstheme="minorBidi"/>
          <w:kern w:val="0"/>
          <w:szCs w:val="22"/>
        </w:rPr>
        <w:t>此外，认知科学的研究表明，</w:t>
      </w:r>
      <w:r w:rsidRPr="00FB7B3F">
        <w:rPr>
          <w:rFonts w:eastAsiaTheme="minorEastAsia" w:cstheme="minorBidi"/>
          <w:kern w:val="0"/>
          <w:szCs w:val="22"/>
        </w:rPr>
        <w:t>"</w:t>
      </w:r>
      <w:r w:rsidRPr="00FB7B3F">
        <w:rPr>
          <w:rFonts w:eastAsiaTheme="minorEastAsia" w:cstheme="minorBidi"/>
          <w:kern w:val="0"/>
          <w:szCs w:val="22"/>
        </w:rPr>
        <w:t>参与者对其行为的感知并不总是与他们的基本过程和意图一致</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b923HoEO","properties":{"formattedCitation":"[8]","plainCitation":"[8]","noteIndex":0},"citationItems":[{"id":113,"uris":["http://zotero.org/users/8063003/items/DY7C6T3H"],"itemData":{"id":113,"type":"article-journal","container-title":"Empirical Software Engineering","page":"219-276","title":"The impact of identifier style on effort and comprehension","volume":"18","author":[{"family":"Binkley","given":"Dave"},{"family":"Davis","given":"Marcia H."},{"family":"Lawrie","given":"Dawn"},{"family":"Maletic","given":"Jonathan I."},{"family":"Morrell","given":"Christopher H."},{"family":"Sharif","given":"Bonita"}],"issued":{"date-parts":[["2013"]]},"citation-key":"binkleyImpactIdentifierStyle2013"}}],"schema":"https://github.com/citation-style-language/schema/raw/master/csl-citation.json"} </w:instrText>
      </w:r>
      <w:r w:rsidRPr="00FB7B3F">
        <w:rPr>
          <w:rFonts w:eastAsiaTheme="minorEastAsia" w:cstheme="minorBidi"/>
          <w:kern w:val="0"/>
          <w:szCs w:val="22"/>
        </w:rPr>
        <w:fldChar w:fldCharType="separate"/>
      </w:r>
      <w:r w:rsidR="00215F1F" w:rsidRPr="00FB7B3F">
        <w:t>[8]</w:t>
      </w:r>
      <w:r w:rsidRPr="00FB7B3F">
        <w:rPr>
          <w:rFonts w:eastAsiaTheme="minorEastAsia" w:cstheme="minorBidi"/>
          <w:kern w:val="0"/>
          <w:szCs w:val="22"/>
        </w:rPr>
        <w:fldChar w:fldCharType="end"/>
      </w:r>
      <w:r w:rsidRPr="00FB7B3F">
        <w:rPr>
          <w:rFonts w:eastAsiaTheme="minorEastAsia" w:cstheme="minorBidi"/>
          <w:kern w:val="0"/>
          <w:szCs w:val="22"/>
        </w:rPr>
        <w:t>特别是当他们不得不脱离实际使用场景来进行反馈时。一些研究也开始关注隐性捕捉用户需求的方法</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IShOpiCV","properties":{"formattedCitation":"[9,10]","plainCitation":"[9,10]","noteIndex":0},"citationItems":[{"id":220,"uris":["http://zotero.org/users/8063003/items/QMUFPUYY"],"itemData":{"id":220,"type":"paper-conference","abstract":"Non-functional requirements (NFRs) play a crucial role in all the downstream activities of a software life-cycle process. Capturing newly emerged NFRs is key to software evolution. Recent research shows functional requirements in the form of task-level alternative features can be elicited from user behavioral and system contextual data through user goal inference. Considering the close connection between the concept of goal and desire, we posit that there is an opportunity to extract new NFRs based on users' mental states, particularly their desires. We propose to use a statistical model to infer desires with multiple-levels of abstraction based on contextual data under Situ framework. Our multi-layered desire inference method takes inference confidence into consideration, and tries to make sense of inference results with both high-and low-inference confidence. By utilizing the different abstraction levels of desires, we provide an illustrative example with three cases to elicit users' new NFRs including new high-level and low-level desires and new contributing relationships between them. Several implications of this work are also discussed. We plan to conduct experiments on human subjects to validate the proposed method as IRB has just approved our proposal.","container-title":"2018 IEEE 42nd Annual Computer Software and Applications Conference (COMPSAC)","DOI":"10.1109/COMPSAC.2018.00013","event":"2018 IEEE 42nd Annual Computer Software and Applications Conference (COMPSAC)","note":"ISSN: 0730-3157","page":"28-37","source":"IEEE Xplore","title":"A Multi-layered Desires Based Framework to Detect Users' Evolving Non-functional Requirements","volume":"01","author":[{"family":"Sun","given":"Peng"},{"family":"Yang","given":"Jingwei"},{"family":"Ming","given":"Hua"},{"family":"Chang","given":"Carl K."}],"issued":{"date-parts":[["2018",7]]},"citation-key":"sunMultilayeredDesiresBased2018"}},{"id":226,"uris":["http://zotero.org/users/8063003/items/46HDWNBL"],"itemData":{"id":226,"type":"article-journal","abstract":"Evolution is inevitable for almost all software, and may be driven by users’ continuous requests for changes and improvement, the enablement of technology development, among other factors. The evolution of software services can be seen as the evolution of system-user interactions. The capability to accurately and efficiently observe users’ volatile requirements is critical to making timely system improvements to adapt to rapidly changing environments. In this paper, we propose a methodology that employs Conditional Random Fields (CRF) as a means to provide quantitative exploration of system-user interactions that often lead to the discovery of users’ potential needs and requirements. By analyzing users' run-time behavioral patterns, domain experts can make prompt predictions on how users’ intentions shift, and timely propose system improvements or remedies to help address emerging needs. Our ultimate research goal is to speed up software service evolution to a great extent with automated tools, knowing that the challenge can be undoubtedly steep. The evolution of an online research library service is used to illustrate and evaluate the proposed approach in detail.","container-title":"Journal of Systems and Software","DOI":"10.1016/j.jss.2017.06.071","ISSN":"0164-1212","journalAbbreviation":"Journal of Systems and Software","language":"en","page":"147-164","source":"ScienceDirect","title":"A statistical analysis approach to predict user's changing requirements for software service evolution","volume":"132","author":[{"family":"Xie","given":"Haihua"},{"family":"Yang","given":"Jingwei"},{"family":"Chang","given":"Carl K."},{"family":"Liu","given":"Lin"}],"issued":{"date-parts":[["2017",10,1]]},"citation-key":"xieStatisticalAnalysisApproach2017"}}],"schema":"https://github.com/citation-style-language/schema/raw/master/csl-citation.json"} </w:instrText>
      </w:r>
      <w:r w:rsidRPr="00FB7B3F">
        <w:rPr>
          <w:rFonts w:eastAsiaTheme="minorEastAsia" w:cstheme="minorBidi"/>
          <w:kern w:val="0"/>
          <w:szCs w:val="22"/>
        </w:rPr>
        <w:fldChar w:fldCharType="separate"/>
      </w:r>
      <w:r w:rsidR="00215F1F" w:rsidRPr="00FB7B3F">
        <w:t>[9,10]</w:t>
      </w:r>
      <w:r w:rsidRPr="00FB7B3F">
        <w:rPr>
          <w:rFonts w:eastAsiaTheme="minorEastAsia" w:cstheme="minorBidi"/>
          <w:kern w:val="0"/>
          <w:szCs w:val="22"/>
        </w:rPr>
        <w:fldChar w:fldCharType="end"/>
      </w:r>
      <w:r w:rsidRPr="00FB7B3F">
        <w:rPr>
          <w:rFonts w:eastAsiaTheme="minorEastAsia" w:cstheme="minorBidi"/>
          <w:kern w:val="0"/>
          <w:szCs w:val="22"/>
        </w:rPr>
        <w:t>.</w:t>
      </w:r>
      <w:r w:rsidRPr="00FB7B3F">
        <w:rPr>
          <w:rFonts w:eastAsiaTheme="minorEastAsia" w:cstheme="minorBidi"/>
          <w:kern w:val="0"/>
          <w:szCs w:val="22"/>
        </w:rPr>
        <w:t>这些研究使用基于条件随机场的欲望模型来诱导用户的</w:t>
      </w:r>
      <w:r w:rsidRPr="00FB7B3F">
        <w:rPr>
          <w:rFonts w:eastAsiaTheme="minorEastAsia" w:cstheme="minorBidi"/>
          <w:kern w:val="0"/>
          <w:szCs w:val="22"/>
        </w:rPr>
        <w:t>NFRs</w:t>
      </w:r>
      <w:r w:rsidRPr="00FB7B3F">
        <w:rPr>
          <w:rFonts w:eastAsiaTheme="minorEastAsia" w:cstheme="minorBidi"/>
          <w:kern w:val="0"/>
          <w:szCs w:val="22"/>
        </w:rPr>
        <w:t>。它们在使用前需要由相关领域的专家进行仔细的粒度调整，而且结果是由领域专家根据主观判断进行推理。这些研究使用基于条件随机场的欲望模型来诱导用户的</w:t>
      </w:r>
      <w:r w:rsidRPr="00FB7B3F">
        <w:rPr>
          <w:rFonts w:eastAsiaTheme="minorEastAsia" w:cstheme="minorBidi"/>
          <w:kern w:val="0"/>
          <w:szCs w:val="22"/>
        </w:rPr>
        <w:t>NFRs</w:t>
      </w:r>
      <w:r w:rsidRPr="00FB7B3F">
        <w:rPr>
          <w:rFonts w:eastAsiaTheme="minorEastAsia" w:cstheme="minorBidi"/>
          <w:kern w:val="0"/>
          <w:szCs w:val="22"/>
        </w:rPr>
        <w:t>。他们需要在使用前由相关领域的专家进行仔细的粒度调整，结果由领域专家</w:t>
      </w:r>
      <w:r w:rsidRPr="00FB7B3F">
        <w:rPr>
          <w:rFonts w:eastAsiaTheme="minorEastAsia" w:cstheme="minorBidi"/>
          <w:kern w:val="0"/>
          <w:szCs w:val="22"/>
        </w:rPr>
        <w:lastRenderedPageBreak/>
        <w:t>根据主观判断进行推理。它们的分析是复杂而繁琐的，对于普通的工程师来说，需要很高的门槛才能从中获得有用的信息。此外，这些方法很难在系统之间迁移，特别是很难在实际应用中部署。此外，在其理论体系中补充和扩展它们的后续研究也面临更大的挑战。</w:t>
      </w:r>
    </w:p>
    <w:p w14:paraId="134047CA" w14:textId="77777777" w:rsidR="00333FB6" w:rsidRPr="00FB7B3F" w:rsidRDefault="00333FB6">
      <w:pPr>
        <w:widowControl/>
        <w:ind w:firstLineChars="196" w:firstLine="470"/>
        <w:rPr>
          <w:rFonts w:asciiTheme="majorBidi" w:eastAsiaTheme="minorEastAsia" w:hAnsiTheme="majorBidi" w:cstheme="majorBidi"/>
          <w:kern w:val="0"/>
        </w:rPr>
      </w:pPr>
    </w:p>
    <w:p w14:paraId="79174E98" w14:textId="77777777" w:rsidR="00DF0A0E" w:rsidRDefault="002937CA">
      <w:pPr>
        <w:pStyle w:val="2"/>
        <w:widowControl/>
        <w:tabs>
          <w:tab w:val="left" w:pos="426"/>
        </w:tabs>
        <w:spacing w:before="0" w:after="0"/>
        <w:ind w:firstLineChars="0" w:firstLine="0"/>
        <w:rPr>
          <w:rFonts w:ascii="Times New Roman" w:eastAsiaTheme="majorEastAsia" w:hAnsi="Times New Roman" w:cstheme="majorBidi"/>
          <w:kern w:val="0"/>
          <w:szCs w:val="26"/>
        </w:rPr>
      </w:pPr>
      <w:bookmarkStart w:id="5" w:name="_Toc105867770"/>
      <w:r w:rsidRPr="00FB7B3F">
        <w:rPr>
          <w:rFonts w:ascii="Times New Roman" w:eastAsiaTheme="majorEastAsia" w:hAnsi="Times New Roman" w:cstheme="majorBidi"/>
          <w:bCs w:val="0"/>
          <w:kern w:val="0"/>
          <w:szCs w:val="26"/>
        </w:rPr>
        <w:t xml:space="preserve">1.2 </w:t>
      </w:r>
      <w:r w:rsidRPr="00FB7B3F">
        <w:rPr>
          <w:rFonts w:ascii="Times New Roman" w:eastAsiaTheme="majorEastAsia" w:hAnsi="Times New Roman" w:cstheme="majorBidi"/>
          <w:bCs w:val="0"/>
          <w:kern w:val="0"/>
          <w:szCs w:val="26"/>
        </w:rPr>
        <w:t>研究的重要意义</w:t>
      </w:r>
      <w:bookmarkEnd w:id="5"/>
    </w:p>
    <w:p w14:paraId="0E2F1C00" w14:textId="77777777" w:rsidR="00DF0A0E" w:rsidRDefault="002937CA">
      <w:pPr>
        <w:widowControl/>
        <w:ind w:firstLineChars="196" w:firstLine="470"/>
        <w:rPr>
          <w:rFonts w:eastAsiaTheme="minorEastAsia" w:cstheme="minorBidi"/>
          <w:kern w:val="0"/>
          <w:szCs w:val="22"/>
        </w:rPr>
      </w:pPr>
      <w:r w:rsidRPr="00FB7B3F">
        <w:rPr>
          <w:rFonts w:eastAsiaTheme="minorEastAsia" w:cstheme="minorBidi"/>
          <w:kern w:val="0"/>
          <w:szCs w:val="22"/>
        </w:rPr>
        <w:t>为了应对这些挑战，我们提出了一个基于眼动跟踪的需求评估框架。</w:t>
      </w:r>
    </w:p>
    <w:p w14:paraId="4051EC5D" w14:textId="77777777" w:rsidR="00DF0A0E" w:rsidRDefault="002937CA">
      <w:pPr>
        <w:widowControl/>
        <w:ind w:firstLineChars="196" w:firstLine="470"/>
        <w:rPr>
          <w:rFonts w:eastAsiaTheme="minorEastAsia" w:cstheme="minorBidi"/>
          <w:kern w:val="0"/>
          <w:szCs w:val="22"/>
        </w:rPr>
      </w:pPr>
      <w:r w:rsidRPr="00FB7B3F">
        <w:rPr>
          <w:rFonts w:eastAsiaTheme="minorEastAsia" w:cstheme="minorBidi"/>
          <w:kern w:val="0"/>
          <w:szCs w:val="22"/>
        </w:rPr>
        <w:t>这篇论文在以下三个方面对艺术的现状做出了贡献。</w:t>
      </w:r>
    </w:p>
    <w:p w14:paraId="21E586C0" w14:textId="77777777" w:rsidR="00DF0A0E" w:rsidRDefault="002937CA">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首先，针对明确的用户反馈分析方法中的缺失和不准确，论文提出以非干扰性的方式定量评估</w:t>
      </w:r>
      <w:r w:rsidRPr="00FB7B3F">
        <w:rPr>
          <w:rFonts w:asciiTheme="majorBidi" w:eastAsiaTheme="minorEastAsia" w:hAnsiTheme="majorBidi" w:cstheme="majorBidi"/>
          <w:kern w:val="0"/>
        </w:rPr>
        <w:t>NFR</w:t>
      </w:r>
      <w:r w:rsidRPr="00FB7B3F">
        <w:rPr>
          <w:rFonts w:asciiTheme="majorBidi" w:eastAsiaTheme="minorEastAsia" w:hAnsiTheme="majorBidi" w:cstheme="majorBidi"/>
          <w:kern w:val="0"/>
        </w:rPr>
        <w:t>的满意度，用眼动技术隐性收集用户反馈。</w:t>
      </w:r>
    </w:p>
    <w:p w14:paraId="7D6F3ADB" w14:textId="77777777" w:rsidR="00DF0A0E" w:rsidRDefault="002937CA">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其次，理论模型分为两个步骤。</w:t>
      </w:r>
      <w:r w:rsidRPr="00FB7B3F">
        <w:rPr>
          <w:rFonts w:asciiTheme="majorBidi" w:eastAsiaTheme="minorEastAsia" w:hAnsiTheme="majorBidi" w:cstheme="majorBidi"/>
          <w:kern w:val="0"/>
        </w:rPr>
        <w:t>"</w:t>
      </w:r>
      <w:r w:rsidRPr="00FB7B3F">
        <w:rPr>
          <w:rFonts w:asciiTheme="majorBidi" w:eastAsiaTheme="minorEastAsia" w:hAnsiTheme="majorBidi" w:cstheme="majorBidi"/>
          <w:kern w:val="0"/>
        </w:rPr>
        <w:t>将</w:t>
      </w:r>
      <w:r w:rsidRPr="00FB7B3F">
        <w:rPr>
          <w:rFonts w:asciiTheme="majorBidi" w:eastAsiaTheme="minorEastAsia" w:hAnsiTheme="majorBidi" w:cstheme="majorBidi"/>
          <w:kern w:val="0"/>
        </w:rPr>
        <w:t>NFRs</w:t>
      </w:r>
      <w:r w:rsidRPr="00FB7B3F">
        <w:rPr>
          <w:rFonts w:asciiTheme="majorBidi" w:eastAsiaTheme="minorEastAsia" w:hAnsiTheme="majorBidi" w:cstheme="majorBidi"/>
          <w:kern w:val="0"/>
        </w:rPr>
        <w:t>满意程度映射到用户行为</w:t>
      </w:r>
      <w:r w:rsidRPr="00FB7B3F">
        <w:rPr>
          <w:rFonts w:asciiTheme="majorBidi" w:eastAsiaTheme="minorEastAsia" w:hAnsiTheme="majorBidi" w:cstheme="majorBidi"/>
          <w:kern w:val="0"/>
        </w:rPr>
        <w:t xml:space="preserve"> "</w:t>
      </w:r>
      <w:r w:rsidRPr="00FB7B3F">
        <w:rPr>
          <w:rFonts w:asciiTheme="majorBidi" w:eastAsiaTheme="minorEastAsia" w:hAnsiTheme="majorBidi" w:cstheme="majorBidi"/>
          <w:kern w:val="0"/>
        </w:rPr>
        <w:t>和</w:t>
      </w:r>
      <w:r w:rsidRPr="00FB7B3F">
        <w:rPr>
          <w:rFonts w:asciiTheme="majorBidi" w:eastAsiaTheme="minorEastAsia" w:hAnsiTheme="majorBidi" w:cstheme="majorBidi"/>
          <w:kern w:val="0"/>
        </w:rPr>
        <w:t xml:space="preserve"> "</w:t>
      </w:r>
      <w:r w:rsidRPr="00FB7B3F">
        <w:rPr>
          <w:rFonts w:asciiTheme="majorBidi" w:eastAsiaTheme="minorEastAsia" w:hAnsiTheme="majorBidi" w:cstheme="majorBidi"/>
          <w:kern w:val="0"/>
        </w:rPr>
        <w:t>将用户行为映射到眼动指数</w:t>
      </w:r>
      <w:r w:rsidRPr="00FB7B3F">
        <w:rPr>
          <w:rFonts w:asciiTheme="majorBidi" w:eastAsiaTheme="minorEastAsia" w:hAnsiTheme="majorBidi" w:cstheme="majorBidi"/>
          <w:kern w:val="0"/>
        </w:rPr>
        <w:t>"</w:t>
      </w:r>
      <w:r w:rsidRPr="00FB7B3F">
        <w:rPr>
          <w:rFonts w:asciiTheme="majorBidi" w:eastAsiaTheme="minorEastAsia" w:hAnsiTheme="majorBidi" w:cstheme="majorBidi"/>
          <w:kern w:val="0"/>
        </w:rPr>
        <w:t>。这一部分的每个步骤都有一个清晰的推理过程，具有很强的可解释性，容易被他人理解。</w:t>
      </w:r>
    </w:p>
    <w:p w14:paraId="2F31CBDC" w14:textId="0222DB32" w:rsidR="00DF0A0E" w:rsidRDefault="002937CA">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第三，该模型易于应用，有非常明确的应用场景。通过简单的硬件要求（如图所示的红外摄像机）和简单的软件使用（模块化插件框架），该模型可以应用于软件开发的用户测试阶段，这样开发者就可以快速完成对用户的测试。</w:t>
      </w:r>
      <w:r w:rsidRPr="00FB7B3F">
        <w:rPr>
          <w:rFonts w:asciiTheme="majorBidi" w:eastAsiaTheme="minorEastAsia" w:hAnsiTheme="majorBidi" w:cstheme="majorBidi"/>
          <w:kern w:val="0"/>
        </w:rPr>
        <w:t xml:space="preserve"> </w:t>
      </w:r>
      <w:r w:rsidRPr="00FB7B3F">
        <w:rPr>
          <w:rFonts w:asciiTheme="majorBidi" w:eastAsiaTheme="minorEastAsia" w:hAnsiTheme="majorBidi" w:cstheme="majorBidi"/>
          <w:kern w:val="0"/>
        </w:rPr>
        <w:fldChar w:fldCharType="begin"/>
      </w:r>
      <w:r w:rsidRPr="00FB7B3F">
        <w:rPr>
          <w:rFonts w:asciiTheme="majorBidi" w:eastAsiaTheme="minorEastAsia" w:hAnsiTheme="majorBidi" w:cstheme="majorBidi"/>
          <w:kern w:val="0"/>
        </w:rPr>
        <w:instrText xml:space="preserve"> REF _Ref104944438 \h </w:instrText>
      </w:r>
      <w:r w:rsidRPr="00FB7B3F">
        <w:rPr>
          <w:rFonts w:asciiTheme="majorBidi" w:eastAsiaTheme="minorEastAsia" w:hAnsiTheme="majorBidi" w:cstheme="majorBidi"/>
          <w:kern w:val="0"/>
        </w:rPr>
      </w:r>
      <w:r w:rsidRPr="00FB7B3F">
        <w:rPr>
          <w:rFonts w:asciiTheme="majorBidi" w:eastAsiaTheme="minorEastAsia" w:hAnsiTheme="majorBidi" w:cstheme="majorBidi"/>
          <w:kern w:val="0"/>
        </w:rPr>
        <w:fldChar w:fldCharType="separate"/>
      </w:r>
      <w:r w:rsidR="007A07C1" w:rsidRPr="00FB7B3F">
        <w:rPr>
          <w:rFonts w:asciiTheme="majorBidi" w:eastAsiaTheme="minorEastAsia" w:hAnsiTheme="majorBidi" w:cstheme="majorBidi"/>
          <w:kern w:val="0"/>
        </w:rPr>
        <w:t>图</w:t>
      </w:r>
      <w:r w:rsidR="007A07C1" w:rsidRPr="00FB7B3F">
        <w:rPr>
          <w:rFonts w:asciiTheme="majorBidi" w:eastAsiaTheme="minorEastAsia" w:hAnsiTheme="majorBidi" w:cstheme="majorBidi"/>
          <w:kern w:val="0"/>
        </w:rPr>
        <w:t xml:space="preserve"> </w:t>
      </w:r>
      <w:r w:rsidR="007A07C1">
        <w:rPr>
          <w:rFonts w:asciiTheme="majorBidi" w:eastAsiaTheme="minorEastAsia" w:hAnsiTheme="majorBidi" w:cstheme="majorBidi"/>
          <w:noProof/>
          <w:kern w:val="0"/>
        </w:rPr>
        <w:t>1</w:t>
      </w:r>
      <w:r w:rsidRPr="00FB7B3F">
        <w:rPr>
          <w:rFonts w:asciiTheme="majorBidi" w:eastAsiaTheme="minorEastAsia" w:hAnsiTheme="majorBidi" w:cstheme="majorBidi"/>
          <w:kern w:val="0"/>
        </w:rPr>
        <w:fldChar w:fldCharType="end"/>
      </w:r>
      <w:r w:rsidRPr="00FB7B3F">
        <w:rPr>
          <w:rFonts w:asciiTheme="majorBidi" w:eastAsiaTheme="minorEastAsia" w:hAnsiTheme="majorBidi" w:cstheme="majorBidi"/>
          <w:kern w:val="0"/>
        </w:rPr>
        <w:t>)</w:t>
      </w:r>
      <w:r w:rsidRPr="00FB7B3F">
        <w:rPr>
          <w:rFonts w:asciiTheme="majorBidi" w:eastAsiaTheme="minorEastAsia" w:hAnsiTheme="majorBidi" w:cstheme="majorBidi"/>
          <w:kern w:val="0"/>
        </w:rPr>
        <w:t>和简单的软件使用方法</w:t>
      </w:r>
      <w:r w:rsidRPr="00FB7B3F">
        <w:rPr>
          <w:rFonts w:asciiTheme="majorBidi" w:eastAsiaTheme="minorEastAsia" w:hAnsiTheme="majorBidi" w:cstheme="majorBidi"/>
          <w:kern w:val="0"/>
        </w:rPr>
        <w:t>(</w:t>
      </w:r>
      <w:r w:rsidRPr="00FB7B3F">
        <w:rPr>
          <w:rFonts w:asciiTheme="majorBidi" w:eastAsiaTheme="minorEastAsia" w:hAnsiTheme="majorBidi" w:cstheme="majorBidi"/>
          <w:kern w:val="0"/>
        </w:rPr>
        <w:t>模块化插件框架</w:t>
      </w:r>
      <w:r w:rsidRPr="00FB7B3F">
        <w:rPr>
          <w:rFonts w:asciiTheme="majorBidi" w:eastAsiaTheme="minorEastAsia" w:hAnsiTheme="majorBidi" w:cstheme="majorBidi"/>
          <w:kern w:val="0"/>
        </w:rPr>
        <w:t>)</w:t>
      </w:r>
      <w:r w:rsidRPr="00FB7B3F">
        <w:rPr>
          <w:rFonts w:asciiTheme="majorBidi" w:eastAsiaTheme="minorEastAsia" w:hAnsiTheme="majorBidi" w:cstheme="majorBidi"/>
          <w:kern w:val="0"/>
        </w:rPr>
        <w:t>，该模型可以应用于软件开发的用户测试阶段，这样开发者就可以快速完成可用性测试，减少该过程的时间和人力成本。该模型以非常细微的颗粒度分析了</w:t>
      </w:r>
      <w:r w:rsidRPr="00FB7B3F">
        <w:rPr>
          <w:rFonts w:asciiTheme="majorBidi" w:eastAsiaTheme="minorEastAsia" w:hAnsiTheme="majorBidi" w:cstheme="majorBidi"/>
          <w:kern w:val="0"/>
        </w:rPr>
        <w:t>NFR</w:t>
      </w:r>
      <w:r w:rsidRPr="00FB7B3F">
        <w:rPr>
          <w:rFonts w:asciiTheme="majorBidi" w:eastAsiaTheme="minorEastAsia" w:hAnsiTheme="majorBidi" w:cstheme="majorBidi"/>
          <w:kern w:val="0"/>
        </w:rPr>
        <w:t>在哪里以及为什么没有得到满足，这使得现有应用程序的开发者很容易维护和修改。</w:t>
      </w:r>
    </w:p>
    <w:p w14:paraId="6E75BF94" w14:textId="77777777" w:rsidR="00333FB6" w:rsidRPr="00FB7B3F" w:rsidRDefault="00333FB6">
      <w:pPr>
        <w:widowControl/>
        <w:ind w:firstLineChars="0"/>
        <w:rPr>
          <w:rFonts w:asciiTheme="majorBidi" w:eastAsiaTheme="minorEastAsia" w:hAnsiTheme="majorBidi" w:cstheme="majorBidi"/>
          <w:kern w:val="0"/>
        </w:rPr>
      </w:pPr>
    </w:p>
    <w:p w14:paraId="36437A31" w14:textId="77777777" w:rsidR="00333FB6" w:rsidRPr="00FB7B3F" w:rsidRDefault="00E12E0F">
      <w:pPr>
        <w:widowControl/>
        <w:spacing w:line="240" w:lineRule="auto"/>
        <w:ind w:firstLineChars="0"/>
        <w:jc w:val="center"/>
        <w:rPr>
          <w:rFonts w:asciiTheme="majorBidi" w:eastAsiaTheme="minorEastAsia" w:hAnsiTheme="majorBidi" w:cstheme="majorBidi"/>
          <w:kern w:val="0"/>
        </w:rPr>
      </w:pPr>
      <w:r w:rsidRPr="00FB7B3F">
        <w:rPr>
          <w:noProof/>
        </w:rPr>
        <w:lastRenderedPageBreak/>
        <w:drawing>
          <wp:inline distT="0" distB="0" distL="0" distR="0" wp14:anchorId="38D14DB3" wp14:editId="509E8DD0">
            <wp:extent cx="4402455" cy="3971925"/>
            <wp:effectExtent l="0" t="0" r="0" b="0"/>
            <wp:docPr id="7" name="图片 7"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形用户界面&#10;&#10;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4415316" cy="3983521"/>
                    </a:xfrm>
                    <a:prstGeom prst="rect">
                      <a:avLst/>
                    </a:prstGeom>
                    <a:noFill/>
                    <a:ln>
                      <a:noFill/>
                    </a:ln>
                  </pic:spPr>
                </pic:pic>
              </a:graphicData>
            </a:graphic>
          </wp:inline>
        </w:drawing>
      </w:r>
    </w:p>
    <w:p w14:paraId="24668AC5" w14:textId="127658D0" w:rsidR="00DF0A0E" w:rsidRDefault="002937CA">
      <w:pPr>
        <w:pStyle w:val="a3"/>
        <w:ind w:firstLineChars="0" w:firstLine="0"/>
        <w:jc w:val="center"/>
        <w:rPr>
          <w:rFonts w:asciiTheme="majorBidi" w:eastAsiaTheme="minorEastAsia" w:hAnsiTheme="majorBidi" w:cstheme="majorBidi"/>
          <w:kern w:val="0"/>
          <w:sz w:val="24"/>
          <w:szCs w:val="22"/>
        </w:rPr>
      </w:pPr>
      <w:bookmarkStart w:id="6" w:name="_Ref104944438"/>
      <w:r w:rsidRPr="00FB7B3F">
        <w:rPr>
          <w:rFonts w:asciiTheme="majorBidi" w:eastAsiaTheme="minorEastAsia" w:hAnsiTheme="majorBidi" w:cstheme="majorBidi"/>
          <w:kern w:val="0"/>
          <w:sz w:val="24"/>
          <w:szCs w:val="22"/>
        </w:rPr>
        <w:t>图</w:t>
      </w:r>
      <w:r w:rsidRPr="00FB7B3F">
        <w:rPr>
          <w:rFonts w:asciiTheme="majorBidi" w:eastAsiaTheme="minorEastAsia" w:hAnsiTheme="majorBidi" w:cstheme="majorBidi"/>
          <w:kern w:val="0"/>
          <w:sz w:val="24"/>
          <w:szCs w:val="22"/>
        </w:rPr>
        <w:t xml:space="preserve"> </w:t>
      </w:r>
      <w:r w:rsidRPr="00FB7B3F">
        <w:rPr>
          <w:rFonts w:asciiTheme="majorBidi" w:eastAsiaTheme="minorEastAsia" w:hAnsiTheme="majorBidi" w:cstheme="majorBidi"/>
          <w:kern w:val="0"/>
          <w:sz w:val="24"/>
          <w:szCs w:val="22"/>
        </w:rPr>
        <w:fldChar w:fldCharType="begin"/>
      </w:r>
      <w:r w:rsidRPr="00FB7B3F">
        <w:rPr>
          <w:rFonts w:asciiTheme="majorBidi" w:eastAsiaTheme="minorEastAsia" w:hAnsiTheme="majorBidi" w:cstheme="majorBidi"/>
          <w:kern w:val="0"/>
          <w:sz w:val="24"/>
          <w:szCs w:val="22"/>
        </w:rPr>
        <w:instrText xml:space="preserve"> SEQ Figure \* ARABIC </w:instrText>
      </w:r>
      <w:r w:rsidRPr="00FB7B3F">
        <w:rPr>
          <w:rFonts w:asciiTheme="majorBidi" w:eastAsiaTheme="minorEastAsia" w:hAnsiTheme="majorBidi" w:cstheme="majorBidi"/>
          <w:kern w:val="0"/>
          <w:sz w:val="24"/>
          <w:szCs w:val="22"/>
        </w:rPr>
        <w:fldChar w:fldCharType="separate"/>
      </w:r>
      <w:r w:rsidR="007A07C1">
        <w:rPr>
          <w:rFonts w:asciiTheme="majorBidi" w:eastAsiaTheme="minorEastAsia" w:hAnsiTheme="majorBidi" w:cstheme="majorBidi"/>
          <w:noProof/>
          <w:kern w:val="0"/>
          <w:sz w:val="24"/>
          <w:szCs w:val="22"/>
        </w:rPr>
        <w:t>1</w:t>
      </w:r>
      <w:r w:rsidRPr="00FB7B3F">
        <w:rPr>
          <w:rFonts w:asciiTheme="majorBidi" w:eastAsiaTheme="minorEastAsia" w:hAnsiTheme="majorBidi" w:cstheme="majorBidi"/>
          <w:kern w:val="0"/>
          <w:sz w:val="24"/>
          <w:szCs w:val="22"/>
        </w:rPr>
        <w:fldChar w:fldCharType="end"/>
      </w:r>
      <w:bookmarkEnd w:id="6"/>
      <w:r w:rsidRPr="00FB7B3F">
        <w:rPr>
          <w:rFonts w:asciiTheme="majorBidi" w:eastAsiaTheme="minorEastAsia" w:hAnsiTheme="majorBidi" w:cstheme="majorBidi"/>
          <w:kern w:val="0"/>
          <w:sz w:val="24"/>
          <w:szCs w:val="22"/>
        </w:rPr>
        <w:t>项目所需的硬件和实际使用情况</w:t>
      </w:r>
    </w:p>
    <w:p w14:paraId="605598B3" w14:textId="77777777" w:rsidR="00333FB6" w:rsidRPr="00FB7B3F" w:rsidRDefault="00333FB6">
      <w:pPr>
        <w:widowControl/>
        <w:ind w:firstLineChars="0"/>
        <w:rPr>
          <w:rFonts w:asciiTheme="majorBidi" w:eastAsiaTheme="minorEastAsia" w:hAnsiTheme="majorBidi" w:cstheme="majorBidi"/>
          <w:kern w:val="0"/>
        </w:rPr>
      </w:pPr>
    </w:p>
    <w:p w14:paraId="0CE664DC" w14:textId="77777777" w:rsidR="00DF0A0E" w:rsidRDefault="002937CA">
      <w:pPr>
        <w:pStyle w:val="2"/>
        <w:widowControl/>
        <w:tabs>
          <w:tab w:val="left" w:pos="426"/>
        </w:tabs>
        <w:spacing w:before="0" w:after="0"/>
        <w:ind w:firstLineChars="0" w:firstLine="0"/>
        <w:rPr>
          <w:rFonts w:ascii="Times New Roman" w:eastAsiaTheme="majorEastAsia" w:hAnsi="Times New Roman" w:cstheme="majorBidi"/>
          <w:kern w:val="0"/>
          <w:szCs w:val="26"/>
        </w:rPr>
      </w:pPr>
      <w:bookmarkStart w:id="7" w:name="_Toc105867771"/>
      <w:r w:rsidRPr="00FB7B3F">
        <w:rPr>
          <w:rFonts w:ascii="Times New Roman" w:eastAsiaTheme="majorEastAsia" w:hAnsi="Times New Roman" w:cstheme="majorBidi"/>
          <w:bCs w:val="0"/>
          <w:kern w:val="0"/>
          <w:szCs w:val="26"/>
        </w:rPr>
        <w:t xml:space="preserve">1.3 </w:t>
      </w:r>
      <w:r w:rsidRPr="00FB7B3F">
        <w:rPr>
          <w:rFonts w:ascii="Times New Roman" w:eastAsiaTheme="majorEastAsia" w:hAnsi="Times New Roman" w:cstheme="majorBidi"/>
          <w:bCs w:val="0"/>
          <w:kern w:val="0"/>
          <w:szCs w:val="26"/>
        </w:rPr>
        <w:t>目标</w:t>
      </w:r>
      <w:bookmarkEnd w:id="7"/>
    </w:p>
    <w:p w14:paraId="7DB815B9" w14:textId="77777777" w:rsidR="00DF0A0E" w:rsidRDefault="002937CA">
      <w:pPr>
        <w:widowControl/>
        <w:ind w:firstLineChars="0" w:firstLine="420"/>
        <w:rPr>
          <w:rFonts w:asciiTheme="majorBidi" w:eastAsiaTheme="minorEastAsia" w:hAnsiTheme="majorBidi" w:cstheme="majorBidi"/>
          <w:kern w:val="0"/>
        </w:rPr>
      </w:pPr>
      <w:r w:rsidRPr="00FB7B3F">
        <w:rPr>
          <w:rFonts w:asciiTheme="majorBidi" w:eastAsiaTheme="minorEastAsia" w:hAnsiTheme="majorBidi" w:cstheme="majorBidi"/>
          <w:kern w:val="0"/>
        </w:rPr>
        <w:t>本论文将实现以下三个目标</w:t>
      </w:r>
    </w:p>
    <w:p w14:paraId="1A265731" w14:textId="77777777" w:rsidR="00DF0A0E" w:rsidRDefault="002937CA">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首先，我们需要总结现有研究中用户眼动行为与相应眼动指标的映射关系。我们调查和研究了现有的眼动数据的指标，在此基础上建立了一套与评估</w:t>
      </w:r>
      <w:r w:rsidRPr="00FB7B3F">
        <w:rPr>
          <w:rFonts w:asciiTheme="majorBidi" w:eastAsiaTheme="minorEastAsia" w:hAnsiTheme="majorBidi" w:cstheme="majorBidi"/>
          <w:kern w:val="0"/>
        </w:rPr>
        <w:t>NFRs</w:t>
      </w:r>
      <w:r w:rsidRPr="00FB7B3F">
        <w:rPr>
          <w:rFonts w:asciiTheme="majorBidi" w:eastAsiaTheme="minorEastAsia" w:hAnsiTheme="majorBidi" w:cstheme="majorBidi"/>
          <w:kern w:val="0"/>
        </w:rPr>
        <w:t>密切相关的指标。</w:t>
      </w:r>
    </w:p>
    <w:p w14:paraId="4BEBA561" w14:textId="77777777" w:rsidR="00DF0A0E" w:rsidRDefault="002937CA">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其次，我们需要确定从非功能需求到用户眼动行为的映射关系，这是一个未被研究的领域，为此我们在经验上以及调查上建立了六个典型的</w:t>
      </w:r>
      <w:r w:rsidRPr="00FB7B3F">
        <w:rPr>
          <w:rFonts w:asciiTheme="majorBidi" w:eastAsiaTheme="minorEastAsia" w:hAnsiTheme="majorBidi" w:cstheme="majorBidi"/>
          <w:kern w:val="0"/>
        </w:rPr>
        <w:t>NFR</w:t>
      </w:r>
      <w:r w:rsidRPr="00FB7B3F">
        <w:rPr>
          <w:rFonts w:asciiTheme="majorBidi" w:eastAsiaTheme="minorEastAsia" w:hAnsiTheme="majorBidi" w:cstheme="majorBidi"/>
          <w:kern w:val="0"/>
        </w:rPr>
        <w:t>和上述指标之间的语义联系。</w:t>
      </w:r>
    </w:p>
    <w:p w14:paraId="2A344505" w14:textId="77777777" w:rsidR="00DF0A0E" w:rsidRDefault="002937CA">
      <w:pPr>
        <w:pStyle w:val="af6"/>
        <w:widowControl/>
        <w:numPr>
          <w:ilvl w:val="0"/>
          <w:numId w:val="1"/>
        </w:numPr>
        <w:spacing w:line="460" w:lineRule="exact"/>
        <w:ind w:firstLineChars="0"/>
        <w:rPr>
          <w:rFonts w:asciiTheme="majorBidi" w:eastAsiaTheme="minorEastAsia" w:hAnsiTheme="majorBidi" w:cstheme="majorBidi"/>
          <w:kern w:val="0"/>
        </w:rPr>
      </w:pPr>
      <w:r w:rsidRPr="00FB7B3F">
        <w:rPr>
          <w:rFonts w:asciiTheme="majorBidi" w:eastAsiaTheme="minorEastAsia" w:hAnsiTheme="majorBidi" w:cstheme="majorBidi"/>
          <w:kern w:val="0"/>
        </w:rPr>
        <w:t>最后，我们提出了一个评估计划。理论模型的有效性通过实际实验得到了验证。</w:t>
      </w:r>
    </w:p>
    <w:p w14:paraId="5BD0FADA" w14:textId="77777777" w:rsidR="00333FB6" w:rsidRPr="00FB7B3F" w:rsidRDefault="00333FB6">
      <w:pPr>
        <w:widowControl/>
        <w:ind w:firstLineChars="0"/>
        <w:rPr>
          <w:rFonts w:asciiTheme="majorBidi" w:eastAsiaTheme="minorEastAsia" w:hAnsiTheme="majorBidi" w:cstheme="majorBidi"/>
          <w:kern w:val="0"/>
        </w:rPr>
      </w:pPr>
    </w:p>
    <w:p w14:paraId="32488EEF" w14:textId="77777777" w:rsidR="00DF0A0E" w:rsidRDefault="002937CA">
      <w:pPr>
        <w:pStyle w:val="2"/>
        <w:widowControl/>
        <w:tabs>
          <w:tab w:val="left" w:pos="426"/>
        </w:tabs>
        <w:spacing w:before="0" w:after="0"/>
        <w:ind w:firstLineChars="0" w:firstLine="0"/>
        <w:rPr>
          <w:rFonts w:ascii="Times New Roman" w:eastAsiaTheme="majorEastAsia" w:hAnsi="Times New Roman" w:cstheme="majorBidi"/>
          <w:kern w:val="0"/>
          <w:szCs w:val="26"/>
        </w:rPr>
      </w:pPr>
      <w:bookmarkStart w:id="8" w:name="_Toc105867772"/>
      <w:r w:rsidRPr="00FB7B3F">
        <w:rPr>
          <w:rFonts w:ascii="Times New Roman" w:eastAsiaTheme="majorEastAsia" w:hAnsi="Times New Roman" w:cstheme="majorBidi"/>
          <w:bCs w:val="0"/>
          <w:kern w:val="0"/>
          <w:szCs w:val="26"/>
        </w:rPr>
        <w:lastRenderedPageBreak/>
        <w:t xml:space="preserve">1.4 </w:t>
      </w:r>
      <w:r w:rsidRPr="00FB7B3F">
        <w:rPr>
          <w:rFonts w:ascii="Times New Roman" w:eastAsiaTheme="majorEastAsia" w:hAnsi="Times New Roman" w:cstheme="majorBidi"/>
          <w:bCs w:val="0"/>
          <w:kern w:val="0"/>
          <w:szCs w:val="26"/>
        </w:rPr>
        <w:t>论文纲要</w:t>
      </w:r>
      <w:bookmarkEnd w:id="8"/>
    </w:p>
    <w:p w14:paraId="24A0308E" w14:textId="77777777" w:rsidR="00DF0A0E" w:rsidRDefault="002937CA">
      <w:pPr>
        <w:widowControl/>
        <w:ind w:firstLineChars="200" w:firstLine="480"/>
        <w:rPr>
          <w:rFonts w:asciiTheme="majorBidi" w:eastAsiaTheme="minorEastAsia" w:hAnsiTheme="majorBidi" w:cstheme="majorBidi"/>
          <w:kern w:val="0"/>
        </w:rPr>
      </w:pPr>
      <w:r w:rsidRPr="00FB7B3F">
        <w:rPr>
          <w:rFonts w:asciiTheme="majorBidi" w:eastAsiaTheme="minorEastAsia" w:hAnsiTheme="majorBidi" w:cstheme="majorBidi"/>
          <w:kern w:val="0"/>
        </w:rPr>
        <w:t>在第</w:t>
      </w:r>
      <w:r w:rsidRPr="00FB7B3F">
        <w:rPr>
          <w:rFonts w:asciiTheme="majorBidi" w:eastAsiaTheme="minorEastAsia" w:hAnsiTheme="majorBidi" w:cstheme="majorBidi"/>
          <w:kern w:val="0"/>
        </w:rPr>
        <w:t>1</w:t>
      </w:r>
      <w:r w:rsidRPr="00FB7B3F">
        <w:rPr>
          <w:rFonts w:asciiTheme="majorBidi" w:eastAsiaTheme="minorEastAsia" w:hAnsiTheme="majorBidi" w:cstheme="majorBidi"/>
          <w:kern w:val="0"/>
        </w:rPr>
        <w:t>章中，我们将介绍本研究提出时的背景，并强调本研究的意义和需要完成的明确目标。在第二章中，我们将详细介绍需求分析领域类似研究的研究方法，并从过去的研究中给出本研究中使用的六个</w:t>
      </w:r>
      <w:r w:rsidRPr="00FB7B3F">
        <w:rPr>
          <w:rFonts w:asciiTheme="majorBidi" w:eastAsiaTheme="minorEastAsia" w:hAnsiTheme="majorBidi" w:cstheme="majorBidi"/>
          <w:kern w:val="0"/>
        </w:rPr>
        <w:t>NFRs</w:t>
      </w:r>
      <w:r w:rsidRPr="00FB7B3F">
        <w:rPr>
          <w:rFonts w:asciiTheme="majorBidi" w:eastAsiaTheme="minorEastAsia" w:hAnsiTheme="majorBidi" w:cstheme="majorBidi"/>
          <w:kern w:val="0"/>
        </w:rPr>
        <w:t>的定义。在第三章中，我们将正式介绍基于眼动跟踪的需求评估框架的理论模型的推导，然后是该框架的实际实施过程。首先给出了用户行为和眼动跟踪指标之间的关联，然后解释我们如何建立从</w:t>
      </w:r>
      <w:r w:rsidRPr="00FB7B3F">
        <w:rPr>
          <w:rFonts w:asciiTheme="majorBidi" w:eastAsiaTheme="minorEastAsia" w:hAnsiTheme="majorBidi" w:cstheme="majorBidi"/>
          <w:kern w:val="0"/>
        </w:rPr>
        <w:t>NFR</w:t>
      </w:r>
      <w:r w:rsidRPr="00FB7B3F">
        <w:rPr>
          <w:rFonts w:asciiTheme="majorBidi" w:eastAsiaTheme="minorEastAsia" w:hAnsiTheme="majorBidi" w:cstheme="majorBidi"/>
          <w:kern w:val="0"/>
        </w:rPr>
        <w:t>到用户行为，再到眼动跟踪指标的映射。在第四章中，我们提出了一个详细的实验计划来验证理论模型的正确性，然后列出了由实验结果决定的模型的参数。通过模拟真实应用的测试场景来验证模型的正确性。最后，在第五章中，我们对这项研究进行了总结和讨论，并对如何开展后续工作进行了展望。</w:t>
      </w:r>
    </w:p>
    <w:p w14:paraId="21C4C808" w14:textId="77777777" w:rsidR="00333FB6" w:rsidRPr="00FB7B3F" w:rsidRDefault="00333FB6">
      <w:pPr>
        <w:widowControl/>
        <w:ind w:firstLineChars="0"/>
        <w:rPr>
          <w:rFonts w:asciiTheme="majorBidi" w:eastAsiaTheme="minorEastAsia" w:hAnsiTheme="majorBidi" w:cstheme="majorBidi"/>
          <w:kern w:val="0"/>
        </w:rPr>
      </w:pPr>
    </w:p>
    <w:p w14:paraId="153A9B7F" w14:textId="77777777" w:rsidR="00333FB6" w:rsidRPr="00FB7B3F" w:rsidRDefault="00E12E0F">
      <w:pPr>
        <w:widowControl/>
        <w:spacing w:line="240" w:lineRule="auto"/>
        <w:ind w:firstLineChars="0" w:firstLine="0"/>
        <w:jc w:val="left"/>
        <w:rPr>
          <w:rFonts w:asciiTheme="majorBidi" w:eastAsiaTheme="minorEastAsia" w:hAnsiTheme="majorBidi" w:cstheme="majorBidi"/>
          <w:kern w:val="0"/>
        </w:rPr>
      </w:pPr>
      <w:r w:rsidRPr="00FB7B3F">
        <w:rPr>
          <w:rFonts w:asciiTheme="majorBidi" w:eastAsiaTheme="minorEastAsia" w:hAnsiTheme="majorBidi" w:cstheme="majorBidi"/>
          <w:kern w:val="0"/>
        </w:rPr>
        <w:br w:type="page"/>
      </w:r>
    </w:p>
    <w:p w14:paraId="3073873C" w14:textId="77777777" w:rsidR="00DF0A0E" w:rsidRDefault="002937CA">
      <w:pPr>
        <w:keepNext/>
        <w:autoSpaceDE w:val="0"/>
        <w:autoSpaceDN w:val="0"/>
        <w:adjustRightInd w:val="0"/>
        <w:spacing w:line="360" w:lineRule="auto"/>
        <w:ind w:firstLineChars="0" w:firstLine="0"/>
        <w:jc w:val="center"/>
        <w:outlineLvl w:val="0"/>
        <w:rPr>
          <w:rFonts w:eastAsiaTheme="majorEastAsia" w:cstheme="majorBidi"/>
          <w:b/>
          <w:kern w:val="0"/>
          <w:sz w:val="32"/>
          <w:szCs w:val="32"/>
        </w:rPr>
      </w:pPr>
      <w:bookmarkStart w:id="9" w:name="_Toc102670107"/>
      <w:bookmarkStart w:id="10" w:name="_Toc105867773"/>
      <w:r w:rsidRPr="00FB7B3F">
        <w:rPr>
          <w:rFonts w:eastAsiaTheme="majorEastAsia" w:cstheme="majorBidi"/>
          <w:b/>
          <w:kern w:val="0"/>
          <w:sz w:val="32"/>
          <w:szCs w:val="32"/>
        </w:rPr>
        <w:lastRenderedPageBreak/>
        <w:t>第二章</w:t>
      </w:r>
      <w:r w:rsidRPr="00FB7B3F">
        <w:rPr>
          <w:rFonts w:eastAsiaTheme="majorEastAsia" w:cstheme="majorBidi"/>
          <w:b/>
          <w:kern w:val="0"/>
          <w:sz w:val="32"/>
          <w:szCs w:val="32"/>
        </w:rPr>
        <w:t xml:space="preserve"> :</w:t>
      </w:r>
      <w:r w:rsidRPr="00FB7B3F">
        <w:rPr>
          <w:rFonts w:eastAsiaTheme="majorEastAsia" w:cstheme="majorBidi"/>
          <w:b/>
          <w:kern w:val="0"/>
          <w:sz w:val="32"/>
          <w:szCs w:val="32"/>
        </w:rPr>
        <w:t>相关工作</w:t>
      </w:r>
      <w:bookmarkEnd w:id="9"/>
      <w:bookmarkEnd w:id="10"/>
    </w:p>
    <w:p w14:paraId="5B17E5DB" w14:textId="77777777" w:rsidR="00DF0A0E" w:rsidRDefault="002937CA">
      <w:pPr>
        <w:ind w:firstLine="466"/>
        <w:rPr>
          <w:rFonts w:eastAsiaTheme="minorEastAsia" w:cstheme="minorBidi"/>
          <w:kern w:val="0"/>
          <w:szCs w:val="22"/>
        </w:rPr>
      </w:pPr>
      <w:r w:rsidRPr="00FB7B3F">
        <w:rPr>
          <w:rFonts w:eastAsiaTheme="minorEastAsia" w:cstheme="minorBidi"/>
          <w:kern w:val="0"/>
          <w:szCs w:val="22"/>
        </w:rPr>
        <w:t>获得用户的反馈可以分为两类：一类是通过用户的评论获得显性反馈，另一类是通过用户的行为获得隐性反馈。下面的小标题回顾了基于这种分类的最重要的相关工作，如下。</w:t>
      </w:r>
    </w:p>
    <w:p w14:paraId="337F6700" w14:textId="77777777" w:rsidR="00333FB6" w:rsidRPr="00FB7B3F" w:rsidRDefault="00333FB6">
      <w:pPr>
        <w:ind w:firstLine="466"/>
        <w:rPr>
          <w:rFonts w:eastAsiaTheme="minorEastAsia" w:cstheme="minorBidi"/>
          <w:kern w:val="0"/>
          <w:szCs w:val="22"/>
        </w:rPr>
      </w:pPr>
    </w:p>
    <w:p w14:paraId="3ED9F353" w14:textId="77777777" w:rsidR="00DF0A0E" w:rsidRDefault="002937CA">
      <w:pPr>
        <w:pStyle w:val="2"/>
        <w:widowControl/>
        <w:tabs>
          <w:tab w:val="left" w:pos="426"/>
        </w:tabs>
        <w:spacing w:before="0" w:after="0"/>
        <w:ind w:firstLineChars="0" w:firstLine="0"/>
        <w:rPr>
          <w:rFonts w:eastAsiaTheme="majorEastAsia" w:cstheme="majorBidi"/>
          <w:b w:val="0"/>
          <w:bCs w:val="0"/>
          <w:kern w:val="0"/>
          <w:szCs w:val="26"/>
        </w:rPr>
      </w:pPr>
      <w:bookmarkStart w:id="11" w:name="_Toc105867774"/>
      <w:r w:rsidRPr="00FB7B3F">
        <w:rPr>
          <w:rFonts w:ascii="Times New Roman" w:eastAsiaTheme="majorEastAsia" w:hAnsi="Times New Roman" w:cstheme="majorBidi"/>
          <w:bCs w:val="0"/>
          <w:kern w:val="0"/>
          <w:szCs w:val="26"/>
        </w:rPr>
        <w:t xml:space="preserve">2.1 </w:t>
      </w:r>
      <w:r w:rsidRPr="00FB7B3F">
        <w:rPr>
          <w:rFonts w:ascii="Times New Roman" w:eastAsiaTheme="majorEastAsia" w:hAnsi="Times New Roman" w:cstheme="majorBidi"/>
          <w:bCs w:val="0"/>
          <w:kern w:val="0"/>
          <w:szCs w:val="26"/>
        </w:rPr>
        <w:t>基于用户明确反馈的分析</w:t>
      </w:r>
      <w:bookmarkEnd w:id="11"/>
    </w:p>
    <w:p w14:paraId="4A589F27" w14:textId="77777777" w:rsidR="00DF0A0E" w:rsidRDefault="002937CA">
      <w:pPr>
        <w:widowControl/>
        <w:ind w:firstLineChars="196" w:firstLine="470"/>
        <w:rPr>
          <w:rFonts w:eastAsiaTheme="minorEastAsia" w:cstheme="minorBidi"/>
          <w:kern w:val="0"/>
          <w:sz w:val="21"/>
          <w:szCs w:val="22"/>
        </w:rPr>
      </w:pPr>
      <w:r w:rsidRPr="00FB7B3F">
        <w:rPr>
          <w:rFonts w:eastAsiaTheme="minorEastAsia" w:cstheme="minorBidi"/>
          <w:kern w:val="0"/>
          <w:szCs w:val="22"/>
        </w:rPr>
        <w:t>评论是获得用户对应用程序的明确反馈的最简单的方法，其中包含许多与需求相关的信息，如错误报告、功能请求、用户体验、评级等。</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2hdIohWQ","properties":{"formattedCitation":"[5]","plainCitation":"[5]","noteIndex":0},"citationItems":[{"id":206,"uris":["http://zotero.org/users/8063003/items/H3ZX6PKC"],"itemData":{"id":206,"type":"article-journal","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container-title":"Requirements Engineering","DOI":"10.1007/s00766-016-0251-9","ISSN":"1432-010X","issue":"3","journalAbbreviation":"Requirements Eng","language":"en","page":"311-331","source":"Springer Link","title":"On the automatic classification of app reviews","volume":"21","author":[{"family":"Maalej","given":"Walid"},{"family":"Kurtanović","given":"Zijad"},{"family":"Nabil","given":"Hadeer"},{"family":"Stanik","given":"Christoph"}],"issued":{"date-parts":[["2016",9,1]]},"citation-key":"maalejAutomaticClassificationApp2016"}}],"schema":"https://github.com/citation-style-language/schema/raw/master/csl-citation.json"} </w:instrText>
      </w:r>
      <w:r w:rsidRPr="00FB7B3F">
        <w:rPr>
          <w:rFonts w:eastAsiaTheme="minorEastAsia" w:cstheme="minorBidi"/>
          <w:kern w:val="0"/>
          <w:szCs w:val="22"/>
        </w:rPr>
        <w:fldChar w:fldCharType="separate"/>
      </w:r>
      <w:r w:rsidR="00215F1F" w:rsidRPr="00FB7B3F">
        <w:t>[5]</w:t>
      </w:r>
      <w:r w:rsidRPr="00FB7B3F">
        <w:rPr>
          <w:rFonts w:eastAsiaTheme="minorEastAsia" w:cstheme="minorBidi"/>
          <w:kern w:val="0"/>
          <w:szCs w:val="22"/>
        </w:rPr>
        <w:fldChar w:fldCharType="end"/>
      </w:r>
      <w:r w:rsidRPr="00FB7B3F">
        <w:rPr>
          <w:rFonts w:eastAsiaTheme="minorEastAsia" w:cstheme="minorBidi"/>
          <w:kern w:val="0"/>
          <w:szCs w:val="22"/>
        </w:rPr>
        <w:t>.</w:t>
      </w:r>
      <w:r w:rsidRPr="00FB7B3F">
        <w:rPr>
          <w:rFonts w:eastAsiaTheme="minorEastAsia" w:cstheme="minorBidi"/>
          <w:kern w:val="0"/>
          <w:szCs w:val="22"/>
        </w:rPr>
        <w:t>用户评论的特点是其数量巨大。最近的一项研究发现，移动应用程序每天收到约</w:t>
      </w:r>
      <w:r w:rsidRPr="00FB7B3F">
        <w:rPr>
          <w:rFonts w:eastAsiaTheme="minorEastAsia" w:cstheme="minorBidi"/>
          <w:kern w:val="0"/>
          <w:szCs w:val="22"/>
        </w:rPr>
        <w:t>23</w:t>
      </w:r>
      <w:r w:rsidRPr="00FB7B3F">
        <w:rPr>
          <w:rFonts w:eastAsiaTheme="minorEastAsia" w:cstheme="minorBidi"/>
          <w:kern w:val="0"/>
          <w:szCs w:val="22"/>
        </w:rPr>
        <w:t>条用户评论，而流行的应用程序，如</w:t>
      </w:r>
      <w:r w:rsidRPr="00FB7B3F">
        <w:rPr>
          <w:rFonts w:eastAsiaTheme="minorEastAsia" w:cstheme="minorBidi"/>
          <w:kern w:val="0"/>
          <w:szCs w:val="22"/>
        </w:rPr>
        <w:t>Facebook</w:t>
      </w:r>
      <w:r w:rsidRPr="00FB7B3F">
        <w:rPr>
          <w:rFonts w:eastAsiaTheme="minorEastAsia" w:cstheme="minorBidi"/>
          <w:kern w:val="0"/>
          <w:szCs w:val="22"/>
        </w:rPr>
        <w:t>，每天平均收到</w:t>
      </w:r>
      <w:r w:rsidRPr="00FB7B3F">
        <w:rPr>
          <w:rFonts w:eastAsiaTheme="minorEastAsia" w:cstheme="minorBidi"/>
          <w:kern w:val="0"/>
          <w:szCs w:val="22"/>
        </w:rPr>
        <w:t>4275</w:t>
      </w:r>
      <w:r w:rsidRPr="00FB7B3F">
        <w:rPr>
          <w:rFonts w:eastAsiaTheme="minorEastAsia" w:cstheme="minorBidi"/>
          <w:kern w:val="0"/>
          <w:szCs w:val="22"/>
        </w:rPr>
        <w:t>条用户评论</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3pHCs6nx","properties":{"formattedCitation":"[11]","plainCitation":"[11]","noteIndex":0},"citationItems":[{"id":204,"uris":["http://zotero.org/users/8063003/items/AXLQ9XJ7"],"itemData":{"id":204,"type":"paper-conference","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container-title":"2013 21st IEEE International Requirements Engineering Conference (RE)","DOI":"10.1109/RE.2013.6636712","event":"2013 21st IEEE International Requirements Engineering Conference (RE)","note":"ISSN: 2332-6441","page":"125-134","source":"IEEE Xplore","title":"User feedback in the appstore: An empirical study","title-short":"User feedback in the appstore","author":[{"family":"Pagano","given":"Dennis"},{"family":"Maalej","given":"Walid"}],"issued":{"date-parts":[["2013",7]]},"citation-key":"paganoUserFeedbackAppstore2013"}}],"schema":"https://github.com/citation-style-language/schema/raw/master/csl-citation.json"} </w:instrText>
      </w:r>
      <w:r w:rsidRPr="00FB7B3F">
        <w:rPr>
          <w:rFonts w:eastAsiaTheme="minorEastAsia" w:cstheme="minorBidi"/>
          <w:kern w:val="0"/>
          <w:szCs w:val="22"/>
        </w:rPr>
        <w:fldChar w:fldCharType="separate"/>
      </w:r>
      <w:r w:rsidR="00215F1F" w:rsidRPr="00FB7B3F">
        <w:t>[11]</w:t>
      </w:r>
      <w:r w:rsidRPr="00FB7B3F">
        <w:rPr>
          <w:rFonts w:eastAsiaTheme="minorEastAsia" w:cstheme="minorBidi"/>
          <w:kern w:val="0"/>
          <w:sz w:val="21"/>
          <w:szCs w:val="22"/>
        </w:rPr>
        <w:fldChar w:fldCharType="end"/>
      </w:r>
      <w:r w:rsidRPr="00FB7B3F">
        <w:rPr>
          <w:rFonts w:eastAsiaTheme="minorEastAsia" w:cstheme="minorBidi"/>
          <w:kern w:val="0"/>
          <w:szCs w:val="22"/>
        </w:rPr>
        <w:t>.</w:t>
      </w:r>
      <w:r w:rsidRPr="00FB7B3F">
        <w:rPr>
          <w:rFonts w:eastAsiaTheme="minorEastAsia" w:cstheme="minorBidi"/>
          <w:kern w:val="0"/>
          <w:szCs w:val="22"/>
        </w:rPr>
        <w:t>目前有几种研究集中在从非结构化和非正式的用户评论中识别有价值的信息。</w:t>
      </w:r>
    </w:p>
    <w:p w14:paraId="44DE7981" w14:textId="77777777" w:rsidR="00DF0A0E" w:rsidRDefault="002937CA">
      <w:pPr>
        <w:widowControl/>
        <w:ind w:firstLineChars="196" w:firstLine="470"/>
        <w:rPr>
          <w:rFonts w:eastAsiaTheme="minorEastAsia" w:cstheme="minorBidi"/>
          <w:kern w:val="0"/>
          <w:sz w:val="21"/>
          <w:szCs w:val="22"/>
        </w:rPr>
      </w:pPr>
      <w:r w:rsidRPr="00FB7B3F">
        <w:rPr>
          <w:rFonts w:eastAsiaTheme="minorEastAsia" w:cstheme="minorBidi"/>
          <w:kern w:val="0"/>
          <w:szCs w:val="22"/>
        </w:rPr>
        <w:t>已经开发了各种分类技术来区分审查的类型</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u1lGT4vP","properties":{"formattedCitation":"[5\\uc0\\u8211{}7]","plainCitation":"[5–7]","noteIndex":0},"citationItems":[{"id":206,"uris":["http://zotero.org/users/8063003/items/H3ZX6PKC"],"itemData":{"id":206,"type":"article-journal","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container-title":"Requirements Engineering","DOI":"10.1007/s00766-016-0251-9","ISSN":"1432-010X","issue":"3","journalAbbreviation":"Requirements Eng","language":"en","page":"311-331","source":"Springer Link","title":"On the automatic classification of app reviews","volume":"21","author":[{"family":"Maalej","given":"Walid"},{"family":"Kurtanović","given":"Zijad"},{"family":"Nabil","given":"Hadeer"},{"family":"Stanik","given":"Christoph"}],"issued":{"date-parts":[["2016",9,1]]},"citation-key":"maalejAutomaticClassificationApp2016"}},{"id":207,"uris":["http://zotero.org/users/8063003/items/LFXPUFYD"],"itemData":{"id":207,"type":"paper-conference","abstract":"App stores allow users to submit feedback for downloaded apps in form of star ratings and text reviews. Recent studies analyzed this feedback and found that it includes information useful for app developers, such as user requirements, ideas for improvements, user sentiments about specific features, and descriptions of experiences with these features. However, for many apps, the amount of reviews is too large to be processed manually and their quality varies largely. The star ratings are given to the whole app and developers do not have a mean to analyze the feedback for the single features. In this paper we propose an automated approach that helps developers filter, aggregate, and analyze user reviews. We use natural language processing techniques to identify fine-grained app features in the reviews. We then extract the user sentiments about the identified features and give them a general score across all reviews. Finally, we use topic modeling techniques to group fine-grained features into more meaningful high-level features. We evaluated our approach with 7 apps from the Apple App Store and Google Play Store and compared its results with a manually, peer-conducted analysis of the reviews. On average, our approach has a precision of 0.59 and a recall of 0.51. The extracted features were coherent and relevant to requirements evolution tasks. Our approach can help app developers to systematically analyze user opinions about single features and filter irrelevant reviews.","container-title":"2014 IEEE 22nd International Requirements Engineering Conference (RE)","DOI":"10.1109/RE.2014.6912257","event":"2014 IEEE 22nd International Requirements Engineering Conference (RE)","note":"ISSN: 2332-6441","page":"153-162","source":"IEEE Xplore","title":"How Do Users Like This Feature? A Fine Grained Sentiment Analysis of App Reviews","title-short":"How Do Users Like This Feature?","author":[{"family":"Guzman","given":"Emitza"},{"family":"Maalej","given":"Walid"}],"issued":{"date-parts":[["2014"]]},"citation-key":"guzmanHowUsersThis2014"}},{"id":209,"uris":["http://zotero.org/users/8063003/items/DUP476ZB"],"itemData":{"id":209,"type":"paper-conference","abstract":"App Stores, such as Google Play or the Apple Store, allow users to provide feedback on apps by posting review comments and giving star ratings. These platforms constitute a useful electronic mean in which application developers and users can productively exchange information about apps. Previous research showed that users feedback contains usage scenarios, bug reports and feature requests, that can help app developers to accomplish software maintenance and evolution tasks. However, in the case of the most popular apps, the large amount of received feedback, its unstructured nature and varying quality can make the identification of useful user feedback a very challenging task. In this paper we present a taxonomy to classify app reviews into categories relevant to software maintenance and evolution, as well as an approach that merges three techniques: (1) Natural Language Processing, (2) Text Analysis and (3) Sentiment Analysis to automatically classify app reviews into the proposed categories. We show that the combined use of these techniques allows to achieve better results (a precision of 75% and a recall of 74%) than results obtained using each technique individually (precision of 70% and a recall of 67%).","container-title":"2015 IEEE International Conference on Software Maintenance and Evolution (ICSME)","DOI":"10.1109/ICSM.2015.7332474","event":"2015 IEEE International Conference on Software Maintenance and Evolution (ICSME)","page":"281-290","source":"IEEE Xplore","title":"How can i improve my app? Classifying user reviews for software maintenance and evolution","title-short":"How can i improve my app?","author":[{"family":"Panichella","given":"Sebastiano"},{"family":"Di Sorbo","given":"Andrea"},{"family":"Guzman","given":"Emitza"},{"family":"Visaggio","given":"Corrado A."},{"family":"Canfora","given":"Gerardo"},{"family":"Gall","given":"Harald C."}],"issued":{"date-parts":[["2015",9]]},"citation-key":"panichellaHowCanImprove2015"}}],"schema":"https://github.com/citation-style-language/schema/raw/master/csl-citation.json"} </w:instrText>
      </w:r>
      <w:r w:rsidRPr="00FB7B3F">
        <w:rPr>
          <w:rFonts w:eastAsiaTheme="minorEastAsia" w:cstheme="minorBidi"/>
          <w:kern w:val="0"/>
          <w:szCs w:val="22"/>
        </w:rPr>
        <w:fldChar w:fldCharType="separate"/>
      </w:r>
      <w:r w:rsidR="00215F1F" w:rsidRPr="00FB7B3F">
        <w:rPr>
          <w:kern w:val="0"/>
        </w:rPr>
        <w:t>[5–7]</w:t>
      </w:r>
      <w:r w:rsidRPr="00FB7B3F">
        <w:rPr>
          <w:rFonts w:eastAsiaTheme="minorEastAsia" w:cstheme="minorBidi"/>
          <w:kern w:val="0"/>
          <w:szCs w:val="22"/>
        </w:rPr>
        <w:fldChar w:fldCharType="end"/>
      </w:r>
      <w:r w:rsidRPr="00FB7B3F">
        <w:rPr>
          <w:rFonts w:eastAsiaTheme="minorEastAsia" w:cstheme="minorBidi"/>
          <w:kern w:val="0"/>
          <w:szCs w:val="22"/>
        </w:rPr>
        <w:t>其中大部分都集中在功能需求上。然而，用户评论包括功能和非功能需求，一些研究侧重于从用户评论中找到与质量特征相关的</w:t>
      </w:r>
      <w:r w:rsidRPr="00FB7B3F">
        <w:rPr>
          <w:rFonts w:eastAsiaTheme="minorEastAsia" w:cstheme="minorBidi"/>
          <w:kern w:val="0"/>
          <w:szCs w:val="22"/>
        </w:rPr>
        <w:t xml:space="preserve">NFRs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bxUe6SWC","properties":{"formattedCitation":"[12]","plainCitation":"[12]","noteIndex":0},"citationItems":[{"id":214,"uris":["http://zotero.org/users/8063003/items/MGU4Z659"],"itemData":{"id":214,"type":"paper-conference","abstract":"App user reviews have been regarded as a valuable source to elicit user requirements. Existing research on eliciting requirements from user reviews mainly focuses on functional aspects. However, Non-Functional Requirements (NFRs) from diverse sources play a critical role during software development. In this paper, we conducted an exploratory and comparative study in order to gain a deeper understanding on the nature of NFRs in user reviews, and to further compare the difference on the distributions of various NFRs between user reviews and industrial requirements specifications with respect to the system properties that NFRs address. We used 1278 user review sentences from two popular Apps (iBooks and WhatsApp) classified as NFRs that address quality characteristics, and further classified these 1278 NFRs based on the system view and the behavior theory and compared the difference on the distributions of various NFRs between user reviews and industrial requirements specifications. The results show that in App user reviews, users primarily report quality aspects on Reliability and Usability, and over 50% NFRs address interface behavior of the systems. Overall the distributions of NFRs with respect to the system view and the behavior theory in user reviews and industrial requirements specifications are similar, but the distributions of NFRs classified as architecture and state, and the distributions of NFRs in certain quality characteristic classes (e.g., the Usability class) show some differences. We concluded that most NFRs in user reviews are essentially not non-functional since they describe behavior over the interface of the systems. Compared with NFRs in industrial requirements specifications, NFRs in user reviews report more state-related aspects of the systems and care less about the architecture of the systems.","container-title":"2018 25th Asia-Pacific Software Engineering Conference (APSEC)","DOI":"10.1109/APSEC.2018.00064","event":"2018 25th Asia-Pacific Software Engineering Conference (APSEC)","note":"ISSN: 2640-0715","page":"494-503","source":"IEEE Xplore","title":"What Aspects Do Non-Functional Requirements in App User Reviews Describe? An Exploratory and Comparative Study","title-short":"What Aspects Do Non-Functional Requirements in App User Reviews Describe?","author":[{"family":"Wang","given":"Tianlu"},{"family":"Liang","given":"Peng"},{"family":"Lu","given":"Mengmeng"}],"issued":{"date-parts":[["2018"]]},"citation-key":"wangWhatAspectsNonFunctional2018"}}],"schema":"https://github.com/citation-style-language/schema/raw/master/csl-citation.json"} </w:instrText>
      </w:r>
      <w:r w:rsidRPr="00FB7B3F">
        <w:rPr>
          <w:rFonts w:eastAsiaTheme="minorEastAsia" w:cstheme="minorBidi"/>
          <w:kern w:val="0"/>
          <w:szCs w:val="22"/>
        </w:rPr>
        <w:fldChar w:fldCharType="separate"/>
      </w:r>
      <w:r w:rsidR="00215F1F" w:rsidRPr="00FB7B3F">
        <w:t>[12]</w:t>
      </w:r>
      <w:r w:rsidRPr="00FB7B3F">
        <w:rPr>
          <w:rFonts w:eastAsiaTheme="minorEastAsia" w:cstheme="minorBidi"/>
          <w:kern w:val="0"/>
          <w:szCs w:val="22"/>
        </w:rPr>
        <w:fldChar w:fldCharType="end"/>
      </w:r>
      <w:r w:rsidRPr="00FB7B3F">
        <w:rPr>
          <w:rFonts w:eastAsiaTheme="minorEastAsia" w:cstheme="minorBidi"/>
          <w:kern w:val="0"/>
          <w:szCs w:val="22"/>
        </w:rPr>
        <w:t>.</w:t>
      </w:r>
      <w:r w:rsidRPr="00FB7B3F">
        <w:rPr>
          <w:rFonts w:eastAsiaTheme="minorEastAsia" w:cstheme="minorBidi"/>
          <w:kern w:val="0"/>
          <w:szCs w:val="22"/>
        </w:rPr>
        <w:t>从明确的用户反馈中分析系统的用户需求，面临一个不可避免的问题。也就是说，用户必须在产品使用之外主动表达他们的需求。这种明确的反馈通常需要额外的努力或时间，使开发者有可能错过那些不愿意或不擅长提供反馈的用户的看法。此外，用户的反馈可能是不真实的或扭曲的，因为它脱离了产品在现场的使用。</w:t>
      </w:r>
      <w:r w:rsidRPr="00FB7B3F">
        <w:rPr>
          <w:rFonts w:eastAsiaTheme="minorEastAsia" w:cstheme="minorBidi"/>
          <w:kern w:val="0"/>
          <w:szCs w:val="22"/>
        </w:rPr>
        <w:t xml:space="preserve"> </w:t>
      </w:r>
    </w:p>
    <w:p w14:paraId="5C654EFD" w14:textId="77777777" w:rsidR="00333FB6" w:rsidRPr="00FB7B3F" w:rsidRDefault="00333FB6">
      <w:pPr>
        <w:widowControl/>
        <w:ind w:firstLine="466"/>
        <w:jc w:val="left"/>
      </w:pPr>
    </w:p>
    <w:p w14:paraId="25E817A4" w14:textId="77777777" w:rsidR="00DF0A0E" w:rsidRDefault="002937CA">
      <w:pPr>
        <w:pStyle w:val="2"/>
        <w:widowControl/>
        <w:tabs>
          <w:tab w:val="left" w:pos="426"/>
        </w:tabs>
        <w:spacing w:before="0" w:after="0"/>
        <w:ind w:firstLineChars="0" w:firstLine="0"/>
        <w:rPr>
          <w:rFonts w:eastAsiaTheme="majorEastAsia" w:cstheme="majorBidi"/>
          <w:b w:val="0"/>
          <w:bCs w:val="0"/>
          <w:kern w:val="0"/>
          <w:szCs w:val="26"/>
        </w:rPr>
      </w:pPr>
      <w:bookmarkStart w:id="12" w:name="_Toc102670109"/>
      <w:bookmarkStart w:id="13" w:name="_Toc105867775"/>
      <w:r w:rsidRPr="00FB7B3F">
        <w:rPr>
          <w:rFonts w:ascii="Times New Roman" w:eastAsiaTheme="majorEastAsia" w:hAnsi="Times New Roman" w:cstheme="majorBidi"/>
          <w:bCs w:val="0"/>
          <w:kern w:val="0"/>
          <w:szCs w:val="26"/>
        </w:rPr>
        <w:t xml:space="preserve">2.2 </w:t>
      </w:r>
      <w:r w:rsidRPr="00FB7B3F">
        <w:rPr>
          <w:rFonts w:ascii="Times New Roman" w:eastAsiaTheme="majorEastAsia" w:hAnsi="Times New Roman" w:cstheme="majorBidi"/>
          <w:bCs w:val="0"/>
          <w:kern w:val="0"/>
          <w:szCs w:val="26"/>
        </w:rPr>
        <w:t>基于隐性用户反馈的分析</w:t>
      </w:r>
      <w:bookmarkEnd w:id="12"/>
      <w:bookmarkEnd w:id="13"/>
    </w:p>
    <w:p w14:paraId="53DFB6E2" w14:textId="77777777" w:rsidR="00DF0A0E" w:rsidRDefault="002937CA">
      <w:pPr>
        <w:widowControl/>
        <w:ind w:firstLineChars="196" w:firstLine="470"/>
        <w:rPr>
          <w:rFonts w:eastAsiaTheme="minorEastAsia" w:cstheme="minorBidi"/>
          <w:kern w:val="0"/>
          <w:szCs w:val="22"/>
        </w:rPr>
      </w:pPr>
      <w:r w:rsidRPr="00FB7B3F">
        <w:rPr>
          <w:rFonts w:eastAsiaTheme="minorEastAsia" w:cstheme="minorBidi"/>
          <w:kern w:val="0"/>
          <w:szCs w:val="22"/>
        </w:rPr>
        <w:t>隐性评价用户需求的相对好处是，它不需要用户做任何事情，所捕获的一切都相对客观和有效。一些研究尝试了隐性的</w:t>
      </w:r>
      <w:r w:rsidRPr="00FB7B3F">
        <w:rPr>
          <w:rFonts w:eastAsiaTheme="minorEastAsia" w:cstheme="minorBidi"/>
          <w:kern w:val="0"/>
          <w:szCs w:val="22"/>
        </w:rPr>
        <w:t>NFR</w:t>
      </w:r>
      <w:r w:rsidRPr="00FB7B3F">
        <w:rPr>
          <w:rFonts w:eastAsiaTheme="minorEastAsia" w:cstheme="minorBidi"/>
          <w:kern w:val="0"/>
          <w:szCs w:val="22"/>
        </w:rPr>
        <w:t>评价，通过条件随机场定量地探索系统与用户的交互，以发现潜在的用户需求或要求</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PeCRslNY","properties":{"formattedCitation":"[10]","plainCitation":"[10]","noteIndex":0},"citationItems":[{"id":226,"uris":["http://zotero.org/users/8063003/items/46HDWNBL"],"itemData":{"id":226,"type":"article-journal","abstract":"Evolution is inevitable for almost all software, and may be driven by users’ continuous requests for changes and improvement, the enablement of technology development, among other factors. The evolution of software services can be seen as the evolution of system-user interactions. The capability to accurately and efficiently observe users’ volatile requirements is critical to making timely system improvements to adapt to rapidly changing environments. In this paper, we propose a methodology that employs Conditional Random Fields (CRF) as a means to provide quantitative exploration of system-user interactions that often lead to the discovery of users’ potential needs and requirements. By analyzing users' run-time behavioral patterns, domain experts can make prompt predictions on how users’ intentions shift, and timely propose system improvements or remedies to help address emerging needs. Our ultimate research goal is to speed up software service evolution to a great extent with automated tools, knowing that the challenge can be undoubtedly steep. The evolution of an online research library service is used to illustrate and evaluate the proposed approach in detail.","container-title":"Journal of Systems and Software","DOI":"10.1016/j.jss.2017.06.071","ISSN":"0164-1212","journalAbbreviation":"Journal of Systems and Software","language":"en","page":"147-164","source":"ScienceDirect","title":"A statistical analysis approach to predict user's changing requirements for software service evolution","volume":"132","author":[{"family":"Xie","given":"Haihua"},{"family":"Yang","given":"Jingwei"},{"family":"Chang","given":"Carl K."},{"family":"Liu","given":"Lin"}],"issued":{"date-parts":[["2017",10,1]]},"citation-key":"xieStatisticalAnalysisApproach2017"}}],"schema":"https://github.com/citation-style-language/schema/raw/master/csl-citation.json"} </w:instrText>
      </w:r>
      <w:r w:rsidRPr="00FB7B3F">
        <w:rPr>
          <w:rFonts w:eastAsiaTheme="minorEastAsia" w:cstheme="minorBidi"/>
          <w:kern w:val="0"/>
          <w:szCs w:val="22"/>
        </w:rPr>
        <w:fldChar w:fldCharType="separate"/>
      </w:r>
      <w:r w:rsidR="00215F1F" w:rsidRPr="00FB7B3F">
        <w:t>[10]</w:t>
      </w:r>
      <w:r w:rsidRPr="00FB7B3F">
        <w:rPr>
          <w:rFonts w:eastAsiaTheme="minorEastAsia" w:cstheme="minorBidi"/>
          <w:kern w:val="0"/>
          <w:szCs w:val="22"/>
        </w:rPr>
        <w:fldChar w:fldCharType="end"/>
      </w:r>
      <w:r w:rsidRPr="00FB7B3F">
        <w:rPr>
          <w:rFonts w:eastAsiaTheme="minorEastAsia" w:cstheme="minorBidi"/>
          <w:kern w:val="0"/>
          <w:szCs w:val="22"/>
        </w:rPr>
        <w:t>；或通过监测环境背景和人类行为背景来推断人类需求</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WBA20zGo","properties":{"formattedCitation":"[9]","plainCitation":"[9]","noteIndex":0},"citationItems":[{"id":220,"uris":["http://zotero.org/users/8063003/items/QMUFPUYY"],"itemData":{"id":220,"type":"paper-conference","abstract":"Non-functional requirements (NFRs) play a crucial role in all the downstream activities of a software life-cycle process. Capturing newly emerged NFRs is key to software evolution. Recent research shows functional requirements in the form of task-level alternative features can be elicited from user behavioral and system contextual data through user goal inference. Considering the close connection between the concept of goal and desire, we posit that there is an opportunity to extract new NFRs based on users' mental states, particularly their desires. We propose to use a statistical model to infer desires with multiple-levels of abstraction based on contextual data under Situ framework. Our multi-layered desire inference method takes inference confidence into consideration, and tries to make sense of inference results with both high-and low-inference confidence. By utilizing the different abstraction levels of desires, we provide an illustrative example with three cases to elicit users' new NFRs including new high-level and low-level desires and new contributing relationships between them. Several implications of this work are also discussed. We plan to conduct experiments on human subjects to validate the proposed method as IRB has just approved our proposal.","container-title":"2018 IEEE 42nd Annual Computer Software and Applications Conference (COMPSAC)","DOI":"10.1109/COMPSAC.2018.00013","event":"2018 IEEE 42nd Annual Computer Software and Applications Conference (COMPSAC)","note":"ISSN: 0730-3157","page":"28-37","source":"IEEE Xplore","title":"A Multi-layered Desires Based Framework to Detect Users' Evolving Non-functional Requirements","volume":"01","author":[{"family":"Sun","given":"Peng"},{"family":"Yang","given":"Jingwei"},{"family":"Ming","given":"Hua"},{"family":"Chang","given":"Carl K."}],"issued":{"date-parts":[["2018",7]]},"citation-key":"sunMultilayeredDesiresBased2018"}}],"schema":"https://github.com/citation-style-language/schema/raw/master/csl-citation.json"} </w:instrText>
      </w:r>
      <w:r w:rsidRPr="00FB7B3F">
        <w:rPr>
          <w:rFonts w:eastAsiaTheme="minorEastAsia" w:cstheme="minorBidi"/>
          <w:kern w:val="0"/>
          <w:szCs w:val="22"/>
        </w:rPr>
        <w:fldChar w:fldCharType="separate"/>
      </w:r>
      <w:r w:rsidR="00215F1F" w:rsidRPr="00FB7B3F">
        <w:t>[9]</w:t>
      </w:r>
      <w:r w:rsidRPr="00FB7B3F">
        <w:rPr>
          <w:rFonts w:eastAsiaTheme="minorEastAsia" w:cstheme="minorBidi"/>
          <w:kern w:val="0"/>
          <w:szCs w:val="22"/>
        </w:rPr>
        <w:fldChar w:fldCharType="end"/>
      </w:r>
      <w:r w:rsidRPr="00FB7B3F">
        <w:rPr>
          <w:rFonts w:eastAsiaTheme="minorEastAsia" w:cstheme="minorBidi"/>
          <w:kern w:val="0"/>
          <w:szCs w:val="22"/>
        </w:rPr>
        <w:t>.</w:t>
      </w:r>
      <w:r w:rsidRPr="00FB7B3F">
        <w:rPr>
          <w:rFonts w:eastAsiaTheme="minorEastAsia" w:cstheme="minorBidi"/>
          <w:kern w:val="0"/>
          <w:szCs w:val="22"/>
        </w:rPr>
        <w:t>然而，所有这些努力仍然是探索性的，并面临着诸如不容易部署和难以扩展等问题。因此，非常需要一种简单、直接和系统的方法来评估用户的隐性需求。</w:t>
      </w:r>
    </w:p>
    <w:p w14:paraId="0B188F1C" w14:textId="77777777" w:rsidR="00333FB6" w:rsidRPr="00FB7B3F" w:rsidRDefault="00333FB6">
      <w:pPr>
        <w:widowControl/>
        <w:ind w:firstLine="466"/>
        <w:jc w:val="left"/>
      </w:pPr>
    </w:p>
    <w:p w14:paraId="4877E0CE" w14:textId="77777777" w:rsidR="00DF0A0E" w:rsidRDefault="002937CA">
      <w:pPr>
        <w:pStyle w:val="2"/>
        <w:widowControl/>
        <w:tabs>
          <w:tab w:val="left" w:pos="426"/>
        </w:tabs>
        <w:spacing w:before="0" w:after="0"/>
        <w:ind w:firstLineChars="0" w:firstLine="0"/>
        <w:rPr>
          <w:rFonts w:eastAsiaTheme="majorEastAsia" w:cstheme="majorBidi"/>
          <w:b w:val="0"/>
          <w:bCs w:val="0"/>
          <w:kern w:val="0"/>
          <w:szCs w:val="26"/>
        </w:rPr>
      </w:pPr>
      <w:bookmarkStart w:id="14" w:name="_Toc105867776"/>
      <w:r w:rsidRPr="00FB7B3F">
        <w:rPr>
          <w:rFonts w:ascii="Times New Roman" w:eastAsiaTheme="majorEastAsia" w:hAnsi="Times New Roman" w:cstheme="majorBidi"/>
          <w:bCs w:val="0"/>
          <w:kern w:val="0"/>
          <w:szCs w:val="26"/>
        </w:rPr>
        <w:lastRenderedPageBreak/>
        <w:t xml:space="preserve">2.3 </w:t>
      </w:r>
      <w:r w:rsidRPr="00FB7B3F">
        <w:rPr>
          <w:rFonts w:ascii="Times New Roman" w:eastAsiaTheme="majorEastAsia" w:hAnsi="Times New Roman" w:cstheme="majorBidi"/>
          <w:bCs w:val="0"/>
          <w:kern w:val="0"/>
          <w:szCs w:val="26"/>
        </w:rPr>
        <w:t>软件工程中的眼球追踪</w:t>
      </w:r>
      <w:bookmarkEnd w:id="14"/>
    </w:p>
    <w:p w14:paraId="39F81D79" w14:textId="77777777" w:rsidR="00DF0A0E" w:rsidRDefault="002937CA">
      <w:pPr>
        <w:widowControl/>
        <w:ind w:firstLine="466"/>
      </w:pPr>
      <w:r w:rsidRPr="00FB7B3F">
        <w:t>眼动跟踪是指通过记录眼睛的注视数据来收集被试者公开的视觉注意力</w:t>
      </w:r>
      <w:r w:rsidRPr="00FB7B3F">
        <w:t xml:space="preserve"> </w:t>
      </w:r>
      <w:r w:rsidRPr="00FB7B3F">
        <w:fldChar w:fldCharType="begin"/>
      </w:r>
      <w:r w:rsidR="00215F1F" w:rsidRPr="00FB7B3F">
        <w:instrText xml:space="preserve"> ADDIN ZOTERO_ITEM CSL_CITATION {"citationID":"Slv0aFml","properties":{"formattedCitation":"[13,14]","plainCitation":"[13,14]","noteIndex":0},"citationItems":[{"id":272,"uris":["http://zotero.org/users/8063003/items/6G58QVZ9"],"itemData":{"id":272,"type":"article-journal","abstract":"Reviews studies of eye movements in reading and other information-processing tasks such as picture viewing, visual search, and problem solving. The major emphasis of the review is on reading as a specific example of the more general phenomenon of cognitive processing. Basic topics discussed are the perceptual span, eye guidance, integration across saccades, control of fixation durations, individual differences, and eye movements as they relate to dyslexia and speed reading. In addition, eye movements and the use of peripheral vision and scan paths in picture perception, visual search, and pattern recognition are discussed, as is the role of eye movements in visual illusion. The basic theme of the review is that eye movement data reflect the cognitive processes occurring in a particular task. Theoretical and practical considerations concerning the use of eye movement data are also presented. (7½ p ref) (PsycINFO Database Record (c) 2016 APA, all rights reserved)","container-title":"Psychological Bulletin","DOI":"10.1037/0033-2909.85.3.618","ISSN":"1939-1455","issue":"3","note":"publisher-place: US\npublisher: American Psychological Association","page":"618-660","source":"APA PsycNet","title":"Eye movements in reading and information processing","volume":"85","author":[{"family":"Rayner","given":"Keith"}],"issued":{"date-parts":[["1978"]]},"citation-key":"raynerEyeMovementsReading1978"}},{"id":274,"uris":["http://zotero.org/users/8063003/items/93GDLGFH"],"itemData":{"id":274,"type":"book","ISBN":"978-3-319-57883-5","language":"en","number-of-pages":"XL, 366","publisher":"Springer Cham","source":"link.springer.com","title":"Eye Tracking Methodology","URL":"https://link.springer.com/book/10.1007/978-3-319-57883-5","author":[{"family":"Andrew T.","given":"Duchowski"}],"accessed":{"date-parts":[["2022",6,1]]},"issued":{"date-parts":[["2017"]]},"citation-key":"andrewt.EyeTrackingMethodology2017"}}],"schema":"https://github.com/citation-style-language/schema/raw/master/csl-citation.json"} </w:instrText>
      </w:r>
      <w:r w:rsidRPr="00FB7B3F">
        <w:fldChar w:fldCharType="separate"/>
      </w:r>
      <w:r w:rsidR="00215F1F" w:rsidRPr="00FB7B3F">
        <w:t>[13,14]</w:t>
      </w:r>
      <w:r w:rsidRPr="00FB7B3F">
        <w:fldChar w:fldCharType="end"/>
      </w:r>
      <w:r w:rsidRPr="00FB7B3F">
        <w:t>.</w:t>
      </w:r>
      <w:r w:rsidRPr="00FB7B3F">
        <w:t>视觉注意力会触发理解和解决问题所需的认知过程，而认知过程会引导视觉注意力到特定的位置。因此，眼动仪对于研究被试在执行软件工程任务时的认知过程和努力是非常有用的。</w:t>
      </w:r>
      <w:r w:rsidRPr="00FB7B3F">
        <w:t xml:space="preserve"> </w:t>
      </w:r>
      <w:r w:rsidRPr="00FB7B3F">
        <w:fldChar w:fldCharType="begin"/>
      </w:r>
      <w:r w:rsidR="00215F1F" w:rsidRPr="00FB7B3F">
        <w:instrText xml:space="preserve"> ADDIN ZOTERO_ITEM CSL_CITATION {"citationID":"ibEiqRHy","properties":{"formattedCitation":"[14]","plainCitation":"[14]","noteIndex":0},"citationItems":[{"id":274,"uris":["http://zotero.org/users/8063003/items/93GDLGFH"],"itemData":{"id":274,"type":"book","ISBN":"978-3-319-57883-5","language":"en","number-of-pages":"XL, 366","publisher":"Springer Cham","source":"link.springer.com","title":"Eye Tracking Methodology","URL":"https://link.springer.com/book/10.1007/978-3-319-57883-5","author":[{"family":"Andrew T.","given":"Duchowski"}],"accessed":{"date-parts":[["2022",6,1]]},"issued":{"date-parts":[["2017"]]},"citation-key":"andrewt.EyeTrackingMethodology2017"}}],"schema":"https://github.com/citation-style-language/schema/raw/master/csl-citation.json"} </w:instrText>
      </w:r>
      <w:r w:rsidRPr="00FB7B3F">
        <w:fldChar w:fldCharType="separate"/>
      </w:r>
      <w:r w:rsidR="00215F1F" w:rsidRPr="00FB7B3F">
        <w:t>[14]</w:t>
      </w:r>
      <w:r w:rsidRPr="00FB7B3F">
        <w:fldChar w:fldCharType="end"/>
      </w:r>
      <w:r w:rsidRPr="00FB7B3F">
        <w:t>.</w:t>
      </w:r>
    </w:p>
    <w:p w14:paraId="7E8F6E3D" w14:textId="77777777" w:rsidR="00DF0A0E" w:rsidRDefault="002937CA">
      <w:pPr>
        <w:widowControl/>
        <w:ind w:firstLine="466"/>
      </w:pPr>
      <w:r w:rsidRPr="00FB7B3F">
        <w:t>眼球追踪器提供了一个客观的、实时的、定量的眼睛注视测量，无需有意识的过滤。它们帮助研究人员研究参与者无法表达的过程和意图。</w:t>
      </w:r>
      <w:r w:rsidRPr="00FB7B3F">
        <w:t xml:space="preserve"> </w:t>
      </w:r>
      <w:r w:rsidRPr="00FB7B3F">
        <w:fldChar w:fldCharType="begin"/>
      </w:r>
      <w:r w:rsidR="00215F1F" w:rsidRPr="00FB7B3F">
        <w:instrText xml:space="preserve"> ADDIN ZOTERO_ITEM CSL_CITATION {"citationID":"6xujfH9o","properties":{"formattedCitation":"[15]","plainCitation":"[15]","noteIndex":0},"citationItems":[{"id":276,"uris":["http://zotero.org/users/8063003/items/6M2AJ34I"],"itemData":{"id":276,"type":"webpage","title":"Eyetracking: Is It Worth It? :: UXmatters","URL":"https://www.uxmatters.com/mt/archives/2009/10/eyetracking-is-it-worth-it.php/","accessed":{"date-parts":[["2022",6,1]]},"citation-key":"EyetrackingItWorth"}}],"schema":"https://github.com/citation-style-language/schema/raw/master/csl-citation.json"} </w:instrText>
      </w:r>
      <w:r w:rsidRPr="00FB7B3F">
        <w:fldChar w:fldCharType="separate"/>
      </w:r>
      <w:r w:rsidR="00215F1F" w:rsidRPr="00FB7B3F">
        <w:t>[15]</w:t>
      </w:r>
      <w:r w:rsidRPr="00FB7B3F">
        <w:fldChar w:fldCharType="end"/>
      </w:r>
      <w:r w:rsidRPr="00FB7B3F">
        <w:t>.</w:t>
      </w:r>
      <w:r w:rsidRPr="00FB7B3F">
        <w:t>眼球追踪器根据参与者在任务中注意力集中的位置，提供了对参与者正在做什么和为什么做的额外见解。</w:t>
      </w:r>
    </w:p>
    <w:p w14:paraId="5F851EB5" w14:textId="77777777" w:rsidR="00DF0A0E" w:rsidRDefault="002937CA">
      <w:pPr>
        <w:widowControl/>
        <w:ind w:firstLine="466"/>
      </w:pPr>
      <w:r w:rsidRPr="00FB7B3F">
        <w:t>眼球追踪器帮助研究人员确定：（</w:t>
      </w:r>
      <w:r w:rsidRPr="00FB7B3F">
        <w:t>1</w:t>
      </w:r>
      <w:r w:rsidRPr="00FB7B3F">
        <w:t>）为什么参与者在完成任务时有问题；（</w:t>
      </w:r>
      <w:r w:rsidRPr="00FB7B3F">
        <w:t>2</w:t>
      </w:r>
      <w:r w:rsidRPr="00FB7B3F">
        <w:t>）参与者期望在哪里找到某些元素；（</w:t>
      </w:r>
      <w:r w:rsidRPr="00FB7B3F">
        <w:t>3</w:t>
      </w:r>
      <w:r w:rsidRPr="00FB7B3F">
        <w:t>）元素是否分散注意力；（</w:t>
      </w:r>
      <w:r w:rsidRPr="00FB7B3F">
        <w:t>4</w:t>
      </w:r>
      <w:r w:rsidRPr="00FB7B3F">
        <w:t>）设计、布局或人工制品如何有效地引导参与者完成任务；（</w:t>
      </w:r>
      <w:r w:rsidRPr="00FB7B3F">
        <w:t>5</w:t>
      </w:r>
      <w:r w:rsidRPr="00FB7B3F">
        <w:t>）参与者的效率是否存在差异，基于他们的人口统计学或专业知识；以及（</w:t>
      </w:r>
      <w:r w:rsidRPr="00FB7B3F">
        <w:t>6</w:t>
      </w:r>
      <w:r w:rsidRPr="00FB7B3F">
        <w:t>）参与者是否关注细节或简要扫描刺激物。</w:t>
      </w:r>
      <w:r w:rsidRPr="00FB7B3F">
        <w:t xml:space="preserve"> </w:t>
      </w:r>
      <w:r w:rsidRPr="00FB7B3F">
        <w:fldChar w:fldCharType="begin"/>
      </w:r>
      <w:r w:rsidR="00215F1F" w:rsidRPr="00FB7B3F">
        <w:instrText xml:space="preserve"> ADDIN ZOTERO_ITEM CSL_CITATION {"citationID":"ArtsKdGG","properties":{"formattedCitation":"[16,17]","plainCitation":"[16,17]","noteIndex":0},"citationItems":[{"id":278,"uris":["http://zotero.org/users/8063003/items/JL5WWXHC"],"itemData":{"id":278,"type":"webpage","title":"A Survey on the Usage of Eye-Tracking in Computer Programming | ACM Computing Surveys","URL":"https://dl.acm.org/doi/abs/10.1145/3145904","accessed":{"date-parts":[["2022",6,1]]},"citation-key":"SurveyUsageEyeTracking"}},{"id":280,"uris":["http://zotero.org/users/8063003/items/MYZYWJ75"],"itemData":{"id":280,"type":"article-journal","abstract":"Context\nEye-tracking is a mean to collect evidence regarding some participants’ cognitive processes. Eye-trackers monitor participants’ visual attention by collecting eye-movement data. These data are useful to get insights into participants’ cognitive processes during reasoning tasks.\nObjective\nThe Evidence-based Software Engineering (EBSE) paradigm has been proposed in 2004 and, since then, has been used to provide detailed insights regarding different topics in software engineering research and practice. Systematic Literature Reviews (SLR) are also useful in the context of EBSE by bringing together all existing evidence of research and results about a particular topic. This SLR evaluates the current state of the art of using eye-trackers in software engineering and provides evidence on the uses and contributions of eye-trackers to empirical studies in software engineering.\nMethod\nWe perform a SLR covering eye-tracking studies in software engineering published from 1990 up to the end of 2014. To search all recognised resources, instead of applying manual search, we perform an extensive automated search using Engineering Village. We identify 36 relevant publications, including nine journal papers, two workshop papers, and 25 conference papers.\nResults\nThe software engineering community started using eye-trackers in the 1990s and they have become increasingly recognised as useful tools to conduct empirical studies from 2006. We observe that researchers use eye-trackers to study model comprehension, code comprehension, debugging, collaborative interaction, and traceability. Moreover, we find that studies use different metrics based on eye-movement data to obtain quantitative measures. We also report the limitations of current eye-tracking technology, which threaten the validity of previous studies, along with suggestions to mitigate these limitations.\nConclusion\nHowever, not withstanding these limitations and threats, we conclude that the advent of new eye-trackers makes the use of these tools easier and less obtrusive and that the software engineering community could benefit more from this technology.","container-title":"Information and Software Technology","DOI":"10.1016/j.infsof.2015.06.008","ISSN":"0950-5849","journalAbbreviation":"Information and Software Technology","language":"en","page":"79-107","source":"ScienceDirect","title":"A systematic literature review on the usage of eye-tracking in software engineering","volume":"67","author":[{"family":"Sharafi","given":"Zohreh"},{"family":"Soh","given":"Zéphyrin"},{"family":"Guéhéneuc","given":"Yann-Gaël"}],"issued":{"date-parts":[["2015",11,1]]},"citation-key":"sharafiSystematicLiteratureReview2015"}}],"schema":"https://github.com/citation-style-language/schema/raw/master/csl-citation.json"} </w:instrText>
      </w:r>
      <w:r w:rsidRPr="00FB7B3F">
        <w:fldChar w:fldCharType="separate"/>
      </w:r>
      <w:r w:rsidR="00215F1F" w:rsidRPr="00FB7B3F">
        <w:t>[16,17]</w:t>
      </w:r>
      <w:r w:rsidRPr="00FB7B3F">
        <w:fldChar w:fldCharType="end"/>
      </w:r>
      <w:r w:rsidRPr="00FB7B3F">
        <w:t>.</w:t>
      </w:r>
      <w:r w:rsidRPr="00FB7B3F">
        <w:t>所有这些都是在任务执行过程中客观地完成的。</w:t>
      </w:r>
    </w:p>
    <w:p w14:paraId="10F7EC09" w14:textId="77777777" w:rsidR="00DF0A0E" w:rsidRDefault="002937CA">
      <w:pPr>
        <w:widowControl/>
        <w:ind w:firstLine="466"/>
      </w:pPr>
      <w:r w:rsidRPr="00FB7B3F">
        <w:t>然而，正确使用眼动仪是至关重要的。进行眼动跟踪研究需要对精细的细节进行奉献，以确保数据被正确和准确地收集。必须对收集到的数据进行仔细分析，以便将参与者的固定与他们的认知过程和意图联系起来。</w:t>
      </w:r>
      <w:r w:rsidRPr="00FB7B3F">
        <w:t xml:space="preserve"> </w:t>
      </w:r>
      <w:r w:rsidRPr="00FB7B3F">
        <w:fldChar w:fldCharType="begin"/>
      </w:r>
      <w:r w:rsidR="00215F1F" w:rsidRPr="00FB7B3F">
        <w:instrText xml:space="preserve"> ADDIN ZOTERO_ITEM CSL_CITATION {"citationID":"oIsGLFRh","properties":{"formattedCitation":"[18,19]","plainCitation":"[18,19]","noteIndex":0},"citationItems":[{"id":282,"uris":["http://zotero.org/users/8063003/items/WIQK966Q"],"itemData":{"id":282,"type":"chapter","abstract":"This chapter discusses the application of eye movements to user interfaces, both for analyzing interfaces (measuring usability) and as an actual control medium within a human–computer dialogue. For usability analysis, the user's eye movements are recorded during system use and later analyzed retrospectively; however, the eye movements do not affect the interface in real time. As a direct control medium, the eye movements are obtained and used in real time as an input to the user–computer dialogue. The eye movements might be the sole input, typically for disabled users or hands-busy applications, or might be used as one of several inputs, combining with mouse, keyboard, sensors, or other devices. From the perspective of mainstream eye-movement research, human–computer interaction, together with related work in the broader field of communications and media research, appears as a new and very promising area of applied work. Both basic and applied work can profit from integration within a unified field of eye­-movement research. Application of eye tracking in human–computer interaction remains a very promising approach; its technological and market barriers are finally being reduced.","container-title":"The Mind's Eye","event-place":"Amsterdam","ISBN":"978-0-444-51020-4","language":"en","note":"DOI: 10.1016/B978-044451020-4/50031-1","page":"573-605","publisher":"North-Holland","publisher-place":"Amsterdam","source":"ScienceDirect","title":"Commentary on Section 4 - Eye Tracking in Human-Computer Interaction and Usability Research: Ready to Deliver the Promises","title-short":"Commentary on Section 4 - Eye Tracking in Human-Computer Interaction and Usability Research","URL":"https://www.sciencedirect.com/science/article/pii/B9780444510204500311","author":[{"family":"Jacob","given":"Robert J. K."},{"family":"Karn","given":"Keith S."}],"editor":[{"family":"Hyönä","given":"J."},{"family":"Radach","given":"R."},{"family":"Deubel","given":"H."}],"accessed":{"date-parts":[["2022",6,1]]},"issued":{"date-parts":[["2003",1,1]]},"citation-key":"jacobCommentarySectionEye2003"}},{"id":284,"uris":["http://zotero.org/users/8063003/items/LSNJD73K"],"itemData":{"id":284,"type":"paper-conference","abstract":"Usability testing methods have not changed significantly since the origins of the practice. Usability studies typically address human performance at a readily observable task-level, including measures like time to complete a task, percentage of participants succeeding, type and number of errors, and subjective ratings of ease of use [3]. Certain types of questions are difficult to answer efficiently with these techniques. Imagine, for example, that we observe users spending longer than expected looking at a particular dialog of a software application or web page without making the appropriate selection to complete the task. Participants often have difficulty reporting their behavior and the experimenter is clueless about what went wrong. Is it because the user is overlooking the control? Is the user distracted by another element in the interface -- perhaps an animated graphic? Is the user seeing the control, but failing to comprehend its meaning? Different answers to these questions would clearly lead to different recommendations. If overlooking the control is a problem, increasing its salience is appropriate. If confusion of the control's function is a problem, changing the graphic or text label may be appropriate. If distraction is a problem, decreasing the salience of other stimuli may help. Without answers to these questions, design recommendations have to be implemented by trial and error. Recording the fixation pattern of the participant's eyes can offer additional information to help answer these questions. While this concept is not new, it has been confined primarily to military aircraft cockpit issues [2,4]. Only recently has eye tracking technology advanced to make it practical in the broader usability community. Usability studies of human-computer systems that have included eye tracking, e.g., [1] are beginning to show benefits of these techniques. However, important challenges remain.","collection-title":"CHI EA '99","container-title":"CHI '99 Extended Abstracts on Human Factors in Computing Systems","DOI":"10.1145/632716.632823","event-place":"New York, NY, USA","ISBN":"978-1-58113-158-1","page":"173","publisher":"Association for Computing Machinery","publisher-place":"New York, NY, USA","source":"ACM Digital Library","title":"The hunt for usability: tracking eye movements","title-short":"The hunt for usability","URL":"https://doi.org/10.1145/632716.632823","author":[{"family":"Karn","given":"Keith S."},{"family":"Ellis","given":"Steve"},{"family":"Juliano","given":"Cornell"}],"accessed":{"date-parts":[["2022",5,31]]},"issued":{"date-parts":[["1999"]]},"citation-key":"karnHuntUsabilityTracking1999"}}],"schema":"https://github.com/citation-style-language/schema/raw/master/csl-citation.json"} </w:instrText>
      </w:r>
      <w:r w:rsidRPr="00FB7B3F">
        <w:fldChar w:fldCharType="separate"/>
      </w:r>
      <w:r w:rsidR="00215F1F" w:rsidRPr="00FB7B3F">
        <w:t>[18,19]</w:t>
      </w:r>
      <w:r w:rsidRPr="00FB7B3F">
        <w:fldChar w:fldCharType="end"/>
      </w:r>
      <w:r w:rsidRPr="00FB7B3F">
        <w:t>.</w:t>
      </w:r>
      <w:r w:rsidRPr="00FB7B3F">
        <w:t>特别是，目前还没有绝对的方法来了解参与者是否真的理解了他们所固定的刺激物的一部分。</w:t>
      </w:r>
      <w:r w:rsidRPr="00FB7B3F">
        <w:t xml:space="preserve"> </w:t>
      </w:r>
      <w:r w:rsidRPr="00FB7B3F">
        <w:fldChar w:fldCharType="begin"/>
      </w:r>
      <w:r w:rsidR="00215F1F" w:rsidRPr="00FB7B3F">
        <w:instrText xml:space="preserve"> ADDIN ZOTERO_ITEM CSL_CITATION {"citationID":"S46b4oET","properties":{"formattedCitation":"[20]","plainCitation":"[20]","noteIndex":0},"citationItems":[{"id":97,"uris":["http://zotero.org/users/8063003/items/J7UQVFJE"],"itemData":{"id":97,"type":"article-journal","container-title":"Empirical Software Engineering","page":"3128-3174","title":"A practical guide on conducting eye tracking studies in software engineering","volume":"25","author":[{"family":"Sharafi","given":"Zohreh"},{"family":"Sharif","given":"Bonita"},{"family":"Guéhéneuc","given":"Yann-Gaël"},{"family":"Begel","given":"Andrew"},{"family":"Bednarik","given":"Roman"},{"family":"Crosby","given":"Martha E."}],"issued":{"date-parts":[["2020"]]},"citation-key":"sharafiPracticalGuideConducting2020"}}],"schema":"https://github.com/citation-style-language/schema/raw/master/csl-citation.json"} </w:instrText>
      </w:r>
      <w:r w:rsidRPr="00FB7B3F">
        <w:fldChar w:fldCharType="separate"/>
      </w:r>
      <w:r w:rsidR="00215F1F" w:rsidRPr="00FB7B3F">
        <w:t>[20]</w:t>
      </w:r>
      <w:r w:rsidRPr="00FB7B3F">
        <w:fldChar w:fldCharType="end"/>
      </w:r>
      <w:r w:rsidRPr="00FB7B3F">
        <w:t>.</w:t>
      </w:r>
    </w:p>
    <w:p w14:paraId="510E925A" w14:textId="77777777" w:rsidR="00333FB6" w:rsidRPr="00FB7B3F" w:rsidRDefault="00333FB6">
      <w:pPr>
        <w:widowControl/>
        <w:ind w:firstLine="466"/>
        <w:jc w:val="left"/>
      </w:pPr>
    </w:p>
    <w:p w14:paraId="1226C66D" w14:textId="77777777" w:rsidR="00DF0A0E" w:rsidRDefault="002937CA">
      <w:pPr>
        <w:pStyle w:val="2"/>
        <w:widowControl/>
        <w:tabs>
          <w:tab w:val="left" w:pos="426"/>
        </w:tabs>
        <w:spacing w:before="0" w:after="0"/>
        <w:ind w:firstLineChars="0" w:firstLine="0"/>
        <w:rPr>
          <w:rFonts w:eastAsiaTheme="majorEastAsia" w:cstheme="majorBidi"/>
          <w:b w:val="0"/>
          <w:bCs w:val="0"/>
          <w:kern w:val="0"/>
          <w:szCs w:val="26"/>
        </w:rPr>
      </w:pPr>
      <w:bookmarkStart w:id="15" w:name="_Toc105867777"/>
      <w:r w:rsidRPr="00FB7B3F">
        <w:rPr>
          <w:rFonts w:ascii="Times New Roman" w:eastAsiaTheme="majorEastAsia" w:hAnsi="Times New Roman" w:cstheme="majorBidi"/>
          <w:bCs w:val="0"/>
          <w:kern w:val="0"/>
          <w:szCs w:val="26"/>
        </w:rPr>
        <w:t xml:space="preserve">2.4 </w:t>
      </w:r>
      <w:r w:rsidRPr="00FB7B3F">
        <w:rPr>
          <w:rFonts w:ascii="Times New Roman" w:eastAsiaTheme="majorEastAsia" w:hAnsi="Times New Roman" w:cstheme="majorBidi"/>
          <w:bCs w:val="0"/>
          <w:kern w:val="0"/>
          <w:szCs w:val="26"/>
        </w:rPr>
        <w:t>非功能需求的定义</w:t>
      </w:r>
      <w:bookmarkEnd w:id="15"/>
    </w:p>
    <w:p w14:paraId="7496FD11" w14:textId="77777777" w:rsidR="00DF0A0E" w:rsidRDefault="002937CA">
      <w:pPr>
        <w:widowControl/>
        <w:ind w:firstLineChars="196" w:firstLine="470"/>
        <w:rPr>
          <w:rFonts w:eastAsiaTheme="minorEastAsia" w:cstheme="minorBidi"/>
          <w:b/>
          <w:bCs/>
          <w:kern w:val="0"/>
          <w:szCs w:val="22"/>
        </w:rPr>
      </w:pPr>
      <w:r w:rsidRPr="00FB7B3F">
        <w:rPr>
          <w:rFonts w:eastAsiaTheme="minorEastAsia" w:cstheme="minorBidi"/>
          <w:kern w:val="0"/>
          <w:szCs w:val="22"/>
        </w:rPr>
        <w:t>众所周知，非功能需求包含了软件设计的所有方面，比传统的功能需求更难定义、衡量、测试和跟踪</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874hA9Np","properties":{"formattedCitation":"[21]","plainCitation":"[21]","noteIndex":0},"citationItems":[{"id":9,"uris":["http://zotero.org/users/8063003/items/65IUMWY9"],"itemData":{"id":9,"type":"paper-conference","abstract":"Although the term 'non-functional requirement' has been in use for more than 20 years, there is still no consensus in the requirements engineering community what non-functional requirements are and how we should elicit, document, and validate them. On the other hand, there is a unanimous consensus that non-functional requirements are important and can be critical for the success of a project. This paper surveys the existing definitions of the term, highlights and discusses the problems with the current definitions, and contributes concepts for overcoming these problems.","container-title":"15th IEEE International Requirements Engineering Conference (RE 2007)","DOI":"10.1109/RE.2007.45","event":"15th IEEE International Requirements Engineering Conference (RE 2007)","note":"ISSN: 2332-6441","page":"21-26","source":"IEEE Xplore","title":"On Non-Functional Requirements","author":[{"family":"Glinz","given":"Martin"}],"issued":{"date-parts":[["2007",10]]},"citation-key":"glinzNonFunctionalRequirements2007"}}],"schema":"https://github.com/citation-style-language/schema/raw/master/csl-citation.json"} </w:instrText>
      </w:r>
      <w:r w:rsidRPr="00FB7B3F">
        <w:rPr>
          <w:rFonts w:eastAsiaTheme="minorEastAsia" w:cstheme="minorBidi"/>
          <w:kern w:val="0"/>
          <w:szCs w:val="22"/>
        </w:rPr>
        <w:fldChar w:fldCharType="separate"/>
      </w:r>
      <w:r w:rsidR="00215F1F" w:rsidRPr="00FB7B3F">
        <w:t>[21]</w:t>
      </w:r>
      <w:r w:rsidRPr="00FB7B3F">
        <w:rPr>
          <w:rFonts w:eastAsiaTheme="minorEastAsia" w:cstheme="minorBidi"/>
          <w:kern w:val="0"/>
          <w:szCs w:val="22"/>
        </w:rPr>
        <w:fldChar w:fldCharType="end"/>
      </w:r>
      <w:r w:rsidRPr="00FB7B3F">
        <w:rPr>
          <w:rFonts w:eastAsiaTheme="minorEastAsia" w:cstheme="minorBidi"/>
          <w:kern w:val="0"/>
          <w:szCs w:val="22"/>
        </w:rPr>
        <w:t>.</w:t>
      </w:r>
      <w:r w:rsidRPr="00FB7B3F">
        <w:rPr>
          <w:rFonts w:eastAsiaTheme="minorEastAsia" w:cstheme="minorBidi"/>
          <w:kern w:val="0"/>
          <w:szCs w:val="22"/>
        </w:rPr>
        <w:t>考虑到在用户测试过程中需要提取与用户体验相关的非功能需求，我们在初始阶段没有选择只与软件维护和后续开发相关的非功能需求。经过对非功能需求的筛选和整理，我们最终选择了几个应用广泛、定义明确、与用户体验密切相关、具有明显特征的非功能需求</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dE9lD0HH","properties":{"formattedCitation":"[22]","plainCitation":"[22]","noteIndex":0},"citationItems":[{"id":7,"uris":["http://zotero.org/users/8063003/items/SRS4FF3A"],"itemData":{"id":7,"type":"paper-conference","abstract":"Non-functional characteristics of products can be essential for business success and are a key differentiator between a company and its competitors. This paper presents the application of a systematic, experience-based method to elicit, document, and analyze non-functional requirements. The objective of the method is to achieve a minimal and sufficient set of measurable and traceable non-functional requirements. The method gives clear guidance for the requirements elicitation, using workshops for capturing the important quality aspects and eliciting the non-functional requirements. This paper shows its application in three different settings, reporting the experience and lessons learned from industrial case studies that applied our NFR method. As the case studies were applied in different domains and performed with companies of various maturity, and since different quality attributes were considered, a set of interesting results has emerged. Therefore, each case study tells its own story about how the elicitation of NFR in industry can work. The paper discusses the different settings and gives a comparison of the different lessons we learned from the case studies.","container-title":"13th IEEE International Conference on Requirements Engineering (RE'05)","DOI":"10.1109/RE.2005.47","event":"13th IEEE International Conference on Requirements Engineering (RE'05)","note":"ISSN: 2332-6441","page":"373-382","source":"IEEE Xplore","title":"Non-functional requirements in industry - three case studies adopting an experience-based NFR method","author":[{"family":"Doerr","given":"J."},{"family":"Kerkow","given":"D."},{"family":"Koenig","given":"T."},{"family":"Olsson","given":"T."},{"family":"Suzuki","given":"T."}],"issued":{"date-parts":[["2005",8]]},"citation-key":"doerrNonfunctionalRequirementsIndustry2005"}}],"schema":"https://github.com/citation-style-language/schema/raw/master/csl-citation.json"} </w:instrText>
      </w:r>
      <w:r w:rsidRPr="00FB7B3F">
        <w:rPr>
          <w:rFonts w:eastAsiaTheme="minorEastAsia" w:cstheme="minorBidi"/>
          <w:kern w:val="0"/>
          <w:szCs w:val="22"/>
        </w:rPr>
        <w:fldChar w:fldCharType="separate"/>
      </w:r>
      <w:r w:rsidR="00215F1F" w:rsidRPr="00FB7B3F">
        <w:t>[22]</w:t>
      </w:r>
      <w:r w:rsidRPr="00FB7B3F">
        <w:rPr>
          <w:rFonts w:eastAsiaTheme="minorEastAsia" w:cstheme="minorBidi"/>
          <w:kern w:val="0"/>
          <w:szCs w:val="22"/>
        </w:rPr>
        <w:fldChar w:fldCharType="end"/>
      </w:r>
      <w:r w:rsidRPr="00FB7B3F">
        <w:rPr>
          <w:rFonts w:eastAsiaTheme="minorEastAsia" w:cstheme="minorBidi"/>
          <w:kern w:val="0"/>
          <w:szCs w:val="22"/>
        </w:rPr>
        <w:t>.</w:t>
      </w:r>
      <w:r w:rsidRPr="00FB7B3F">
        <w:rPr>
          <w:rFonts w:eastAsiaTheme="minorEastAsia" w:cstheme="minorBidi"/>
          <w:kern w:val="0"/>
          <w:szCs w:val="22"/>
        </w:rPr>
        <w:t>下面列出了保留的要求，描述来自于公开的定义</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00215F1F" w:rsidRPr="00FB7B3F">
        <w:rPr>
          <w:rFonts w:eastAsiaTheme="minorEastAsia" w:cstheme="minorBidi"/>
          <w:kern w:val="0"/>
          <w:szCs w:val="22"/>
        </w:rPr>
        <w:instrText xml:space="preserve"> ADDIN ZOTERO_ITEM CSL_CITATION {"citationID":"9iipJCHT","properties":{"formattedCitation":"[23]","plainCitation":"[23]","noteIndex":0},"citationItems":[{"id":248,"uris":["http://zotero.org/users/8063003/items/E3NAX5AZ"],"itemData":{"id":248,"type":"book","collection-title":"Technical Report Series","event-place":"Sao Paulo, SP. Brazil.","number-of-pages":"16","publisher":"University of São Paulo, School of Arts, Sciences and Humanities","publisher-place":"Sao Paulo, SP. Brazil.","source":"ResearchGate","title":"Dictionary of Non-functional Requirements of Business Process and Web Services","author":[{"family":"Castro","given":"Camila"},{"family":"Fantinato","given":"Marcelo"}],"issued":{"date-parts":[["2018",12,1]]},"citation-key":"castroDictionaryNonfunctionalRequirements2018"}}],"schema":"https://github.com/citation-style-language/schema/raw/master/csl-citation.json"} </w:instrText>
      </w:r>
      <w:r w:rsidRPr="00FB7B3F">
        <w:rPr>
          <w:rFonts w:eastAsiaTheme="minorEastAsia" w:cstheme="minorBidi"/>
          <w:kern w:val="0"/>
          <w:szCs w:val="22"/>
        </w:rPr>
        <w:fldChar w:fldCharType="separate"/>
      </w:r>
      <w:r w:rsidR="00215F1F" w:rsidRPr="00FB7B3F">
        <w:t>[23]</w:t>
      </w:r>
      <w:r w:rsidRPr="00FB7B3F">
        <w:rPr>
          <w:rFonts w:eastAsiaTheme="minorEastAsia" w:cstheme="minorBidi"/>
          <w:kern w:val="0"/>
          <w:szCs w:val="22"/>
        </w:rPr>
        <w:fldChar w:fldCharType="end"/>
      </w:r>
      <w:r w:rsidRPr="00FB7B3F">
        <w:rPr>
          <w:rFonts w:eastAsiaTheme="minorEastAsia" w:cstheme="minorBidi"/>
          <w:kern w:val="0"/>
          <w:szCs w:val="22"/>
        </w:rPr>
        <w:t>.</w:t>
      </w:r>
    </w:p>
    <w:p w14:paraId="5F775B3A" w14:textId="77777777" w:rsidR="00DF0A0E" w:rsidRDefault="002937CA">
      <w:pPr>
        <w:widowControl/>
        <w:ind w:firstLineChars="196" w:firstLine="470"/>
        <w:rPr>
          <w:rFonts w:eastAsiaTheme="minorEastAsia" w:cstheme="minorBidi"/>
          <w:b/>
          <w:bCs/>
          <w:kern w:val="0"/>
          <w:szCs w:val="22"/>
        </w:rPr>
      </w:pPr>
      <w:r w:rsidRPr="00FB7B3F">
        <w:rPr>
          <w:rFonts w:eastAsiaTheme="minorEastAsia" w:cstheme="minorBidi"/>
          <w:b/>
          <w:bCs/>
          <w:kern w:val="0"/>
          <w:szCs w:val="22"/>
        </w:rPr>
        <w:t>精确性</w:t>
      </w:r>
      <w:r w:rsidRPr="00FB7B3F">
        <w:rPr>
          <w:rFonts w:eastAsiaTheme="minorEastAsia" w:cstheme="minorBidi"/>
          <w:kern w:val="0"/>
          <w:szCs w:val="22"/>
        </w:rPr>
        <w:t>。服务提供正确结果或效果的精确程度。</w:t>
      </w:r>
    </w:p>
    <w:p w14:paraId="00F3A933" w14:textId="77777777" w:rsidR="00DF0A0E" w:rsidRDefault="002937CA">
      <w:pPr>
        <w:widowControl/>
        <w:ind w:firstLineChars="0" w:firstLine="420"/>
        <w:rPr>
          <w:rFonts w:eastAsiaTheme="minorEastAsia" w:cstheme="minorBidi"/>
          <w:b/>
          <w:bCs/>
          <w:kern w:val="0"/>
          <w:szCs w:val="22"/>
        </w:rPr>
      </w:pPr>
      <w:r w:rsidRPr="00FB7B3F">
        <w:rPr>
          <w:rFonts w:eastAsiaTheme="minorEastAsia" w:cstheme="minorBidi"/>
          <w:b/>
          <w:bCs/>
          <w:kern w:val="0"/>
          <w:szCs w:val="22"/>
        </w:rPr>
        <w:t>稳健性</w:t>
      </w:r>
      <w:r w:rsidRPr="00FB7B3F">
        <w:rPr>
          <w:rFonts w:eastAsiaTheme="minorEastAsia" w:cstheme="minorBidi"/>
          <w:kern w:val="0"/>
          <w:szCs w:val="22"/>
        </w:rPr>
        <w:t>。程度代表了服务正确行动的能力，即使一些输入参数丢失或不正确。</w:t>
      </w:r>
    </w:p>
    <w:p w14:paraId="1EAEB6F0" w14:textId="77777777" w:rsidR="00DF0A0E" w:rsidRDefault="002937CA">
      <w:pPr>
        <w:widowControl/>
        <w:ind w:firstLineChars="0" w:firstLine="420"/>
        <w:rPr>
          <w:rFonts w:eastAsiaTheme="minorEastAsia" w:cstheme="minorBidi"/>
          <w:kern w:val="0"/>
          <w:szCs w:val="22"/>
        </w:rPr>
      </w:pPr>
      <w:r w:rsidRPr="00FB7B3F">
        <w:rPr>
          <w:rFonts w:eastAsiaTheme="minorEastAsia" w:cstheme="minorBidi"/>
          <w:b/>
          <w:bCs/>
          <w:kern w:val="0"/>
          <w:szCs w:val="22"/>
        </w:rPr>
        <w:t>易用性</w:t>
      </w:r>
      <w:r w:rsidRPr="00FB7B3F">
        <w:rPr>
          <w:rFonts w:eastAsiaTheme="minorEastAsia" w:cstheme="minorBidi"/>
          <w:kern w:val="0"/>
          <w:szCs w:val="22"/>
        </w:rPr>
        <w:t>。一个服务对用户来说毫不费力地操作和控制的程度。</w:t>
      </w:r>
    </w:p>
    <w:p w14:paraId="2FACCB83" w14:textId="77777777" w:rsidR="00DF0A0E" w:rsidRDefault="002937CA">
      <w:pPr>
        <w:widowControl/>
        <w:ind w:firstLineChars="0" w:firstLine="420"/>
        <w:rPr>
          <w:rFonts w:eastAsiaTheme="minorEastAsia" w:cstheme="minorBidi"/>
          <w:kern w:val="0"/>
          <w:szCs w:val="22"/>
        </w:rPr>
      </w:pPr>
      <w:r w:rsidRPr="00FB7B3F">
        <w:rPr>
          <w:rFonts w:eastAsiaTheme="minorEastAsia" w:cstheme="minorBidi"/>
          <w:b/>
          <w:bCs/>
          <w:kern w:val="0"/>
          <w:szCs w:val="22"/>
        </w:rPr>
        <w:t>一致性</w:t>
      </w:r>
      <w:r w:rsidRPr="00FB7B3F">
        <w:rPr>
          <w:rFonts w:eastAsiaTheme="minorEastAsia" w:cstheme="minorBidi"/>
          <w:kern w:val="0"/>
          <w:szCs w:val="22"/>
        </w:rPr>
        <w:t>。代表性服务提供相同设计模式的程度。</w:t>
      </w:r>
    </w:p>
    <w:p w14:paraId="13083A05" w14:textId="77777777" w:rsidR="00DF0A0E" w:rsidRDefault="002937CA">
      <w:pPr>
        <w:widowControl/>
        <w:ind w:firstLineChars="0" w:firstLine="420"/>
        <w:rPr>
          <w:rFonts w:eastAsiaTheme="minorEastAsia" w:cstheme="minorBidi"/>
          <w:b/>
          <w:bCs/>
          <w:kern w:val="0"/>
          <w:szCs w:val="22"/>
        </w:rPr>
      </w:pPr>
      <w:r w:rsidRPr="00FB7B3F">
        <w:rPr>
          <w:rFonts w:eastAsiaTheme="minorEastAsia" w:cstheme="minorBidi"/>
          <w:b/>
          <w:bCs/>
          <w:kern w:val="0"/>
          <w:szCs w:val="22"/>
        </w:rPr>
        <w:lastRenderedPageBreak/>
        <w:t>设备效率</w:t>
      </w:r>
      <w:r w:rsidRPr="00FB7B3F">
        <w:rPr>
          <w:rFonts w:eastAsiaTheme="minorEastAsia" w:cstheme="minorBidi"/>
          <w:kern w:val="0"/>
          <w:szCs w:val="22"/>
        </w:rPr>
        <w:t>。在使用一定数量的资源时，服务的迅速程度。</w:t>
      </w:r>
    </w:p>
    <w:p w14:paraId="3DA69058" w14:textId="77777777" w:rsidR="00DF0A0E" w:rsidRDefault="002937CA">
      <w:pPr>
        <w:widowControl/>
        <w:ind w:firstLineChars="0" w:firstLine="420"/>
        <w:rPr>
          <w:rFonts w:eastAsiaTheme="minorEastAsia" w:cstheme="minorBidi"/>
          <w:kern w:val="0"/>
          <w:szCs w:val="22"/>
        </w:rPr>
      </w:pPr>
      <w:r w:rsidRPr="00FB7B3F">
        <w:rPr>
          <w:rFonts w:eastAsiaTheme="minorEastAsia" w:cstheme="minorBidi"/>
          <w:b/>
          <w:bCs/>
          <w:kern w:val="0"/>
          <w:szCs w:val="22"/>
        </w:rPr>
        <w:t>可及性</w:t>
      </w:r>
      <w:r w:rsidRPr="00FB7B3F">
        <w:rPr>
          <w:rFonts w:eastAsiaTheme="minorEastAsia" w:cstheme="minorBidi"/>
          <w:kern w:val="0"/>
          <w:szCs w:val="22"/>
        </w:rPr>
        <w:t>。具有独特特征和能力的人能够在使用环境中使用一项服务以实现特定目标的程度。</w:t>
      </w:r>
    </w:p>
    <w:p w14:paraId="5A5BD4F9" w14:textId="77777777" w:rsidR="00333FB6" w:rsidRPr="00FB7B3F" w:rsidRDefault="00E12E0F">
      <w:pPr>
        <w:widowControl/>
        <w:spacing w:line="240" w:lineRule="auto"/>
        <w:ind w:firstLineChars="0" w:firstLine="0"/>
        <w:jc w:val="left"/>
        <w:rPr>
          <w:rFonts w:eastAsiaTheme="minorEastAsia" w:cstheme="minorBidi"/>
          <w:kern w:val="0"/>
          <w:szCs w:val="22"/>
        </w:rPr>
      </w:pPr>
      <w:r w:rsidRPr="00FB7B3F">
        <w:rPr>
          <w:rFonts w:eastAsiaTheme="minorEastAsia" w:cstheme="minorBidi"/>
          <w:kern w:val="0"/>
          <w:szCs w:val="22"/>
        </w:rPr>
        <w:br w:type="page"/>
      </w:r>
    </w:p>
    <w:p w14:paraId="39FC5CD8" w14:textId="77777777" w:rsidR="00DF0A0E" w:rsidRDefault="002937CA">
      <w:pPr>
        <w:keepNext/>
        <w:autoSpaceDE w:val="0"/>
        <w:autoSpaceDN w:val="0"/>
        <w:adjustRightInd w:val="0"/>
        <w:spacing w:line="360" w:lineRule="auto"/>
        <w:ind w:firstLineChars="0" w:firstLine="0"/>
        <w:jc w:val="center"/>
        <w:outlineLvl w:val="0"/>
        <w:rPr>
          <w:b/>
          <w:bCs/>
          <w:sz w:val="32"/>
          <w:szCs w:val="32"/>
        </w:rPr>
      </w:pPr>
      <w:bookmarkStart w:id="16" w:name="_Toc105867778"/>
      <w:r w:rsidRPr="00FB7B3F">
        <w:rPr>
          <w:rFonts w:eastAsiaTheme="majorEastAsia" w:cstheme="majorBidi"/>
          <w:b/>
          <w:kern w:val="0"/>
          <w:sz w:val="32"/>
          <w:szCs w:val="32"/>
        </w:rPr>
        <w:lastRenderedPageBreak/>
        <w:t>第三章：基于眼动跟踪的需求评估</w:t>
      </w:r>
      <w:r w:rsidRPr="005220E6">
        <w:rPr>
          <w:b/>
          <w:bCs/>
          <w:sz w:val="32"/>
          <w:szCs w:val="32"/>
        </w:rPr>
        <w:t>框架</w:t>
      </w:r>
      <w:bookmarkEnd w:id="16"/>
    </w:p>
    <w:p w14:paraId="21829699" w14:textId="15355685" w:rsidR="00DF0A0E" w:rsidRDefault="002937CA">
      <w:pPr>
        <w:widowControl/>
        <w:ind w:firstLineChars="200" w:firstLine="480"/>
        <w:rPr>
          <w:rFonts w:eastAsiaTheme="minorEastAsia" w:cstheme="minorBidi"/>
          <w:kern w:val="0"/>
          <w:szCs w:val="22"/>
        </w:rPr>
      </w:pPr>
      <w:r w:rsidRPr="00FB7B3F">
        <w:rPr>
          <w:rFonts w:eastAsiaTheme="minorEastAsia" w:cstheme="minorBidi"/>
          <w:kern w:val="0"/>
          <w:szCs w:val="22"/>
        </w:rPr>
        <w:t>整个框架的结构显示在</w:t>
      </w:r>
      <w:r w:rsidRPr="00FB7B3F">
        <w:rPr>
          <w:rFonts w:eastAsiaTheme="minorEastAsia" w:cstheme="minorBidi"/>
          <w:kern w:val="0"/>
          <w:szCs w:val="22"/>
        </w:rPr>
        <w:t xml:space="preserve"> </w:t>
      </w:r>
      <w:r w:rsidRPr="00FB7B3F">
        <w:rPr>
          <w:rFonts w:eastAsiaTheme="minorEastAsia" w:cstheme="minorBidi"/>
          <w:kern w:val="0"/>
          <w:szCs w:val="22"/>
        </w:rPr>
        <w:fldChar w:fldCharType="begin"/>
      </w:r>
      <w:r w:rsidRPr="00FB7B3F">
        <w:rPr>
          <w:rFonts w:eastAsiaTheme="minorEastAsia" w:cstheme="minorBidi"/>
          <w:kern w:val="0"/>
          <w:szCs w:val="22"/>
        </w:rPr>
        <w:instrText xml:space="preserve"> REF _Ref105358573 \h </w:instrText>
      </w:r>
      <w:r w:rsidRPr="00FB7B3F">
        <w:rPr>
          <w:rFonts w:eastAsiaTheme="minorEastAsia" w:cstheme="minorBidi"/>
          <w:kern w:val="0"/>
          <w:szCs w:val="22"/>
        </w:rPr>
      </w:r>
      <w:r w:rsidRPr="00FB7B3F">
        <w:rPr>
          <w:rFonts w:eastAsiaTheme="minorEastAsia" w:cstheme="minorBidi"/>
          <w:kern w:val="0"/>
          <w:szCs w:val="22"/>
        </w:rPr>
        <w:fldChar w:fldCharType="separate"/>
      </w:r>
      <w:r w:rsidR="007A07C1" w:rsidRPr="00FB7B3F">
        <w:t>图</w:t>
      </w:r>
      <w:r w:rsidR="007A07C1" w:rsidRPr="00FB7B3F">
        <w:t xml:space="preserve"> </w:t>
      </w:r>
      <w:r w:rsidR="007A07C1">
        <w:rPr>
          <w:noProof/>
        </w:rPr>
        <w:t>2</w:t>
      </w:r>
      <w:r w:rsidRPr="00FB7B3F">
        <w:rPr>
          <w:rFonts w:eastAsiaTheme="minorEastAsia" w:cstheme="minorBidi"/>
          <w:kern w:val="0"/>
          <w:szCs w:val="22"/>
        </w:rPr>
        <w:fldChar w:fldCharType="end"/>
      </w:r>
      <w:r w:rsidR="0087423D">
        <w:rPr>
          <w:rFonts w:eastAsiaTheme="minorEastAsia" w:cstheme="minorBidi" w:hint="eastAsia"/>
          <w:kern w:val="0"/>
          <w:szCs w:val="22"/>
        </w:rPr>
        <w:t>。</w:t>
      </w:r>
      <w:r w:rsidRPr="00FB7B3F">
        <w:rPr>
          <w:rFonts w:eastAsiaTheme="minorEastAsia" w:cstheme="minorBidi"/>
          <w:kern w:val="0"/>
          <w:szCs w:val="22"/>
        </w:rPr>
        <w:t>我们的框架的输入是开发人员用关键的</w:t>
      </w:r>
      <w:r w:rsidRPr="00FB7B3F">
        <w:rPr>
          <w:rFonts w:eastAsiaTheme="minorEastAsia" w:cstheme="minorBidi"/>
          <w:kern w:val="0"/>
          <w:szCs w:val="22"/>
        </w:rPr>
        <w:t xml:space="preserve"> "</w:t>
      </w:r>
      <w:r w:rsidRPr="00FB7B3F">
        <w:rPr>
          <w:rFonts w:eastAsiaTheme="minorEastAsia" w:cstheme="minorBidi"/>
          <w:kern w:val="0"/>
          <w:szCs w:val="22"/>
        </w:rPr>
        <w:t>兴趣区</w:t>
      </w:r>
      <w:r w:rsidRPr="00FB7B3F">
        <w:rPr>
          <w:rFonts w:eastAsiaTheme="minorEastAsia" w:cstheme="minorBidi"/>
          <w:kern w:val="0"/>
          <w:szCs w:val="22"/>
        </w:rPr>
        <w:t>"</w:t>
      </w:r>
      <w:r w:rsidRPr="00FB7B3F">
        <w:rPr>
          <w:rFonts w:eastAsiaTheme="minorEastAsia" w:cstheme="minorBidi"/>
          <w:kern w:val="0"/>
          <w:szCs w:val="22"/>
        </w:rPr>
        <w:t>（</w:t>
      </w:r>
      <w:r w:rsidRPr="00FB7B3F">
        <w:rPr>
          <w:rFonts w:eastAsiaTheme="minorEastAsia" w:cstheme="minorBidi"/>
          <w:kern w:val="0"/>
          <w:szCs w:val="22"/>
        </w:rPr>
        <w:t>AOI</w:t>
      </w:r>
      <w:r w:rsidRPr="00FB7B3F">
        <w:rPr>
          <w:rFonts w:eastAsiaTheme="minorEastAsia" w:cstheme="minorBidi"/>
          <w:kern w:val="0"/>
          <w:szCs w:val="22"/>
        </w:rPr>
        <w:t>）标记的函数的子任务。在本节中，我们将首先描述我们如何获得眼球追踪的指标。然后，解释了我们如何使用眼动跟踪指标来评估子任务的非功能需求的满足程度。最后，讨论了一种方法，从指标中提取几种模式，并利用这些模式更精细、更全面地检测用户的隐形需求，评价软件的非功能需求的满足程度。</w:t>
      </w:r>
    </w:p>
    <w:p w14:paraId="264F814C" w14:textId="77777777" w:rsidR="00333FB6" w:rsidRPr="00FB7B3F" w:rsidRDefault="00333FB6">
      <w:pPr>
        <w:widowControl/>
        <w:spacing w:line="240" w:lineRule="auto"/>
        <w:ind w:firstLineChars="0" w:firstLine="0"/>
        <w:jc w:val="left"/>
      </w:pPr>
    </w:p>
    <w:p w14:paraId="531FFBE0" w14:textId="77777777" w:rsidR="00333FB6" w:rsidRPr="00FB7B3F" w:rsidRDefault="00E12E0F">
      <w:pPr>
        <w:keepNext/>
        <w:widowControl/>
        <w:spacing w:line="240" w:lineRule="auto"/>
        <w:ind w:firstLine="466"/>
        <w:jc w:val="center"/>
      </w:pPr>
      <w:r w:rsidRPr="00FB7B3F">
        <w:rPr>
          <w:noProof/>
        </w:rPr>
        <w:drawing>
          <wp:inline distT="0" distB="0" distL="0" distR="0" wp14:anchorId="6DB350D5" wp14:editId="1330E747">
            <wp:extent cx="5181600" cy="4305300"/>
            <wp:effectExtent l="0" t="0" r="0" b="0"/>
            <wp:docPr id="10" name="图片 10"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10;&#10;中度可信度描述已自动生成"/>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181600" cy="4305300"/>
                    </a:xfrm>
                    <a:prstGeom prst="rect">
                      <a:avLst/>
                    </a:prstGeom>
                    <a:noFill/>
                    <a:ln>
                      <a:noFill/>
                    </a:ln>
                  </pic:spPr>
                </pic:pic>
              </a:graphicData>
            </a:graphic>
          </wp:inline>
        </w:drawing>
      </w:r>
    </w:p>
    <w:p w14:paraId="29D8340A" w14:textId="4790CE78" w:rsidR="00DF0A0E" w:rsidRDefault="002937CA">
      <w:pPr>
        <w:pStyle w:val="a3"/>
        <w:ind w:firstLine="466"/>
        <w:jc w:val="center"/>
        <w:rPr>
          <w:rFonts w:ascii="Times New Roman" w:hAnsi="Times New Roman" w:cs="Times New Roman"/>
          <w:sz w:val="24"/>
          <w:szCs w:val="24"/>
        </w:rPr>
      </w:pPr>
      <w:bookmarkStart w:id="17" w:name="_Ref105358573"/>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2</w:t>
      </w:r>
      <w:r w:rsidRPr="00FB7B3F">
        <w:rPr>
          <w:rFonts w:ascii="Times New Roman" w:hAnsi="Times New Roman" w:cs="Times New Roman"/>
          <w:sz w:val="24"/>
          <w:szCs w:val="24"/>
        </w:rPr>
        <w:fldChar w:fldCharType="end"/>
      </w:r>
      <w:bookmarkEnd w:id="17"/>
      <w:r w:rsidRPr="00FB7B3F">
        <w:rPr>
          <w:rFonts w:ascii="Times New Roman" w:hAnsi="Times New Roman" w:cs="Times New Roman"/>
          <w:sz w:val="24"/>
          <w:szCs w:val="24"/>
        </w:rPr>
        <w:t>基于眼睛追踪的需求评估框架的结构。</w:t>
      </w:r>
    </w:p>
    <w:p w14:paraId="79A0C51D" w14:textId="77777777" w:rsidR="00333FB6" w:rsidRPr="00FB7B3F" w:rsidRDefault="00333FB6">
      <w:pPr>
        <w:widowControl/>
        <w:spacing w:line="240" w:lineRule="auto"/>
        <w:ind w:firstLine="466"/>
        <w:jc w:val="center"/>
        <w:rPr>
          <w:kern w:val="0"/>
        </w:rPr>
      </w:pPr>
    </w:p>
    <w:p w14:paraId="27B6ED09" w14:textId="77777777" w:rsidR="00333FB6" w:rsidRPr="00FB7B3F" w:rsidRDefault="00333FB6">
      <w:pPr>
        <w:widowControl/>
        <w:ind w:firstLine="466"/>
        <w:jc w:val="left"/>
      </w:pPr>
    </w:p>
    <w:p w14:paraId="66512FE8" w14:textId="77777777" w:rsidR="00DF0A0E" w:rsidRDefault="002937CA">
      <w:pPr>
        <w:pStyle w:val="2"/>
        <w:widowControl/>
        <w:spacing w:before="0" w:after="0"/>
        <w:ind w:firstLineChars="0" w:firstLine="0"/>
        <w:rPr>
          <w:rFonts w:eastAsiaTheme="majorEastAsia" w:cstheme="majorBidi"/>
          <w:b w:val="0"/>
          <w:bCs w:val="0"/>
          <w:kern w:val="0"/>
          <w:szCs w:val="26"/>
        </w:rPr>
      </w:pPr>
      <w:bookmarkStart w:id="18" w:name="_Toc105867779"/>
      <w:r w:rsidRPr="00FB7B3F">
        <w:rPr>
          <w:rFonts w:ascii="Times New Roman" w:eastAsiaTheme="majorEastAsia" w:hAnsi="Times New Roman" w:cstheme="majorBidi"/>
          <w:bCs w:val="0"/>
          <w:kern w:val="0"/>
          <w:szCs w:val="26"/>
        </w:rPr>
        <w:t xml:space="preserve">3.1 </w:t>
      </w:r>
      <w:r w:rsidRPr="00FB7B3F">
        <w:rPr>
          <w:rFonts w:ascii="Times New Roman" w:eastAsiaTheme="majorEastAsia" w:hAnsi="Times New Roman" w:cstheme="majorBidi"/>
          <w:bCs w:val="0"/>
          <w:kern w:val="0"/>
          <w:szCs w:val="26"/>
        </w:rPr>
        <w:t>获得眼球追踪的指标</w:t>
      </w:r>
      <w:bookmarkEnd w:id="18"/>
    </w:p>
    <w:p w14:paraId="53A7D409" w14:textId="77777777" w:rsidR="00DF0A0E" w:rsidRDefault="002937CA">
      <w:pPr>
        <w:widowControl/>
        <w:ind w:firstLineChars="196" w:firstLine="470"/>
      </w:pPr>
      <w:r w:rsidRPr="00FB7B3F">
        <w:t>通过参考其他眼球追踪项目的研究方法</w:t>
      </w:r>
      <w:r w:rsidRPr="00FB7B3F">
        <w:t xml:space="preserve"> </w:t>
      </w:r>
      <w:r w:rsidRPr="00FB7B3F">
        <w:fldChar w:fldCharType="begin"/>
      </w:r>
      <w:r w:rsidR="00215F1F" w:rsidRPr="00FB7B3F">
        <w:instrText xml:space="preserve"> ADDIN ZOTERO_ITEM CSL_CITATION {"citationID":"i7sPLgXS","properties":{"formattedCitation":"[24,25]","plainCitation":"[24,25]","noteIndex":0},"citationItems":[{"id":1,"uris":["http://zotero.org/users/8063003/items/AVYZE7V5"],"itemData":{"id":1,"type":"paper-conference","abstract":"Traditionally, previous studies computed the click-through rate (CTR) to estimate a number of people who reviewed the advertisements placed online or used a self-report indicator to measure the effectiveness. However, these research results couldn't reveal potential customers for lack of valid common view on Internet advertising. This study recruited 65 participants whose eye movements were tracked and recorded by the eye tracking system, of which 35 were assigned to Facebook friend group and the other 30 were assigned to non-Facebook friend group according to the interpersonal relationships with the researcher. Eye tracking measurements, including total fixation duration (TFD) and latency of first (LFF) on the defined regions of interest (ROIs) of Facebook page were compared to indicate their visual attentions. The experimental results showed that 1) participants of the two groups spent less time viewing the ads at the right hand side (RHS) of Facebook based on TFD and 2) participants of non-Facebook friend group spent much time than participants of Facebook friend group while viewing the ads in the desktop news feed (DNF) of Facebook based on TFD. 3) Participants of the two groups have the same sequences of viewing ROIs placed ads at the right hand side (RHS). 4) Participants of the two groups have different sequences of viewing ROIs placed ads in the desktop news feed (DNF).","container-title":"2018 7th International Congress on Advanced Applied Informatics (IIAI-AAI)","DOI":"10.1109/IIAI-AAI.2018.00023","event":"2018 7th International Congress on Advanced Applied Informatics (IIAI-AAI)","page":"68-73","source":"IEEE Xplore","title":"Advertising Visual Attention to Facebook Social Network: Evidence from Eye Movements","title-short":"Advertising Visual Attention to Facebook Social Network","author":[{"family":"Wang","given":"Chun-Chia"},{"family":"Hung","given":"Jason C."},{"family":"Huang","given":"Chun-Hong"},{"family":"Chen","given":"Jia-Yu"}],"issued":{"date-parts":[["2018",7]]},"citation-key":"wangAdvertisingVisualAttention2018"}},{"id":228,"uris":["http://zotero.org/users/8063003/items/ZYPJZB6R"],"itemData":{"id":228,"type":"paper-conference","abstract":"Eye-tracking studies are getting more prevalent in software engineering. Researchers often use different metrics when publishing their results in eye-tracking studies. Even when the same metrics are used, they are given different names, causing difficulties in comparing studies. To encourage replications and facilitate advancing the state of the art, it is important that the metrics used by researchers be clearly and consistently defined in the literature. There is therefore a need for a survey of eye-tracking metrics to support the (future) goal of standardizing eye-tracking metrics. This paper seeks to bring awareness to the use of different metrics along with practical suggestions on using them. It compares and contrasts various eye-tracking metrics used in software engineering. It also provides definitions for common metrics and discusses some metrics that the software engineering community might borrow from other fields.","container-title":"2015 Asia-Pacific Software Engineering Conference (APSEC)","DOI":"10.1109/APSEC.2015.53","event":"2015 Asia-Pacific Software Engineering Conference (APSEC)","note":"ISSN: 1530-1362","page":"96-103","source":"IEEE Xplore","title":"Eye-Tracking Metrics in Software Engineering","author":[{"family":"Sharafi","given":"Zohreh"},{"family":"Shaffer","given":"Timothy"},{"family":"Sharif","given":"Bonita"},{"family":"Guéhéneuc","given":"Yann-Gaël"}],"issued":{"date-parts":[["2015"]]},"citation-key":"sharafiEyeTrackingMetricsSoftware2015"}}],"schema":"https://github.com/citation-style-language/schema/raw/master/csl-citation.json"} </w:instrText>
      </w:r>
      <w:r w:rsidRPr="00FB7B3F">
        <w:fldChar w:fldCharType="separate"/>
      </w:r>
      <w:r w:rsidR="00215F1F" w:rsidRPr="00FB7B3F">
        <w:t>[24,25]</w:t>
      </w:r>
      <w:r w:rsidRPr="00FB7B3F">
        <w:fldChar w:fldCharType="end"/>
      </w:r>
      <w:r w:rsidRPr="00FB7B3F">
        <w:t>，我们可以使用几个眼动跟踪的指标来描绘用户感知的不同方面。</w:t>
      </w:r>
    </w:p>
    <w:p w14:paraId="687E47AA" w14:textId="77777777" w:rsidR="00DF0A0E" w:rsidRDefault="002937CA">
      <w:pPr>
        <w:widowControl/>
        <w:ind w:firstLineChars="196" w:firstLine="470"/>
      </w:pPr>
      <w:r w:rsidRPr="00FB7B3F">
        <w:lastRenderedPageBreak/>
        <w:t>高层次的指标是基于低层次的指标，它需要更复杂的处理，包括但不限于计算、去噪等。级别越高，对狭义语义和清晰特征的表述就越好。在我们的研究中，高层次的指标所占的权重就越高。</w:t>
      </w:r>
    </w:p>
    <w:p w14:paraId="19C58171" w14:textId="77777777" w:rsidR="00333FB6" w:rsidRPr="00FB7B3F" w:rsidRDefault="00333FB6">
      <w:pPr>
        <w:widowControl/>
        <w:ind w:firstLineChars="196" w:firstLine="470"/>
      </w:pPr>
    </w:p>
    <w:p w14:paraId="4F904243" w14:textId="77777777" w:rsidR="00DF0A0E" w:rsidRDefault="002937CA">
      <w:pPr>
        <w:pStyle w:val="3"/>
        <w:ind w:firstLine="471"/>
      </w:pPr>
      <w:bookmarkStart w:id="19" w:name="_Toc105867780"/>
      <w:r w:rsidRPr="00FB7B3F">
        <w:t xml:space="preserve">3.1.1 </w:t>
      </w:r>
      <w:r w:rsidRPr="00FB7B3F">
        <w:t>第一层指标</w:t>
      </w:r>
      <w:bookmarkEnd w:id="19"/>
    </w:p>
    <w:p w14:paraId="6C4AE7B1" w14:textId="77777777" w:rsidR="00DF0A0E" w:rsidRDefault="002937CA">
      <w:pPr>
        <w:widowControl/>
        <w:ind w:firstLineChars="196" w:firstLine="470"/>
      </w:pPr>
      <w:r w:rsidRPr="00FB7B3F">
        <w:t>大多数经济实惠的眼球追踪设备可以收集的原始数据是屏幕上的眼睛注视点位置（</w:t>
      </w:r>
      <w:r w:rsidRPr="00FB7B3F">
        <w:t>X</w:t>
      </w:r>
      <w:r w:rsidRPr="00FB7B3F">
        <w:t>，</w:t>
      </w:r>
      <w:r w:rsidRPr="00FB7B3F">
        <w:t>Y</w:t>
      </w:r>
      <w:r w:rsidRPr="00FB7B3F">
        <w:t>）。一般来说，这一数据的收集依赖于计算机视觉技术来跟踪用户的头部和眼睛的旋转角度。</w:t>
      </w:r>
    </w:p>
    <w:p w14:paraId="135925AF" w14:textId="77777777" w:rsidR="00333FB6" w:rsidRPr="00FB7B3F" w:rsidRDefault="00333FB6">
      <w:pPr>
        <w:widowControl/>
        <w:ind w:firstLineChars="196" w:firstLine="470"/>
      </w:pPr>
    </w:p>
    <w:p w14:paraId="10A76BF6" w14:textId="77777777" w:rsidR="00DF0A0E" w:rsidRDefault="002937CA">
      <w:pPr>
        <w:pStyle w:val="3"/>
        <w:ind w:firstLine="471"/>
      </w:pPr>
      <w:bookmarkStart w:id="20" w:name="_Toc105867781"/>
      <w:r w:rsidRPr="00FB7B3F">
        <w:t xml:space="preserve">3.1.2 </w:t>
      </w:r>
      <w:r w:rsidRPr="00FB7B3F">
        <w:t>第二级指标</w:t>
      </w:r>
      <w:bookmarkEnd w:id="20"/>
    </w:p>
    <w:p w14:paraId="01E57D2F" w14:textId="77777777" w:rsidR="00DF0A0E" w:rsidRDefault="002937CA">
      <w:pPr>
        <w:widowControl/>
        <w:ind w:firstLineChars="196" w:firstLine="470"/>
      </w:pPr>
      <w:r w:rsidRPr="00FB7B3F">
        <w:t>眼球追踪器可以通过使用事件检测算法来定位眼睛的指示着陆点，从而区分固定（</w:t>
      </w:r>
      <w:r w:rsidRPr="00FB7B3F">
        <w:t>Fixations</w:t>
      </w:r>
      <w:r w:rsidRPr="00FB7B3F">
        <w:t>）和移位（</w:t>
      </w:r>
      <w:r w:rsidRPr="00FB7B3F">
        <w:t>Saccades</w:t>
      </w:r>
      <w:r w:rsidRPr="00FB7B3F">
        <w:t>）。</w:t>
      </w:r>
      <w:r w:rsidR="0003374A" w:rsidRPr="00FB7B3F">
        <w:t>固定</w:t>
      </w:r>
      <w:r w:rsidR="00373233" w:rsidRPr="00FB7B3F">
        <w:t>往往意味着用户正在对一个特定的物体产生意识，而</w:t>
      </w:r>
      <w:r w:rsidR="0003374A" w:rsidRPr="00FB7B3F">
        <w:t>移位</w:t>
      </w:r>
      <w:r w:rsidR="00373233" w:rsidRPr="00FB7B3F">
        <w:t>则意味着用户的眼睛只是沿着</w:t>
      </w:r>
      <w:r w:rsidR="008A667E" w:rsidRPr="00FB7B3F">
        <w:t>位置</w:t>
      </w:r>
      <w:r w:rsidR="00373233" w:rsidRPr="00FB7B3F">
        <w:t>快速移动</w:t>
      </w:r>
      <w:r w:rsidR="0003374A" w:rsidRPr="00FB7B3F">
        <w:t>。</w:t>
      </w:r>
      <w:r w:rsidRPr="00FB7B3F">
        <w:t>我们选择了基于离散阈值的方法，具有出色的准确性和</w:t>
      </w:r>
      <w:r w:rsidR="008F29FA" w:rsidRPr="00FB7B3F">
        <w:t>鲁棒性</w:t>
      </w:r>
      <w:r w:rsidR="008F29FA" w:rsidRPr="00FB7B3F">
        <w:t xml:space="preserve"> </w:t>
      </w:r>
      <w:r w:rsidR="008F29FA" w:rsidRPr="00FB7B3F">
        <w:fldChar w:fldCharType="begin"/>
      </w:r>
      <w:r w:rsidR="00215F1F" w:rsidRPr="00FB7B3F">
        <w:instrText xml:space="preserve"> ADDIN ZOTERO_ITEM CSL_CITATION {"citationID":"B2k3wH8u","properties":{"formattedCitation":"[26]","plainCitation":"[26]","noteIndex":0},"citationItems":[{"id":295,"uris":["http://zotero.org/users/8063003/items/5QKWCDIN"],"itemData":{"id":295,"type":"paper-conference","abstract":"The process of fixation (</w:instrText>
      </w:r>
      <w:r w:rsidR="00215F1F" w:rsidRPr="00FB7B3F">
        <w:instrText>固定</w:instrText>
      </w:r>
      <w:r w:rsidR="00215F1F" w:rsidRPr="00FB7B3F">
        <w:instrText>) identification—separating and labeling (</w:instrText>
      </w:r>
      <w:r w:rsidR="00215F1F" w:rsidRPr="00FB7B3F">
        <w:instrText>贴标</w:instrText>
      </w:r>
      <w:r w:rsidR="00215F1F" w:rsidRPr="00FB7B3F">
        <w:instrText>) fixations (</w:instrText>
      </w:r>
      <w:r w:rsidR="00215F1F" w:rsidRPr="00FB7B3F">
        <w:instrText>固定</w:instrText>
      </w:r>
      <w:r w:rsidR="00215F1F" w:rsidRPr="00FB7B3F">
        <w:instrText>) and saccades in eye-tracking protocols—is an essential part of eye-movement data analysis and can have a dramatic impact on higher-level analyses (</w:instrText>
      </w:r>
      <w:r w:rsidR="00215F1F" w:rsidRPr="00FB7B3F">
        <w:instrText>分析</w:instrText>
      </w:r>
      <w:r w:rsidR="00215F1F" w:rsidRPr="00FB7B3F">
        <w:instrText>) . However, algorithms (</w:instrText>
      </w:r>
      <w:r w:rsidR="00215F1F" w:rsidRPr="00FB7B3F">
        <w:instrText>算法</w:instrText>
      </w:r>
      <w:r w:rsidR="00215F1F" w:rsidRPr="00FB7B3F">
        <w:instrText>) for performing fixation identification are often described informally (</w:instrText>
      </w:r>
      <w:r w:rsidR="00215F1F" w:rsidRPr="00FB7B3F">
        <w:instrText>非正式</w:instrText>
      </w:r>
      <w:r w:rsidR="00215F1F" w:rsidRPr="00FB7B3F">
        <w:instrText>) and rarely compared in a meaningful way. In this paper we propose a taxonomy (</w:instrText>
      </w:r>
      <w:r w:rsidR="00215F1F" w:rsidRPr="00FB7B3F">
        <w:instrText>分类法</w:instrText>
      </w:r>
      <w:r w:rsidR="00215F1F" w:rsidRPr="00FB7B3F">
        <w:instrText>) of fixation identification algorithms that classifies algorithms in terms of how they utilize spatial (</w:instrText>
      </w:r>
      <w:r w:rsidR="00215F1F" w:rsidRPr="00FB7B3F">
        <w:instrText>空间</w:instrText>
      </w:r>
      <w:r w:rsidR="00215F1F" w:rsidRPr="00FB7B3F">
        <w:instrText>) and temporal (</w:instrText>
      </w:r>
      <w:r w:rsidR="00215F1F" w:rsidRPr="00FB7B3F">
        <w:instrText>颞</w:instrText>
      </w:r>
      <w:r w:rsidR="00215F1F" w:rsidRPr="00FB7B3F">
        <w:instrText>) information in eye-tracking protocols. Using this taxonomy, we describe five algorithms that are representative of different classes in the taxonomy and are based on commonly employed techniques. We then evaluate and compare these algorithms with respect to a number of qualitative (</w:instrText>
      </w:r>
      <w:r w:rsidR="00215F1F" w:rsidRPr="00FB7B3F">
        <w:instrText>定性</w:instrText>
      </w:r>
      <w:r w:rsidR="00215F1F" w:rsidRPr="00FB7B3F">
        <w:instrText xml:space="preserve">) characteristics. The results of these comparisons offer interesting implications for the use of the various algorithms in future work.","collection-title":"ETRA '00","container-title":"Proceedings of the 2000 symposium on Eye tracking research &amp; applications","DOI":"10.1145/355017.355028","event-place":"New York, NY, USA","ISBN":"978-1-58113-280-9","page":"71–78","publisher":"Association for Computing Machinery","publisher-place":"New York, NY, USA","source":"ACM Digital Library","title":"Identifying fixations and saccades in eye-tracking protocols","URL":"https://doi.org/10.1145/355017.355028","author":[{"family":"Salvucci","given":"Dario D."},{"family":"Goldberg","given":"Joseph H."}],"accessed":{"date-parts":[["2022",6,8]]},"issued":{"date-parts":[["2000"]]},"citation-key":"salvucciIdentifyingFixationsSaccades2000"}}],"schema":"https://github.com/citation-style-language/schema/raw/master/csl-citation.json"} </w:instrText>
      </w:r>
      <w:r w:rsidR="008F29FA" w:rsidRPr="00FB7B3F">
        <w:fldChar w:fldCharType="separate"/>
      </w:r>
      <w:r w:rsidR="00215F1F" w:rsidRPr="00FB7B3F">
        <w:t>[26]</w:t>
      </w:r>
      <w:r w:rsidR="008F29FA" w:rsidRPr="00FB7B3F">
        <w:fldChar w:fldCharType="end"/>
      </w:r>
      <w:r w:rsidRPr="00FB7B3F">
        <w:t>.</w:t>
      </w:r>
    </w:p>
    <w:p w14:paraId="0A6EA91B" w14:textId="77777777" w:rsidR="00333FB6" w:rsidRPr="00FB7B3F" w:rsidRDefault="00333FB6">
      <w:pPr>
        <w:widowControl/>
        <w:ind w:firstLineChars="196" w:firstLine="470"/>
      </w:pPr>
    </w:p>
    <w:p w14:paraId="5C002C1F" w14:textId="06573D9F" w:rsidR="00DF0A0E" w:rsidRDefault="002937CA">
      <w:pPr>
        <w:pStyle w:val="3"/>
        <w:ind w:firstLine="471"/>
      </w:pPr>
      <w:bookmarkStart w:id="21" w:name="_Toc105867782"/>
      <w:r w:rsidRPr="00FB7B3F">
        <w:t xml:space="preserve">3.1.3 </w:t>
      </w:r>
      <w:r w:rsidRPr="00FB7B3F">
        <w:t>第三</w:t>
      </w:r>
      <w:bookmarkEnd w:id="21"/>
      <w:r w:rsidR="0087423D" w:rsidRPr="00FB7B3F">
        <w:t>级指标</w:t>
      </w:r>
    </w:p>
    <w:p w14:paraId="0DA97603" w14:textId="77777777" w:rsidR="00DF0A0E" w:rsidRDefault="002937CA">
      <w:pPr>
        <w:widowControl/>
        <w:ind w:firstLineChars="196" w:firstLine="470"/>
      </w:pPr>
      <w:r w:rsidRPr="00FB7B3F">
        <w:t>兴趣区（</w:t>
      </w:r>
      <w:r w:rsidRPr="00FB7B3F">
        <w:t>AOI</w:t>
      </w:r>
      <w:r w:rsidRPr="00FB7B3F">
        <w:t>）是在这个层面上引入的，作为标记刺激区和提取专门针对这些区域的指标的工具。我们在研究中使用软件中的组件作为</w:t>
      </w:r>
      <w:r w:rsidRPr="00FB7B3F">
        <w:t>AOI</w:t>
      </w:r>
      <w:r w:rsidRPr="00FB7B3F">
        <w:t>区域。</w:t>
      </w:r>
    </w:p>
    <w:p w14:paraId="392105EA" w14:textId="77777777" w:rsidR="00DF0A0E" w:rsidRDefault="002937CA">
      <w:pPr>
        <w:widowControl/>
        <w:ind w:firstLineChars="196" w:firstLine="470"/>
      </w:pPr>
      <w:r w:rsidRPr="00FB7B3F">
        <w:t>固定时间（</w:t>
      </w:r>
      <w:r w:rsidRPr="00FB7B3F">
        <w:t>FD</w:t>
      </w:r>
      <w:r w:rsidRPr="00FB7B3F">
        <w:t>）。凝视关键</w:t>
      </w:r>
      <w:r w:rsidRPr="00FB7B3F">
        <w:t>AOI</w:t>
      </w:r>
      <w:r w:rsidRPr="00FB7B3F">
        <w:t>的时间。以前的研究用这个指标来描述参与者的努力程度</w:t>
      </w:r>
      <w:r w:rsidRPr="00FB7B3F">
        <w:t xml:space="preserve"> </w:t>
      </w:r>
      <w:r w:rsidRPr="00FB7B3F">
        <w:fldChar w:fldCharType="begin"/>
      </w:r>
      <w:r w:rsidR="00215F1F" w:rsidRPr="00FB7B3F">
        <w:instrText xml:space="preserve"> ADDIN ZOTERO_ITEM CSL_CITATION {"citationID":"UuIpg74r","properties":{"formattedCitation":"[20]","plainCitation":"[20]","noteIndex":0},"citationItems":[{"id":97,"uris":["http://zotero.org/users/8063003/items/J7UQVFJE"],"itemData":{"id":97,"type":"article-journal","container-title":"Empirical Software Engineering","page":"3128-3174","title":"A practical guide on conducting eye tracking studies in software engineering","volume":"25","author":[{"family":"Sharafi","given":"Zohreh"},{"family":"Sharif","given":"Bonita"},{"family":"Guéhéneuc","given":"Yann-Gaël"},{"family":"Begel","given":"Andrew"},{"family":"Bednarik","given":"Roman"},{"family":"Crosby","given":"Martha E."}],"issued":{"date-parts":[["2020"]]},"citation-key":"sharafiPracticalGuideConducting2020"}}],"schema":"https://github.com/citation-style-language/schema/raw/master/csl-citation.json"} </w:instrText>
      </w:r>
      <w:r w:rsidRPr="00FB7B3F">
        <w:fldChar w:fldCharType="separate"/>
      </w:r>
      <w:r w:rsidR="00215F1F" w:rsidRPr="00FB7B3F">
        <w:t>[20]</w:t>
      </w:r>
      <w:r w:rsidRPr="00FB7B3F">
        <w:fldChar w:fldCharType="end"/>
      </w:r>
      <w:r w:rsidRPr="00FB7B3F">
        <w:t>.</w:t>
      </w:r>
      <w:r w:rsidRPr="00FB7B3F">
        <w:t>该指标的值与用户在</w:t>
      </w:r>
      <w:r w:rsidRPr="00FB7B3F">
        <w:t>AOI</w:t>
      </w:r>
      <w:r w:rsidRPr="00FB7B3F">
        <w:t>上投入的精力有关。</w:t>
      </w:r>
    </w:p>
    <w:p w14:paraId="42ECBE05" w14:textId="77777777" w:rsidR="00DF0A0E" w:rsidRDefault="002937CA">
      <w:pPr>
        <w:widowControl/>
        <w:ind w:firstLineChars="196" w:firstLine="470"/>
      </w:pPr>
      <w:r w:rsidRPr="00FB7B3F">
        <w:t>固定次数</w:t>
      </w:r>
      <w:r w:rsidRPr="00FB7B3F">
        <w:t>(FC)</w:t>
      </w:r>
      <w:r w:rsidRPr="00FB7B3F">
        <w:t>：关键区域的固定次数。它也可以描述参与者花在</w:t>
      </w:r>
      <w:r w:rsidRPr="00FB7B3F">
        <w:t>AOI</w:t>
      </w:r>
      <w:r w:rsidRPr="00FB7B3F">
        <w:t>上的精力或努力程度。然而，长时间的凝视可能只产生单一或少量的固定次数，这与固定时间不同。</w:t>
      </w:r>
    </w:p>
    <w:p w14:paraId="0F42A1C2" w14:textId="77777777" w:rsidR="00DF0A0E" w:rsidRDefault="002937CA">
      <w:pPr>
        <w:widowControl/>
        <w:ind w:firstLineChars="196" w:firstLine="470"/>
      </w:pPr>
      <w:r w:rsidRPr="00FB7B3F">
        <w:t>固定率（</w:t>
      </w:r>
      <w:r w:rsidRPr="00FB7B3F">
        <w:t>FR</w:t>
      </w:r>
      <w:r w:rsidRPr="00FB7B3F">
        <w:t>）。固定在关键区域的总次数与其他区域的比率。固定率越低，说明搜索任务的效率越低：参与者花更多的精力去寻找相关区域</w:t>
      </w:r>
      <w:r w:rsidRPr="00FB7B3F">
        <w:t xml:space="preserve"> </w:t>
      </w:r>
      <w:r w:rsidRPr="00FB7B3F">
        <w:fldChar w:fldCharType="begin"/>
      </w:r>
      <w:r w:rsidR="00215F1F" w:rsidRPr="00FB7B3F">
        <w:instrText xml:space="preserve"> ADDIN ZOTERO_ITEM CSL_CITATION {"citationID":"lNvYULJP","properties":{"formattedCitation":"[27]","plainCitation":"[27]","noteIndex":0},"citationItems":[{"id":119,"uris":["http://zotero.org/users/8063003/items/WC249GN5"],"itemData":{"id":119,"type":"paper-conference","abstract":"Bookmarks are a valuable webpage re-visitation technique, but it is often difficult to find desired items in extensive bookmark collections. This experiment used response-time measures and eye-movement tracking to investigate how different information structures within bookmarks influence their salience and recognizability. Participants were presented with a series of news websites. The task following presentation of each site was to find the bookmark indexing the previously-seen page as quickly as possible. The Informational Structure of bookmarks was manipulated (top-down vs. bottom-up verbal organizations), together with the Number of Informational Cues present (one, two or three). Only this latter factor affected gross search times: Two cues were optimal, one cue was highly sub-optimal. However, more detailed eye-movement analyses of fixation behaviour on target items revealed interactive effects of both experimental factors, suggesting that the efficacy of bookmark recognition is crucially dependent on having an optimal combination of information quantity and information organization.","container-title":"People and Computers XVIII — Design for Life","DOI":"10.1007/1-84628-062-1_23","event-place":"London","ISBN":"978-1-84628-062-7","language":"en","page":"363-378","publisher":"Springer","publisher-place":"London","source":"Springer Link","title":"In Search of Salience: A Response-time and Eye-movement Analysis of Bookmark Recognition","title-short":"In Search of Salience","author":[{"family":"Poole","given":"Alex"},{"family":"Ball","given":"Linden J."},{"family":"Phillips","given":"Peter"}],"editor":[{"family":"Fincher","given":"Sally"},{"family":"Markopoulos","given":"Panos"},{"family":"Moore","given":"David"},{"family":"Ruddle","given":"Roy"}],"issued":{"date-parts":[["2005"]]},"citation-key":"pooleSearchSalienceResponsetime2005"}}],"schema":"https://github.com/citation-style-language/schema/raw/master/csl-citation.json"} </w:instrText>
      </w:r>
      <w:r w:rsidRPr="00FB7B3F">
        <w:fldChar w:fldCharType="separate"/>
      </w:r>
      <w:r w:rsidR="00215F1F" w:rsidRPr="00FB7B3F">
        <w:t>[27]</w:t>
      </w:r>
      <w:r w:rsidRPr="00FB7B3F">
        <w:fldChar w:fldCharType="end"/>
      </w:r>
      <w:r w:rsidRPr="00FB7B3F">
        <w:t>.</w:t>
      </w:r>
      <w:r w:rsidRPr="00FB7B3F">
        <w:t>较高的固定率可能表明需要更多的努力来完成任务。</w:t>
      </w:r>
      <w:r w:rsidRPr="00FB7B3F">
        <w:t xml:space="preserve"> </w:t>
      </w:r>
      <w:r w:rsidRPr="00FB7B3F">
        <w:fldChar w:fldCharType="begin"/>
      </w:r>
      <w:r w:rsidR="00215F1F" w:rsidRPr="00FB7B3F">
        <w:instrText xml:space="preserve"> ADDIN ZOTERO_ITEM CSL_CITATION {"citationID":"5HOswo7m","properties":{"formattedCitation":"[20]","plainCitation":"[20]","noteIndex":0},"citationItems":[{"id":97,"uris":["http://zotero.org/users/8063003/items/J7UQVFJE"],"itemData":{"id":97,"type":"article-journal","container-title":"Empirical Software Engineering","page":"3128-3174","title":"A practical guide on conducting eye tracking studies in software engineering","volume":"25","author":[{"family":"Sharafi","given":"Zohreh"},{"family":"Sharif","given":"Bonita"},{"family":"Guéhéneuc","given":"Yann-Gaël"},{"family":"Begel","given":"Andrew"},{"family":"Bednarik","given":"Roman"},{"family":"Crosby","given":"Martha E."}],"issued":{"date-parts":[["2020"]]},"citation-key":"sharafiPracticalGuideConducting2020"}}],"schema":"https://github.com/citation-style-language/schema/raw/master/csl-citation.json"} </w:instrText>
      </w:r>
      <w:r w:rsidRPr="00FB7B3F">
        <w:fldChar w:fldCharType="separate"/>
      </w:r>
      <w:r w:rsidR="00215F1F" w:rsidRPr="00FB7B3F">
        <w:t>[20]</w:t>
      </w:r>
      <w:r w:rsidRPr="00FB7B3F">
        <w:fldChar w:fldCharType="end"/>
      </w:r>
      <w:r w:rsidRPr="00FB7B3F">
        <w:t>.</w:t>
      </w:r>
    </w:p>
    <w:p w14:paraId="0A443E16" w14:textId="77777777" w:rsidR="00DF0A0E" w:rsidRDefault="002937CA">
      <w:pPr>
        <w:widowControl/>
        <w:ind w:firstLineChars="196" w:firstLine="470"/>
      </w:pPr>
      <w:r w:rsidRPr="00FB7B3F">
        <w:t>首次定影时间（</w:t>
      </w:r>
      <w:r w:rsidRPr="00FB7B3F">
        <w:t>FFT</w:t>
      </w:r>
      <w:r w:rsidRPr="00FB7B3F">
        <w:t>）。在</w:t>
      </w:r>
      <w:r w:rsidRPr="00FB7B3F">
        <w:t>AOI</w:t>
      </w:r>
      <w:r w:rsidRPr="00FB7B3F">
        <w:t>中第一次定影的时间可以表明关键</w:t>
      </w:r>
      <w:r w:rsidRPr="00FB7B3F">
        <w:t>AOI</w:t>
      </w:r>
      <w:r w:rsidRPr="00FB7B3F">
        <w:t>的引人注意的程度。</w:t>
      </w:r>
    </w:p>
    <w:p w14:paraId="21814607" w14:textId="77777777" w:rsidR="00333FB6" w:rsidRPr="00FB7B3F" w:rsidRDefault="00333FB6">
      <w:pPr>
        <w:widowControl/>
        <w:ind w:firstLineChars="196" w:firstLine="470"/>
      </w:pPr>
    </w:p>
    <w:p w14:paraId="770E84B7" w14:textId="77777777" w:rsidR="00DF0A0E" w:rsidRDefault="002937CA">
      <w:pPr>
        <w:pStyle w:val="3"/>
        <w:ind w:firstLine="471"/>
      </w:pPr>
      <w:bookmarkStart w:id="22" w:name="_Toc105867783"/>
      <w:r w:rsidRPr="00FB7B3F">
        <w:lastRenderedPageBreak/>
        <w:t xml:space="preserve">3.1.4 </w:t>
      </w:r>
      <w:r w:rsidRPr="00FB7B3F">
        <w:t>第四级指标</w:t>
      </w:r>
      <w:bookmarkEnd w:id="22"/>
    </w:p>
    <w:p w14:paraId="03065F90" w14:textId="77777777" w:rsidR="00DF0A0E" w:rsidRDefault="00E12E0F">
      <w:pPr>
        <w:widowControl/>
        <w:ind w:firstLineChars="200" w:firstLine="480"/>
      </w:pPr>
      <w:r w:rsidRPr="00FB7B3F">
        <w:t>四级指标中引入了</w:t>
      </w:r>
      <w:r w:rsidRPr="00FB7B3F">
        <w:t xml:space="preserve"> "</w:t>
      </w:r>
      <w:r w:rsidRPr="00FB7B3F">
        <w:t>扫描路径</w:t>
      </w:r>
      <w:r w:rsidRPr="00FB7B3F">
        <w:t xml:space="preserve"> "</w:t>
      </w:r>
      <w:r w:rsidRPr="00FB7B3F">
        <w:t>的概念，它是描述固定长度和时间的注视点或</w:t>
      </w:r>
      <w:r w:rsidRPr="00FB7B3F">
        <w:t>AOIs</w:t>
      </w:r>
      <w:r w:rsidRPr="00FB7B3F">
        <w:t>的序列。进行扫描路径之间的比较可以识别和分析</w:t>
      </w:r>
      <w:r w:rsidRPr="00FB7B3F">
        <w:t>''</w:t>
      </w:r>
      <w:r w:rsidRPr="00FB7B3F">
        <w:t>参与者解决任务的观看策略</w:t>
      </w:r>
      <w:r w:rsidRPr="00FB7B3F">
        <w:t xml:space="preserve"> </w:t>
      </w:r>
      <w:r w:rsidRPr="00FB7B3F">
        <w:fldChar w:fldCharType="begin"/>
      </w:r>
      <w:r w:rsidR="00215F1F" w:rsidRPr="00FB7B3F">
        <w:instrText xml:space="preserve"> ADDIN ZOTERO_ITEM CSL_CITATION {"citationID":"wthoOAwb","properties":{"formattedCitation":"[28]","plainCitation":"[28]","noteIndex":0},"citationItems":[{"id":232,"uris":["http://zotero.org/users/8063003/items/FZYEU65L"],"itemData":{"id":232,"type":"paper-conference","abstract":"Code reading is an important skill in programming. Inspired by the linearity that people exhibit while natural language text reading, we designed local and global gaze-based measures to characterize linearity (left-to-right and top-to-bottom) in reading source code. Unlike natural language text, source code is executable and requires a specific reading approach. To validate these measures, we compared the eye movements of novice and expert programmers who were asked to read and comprehend short snippets of natural language text and Java programs. Our results show that novices read source code less linearly than natural language text. Moreover, experts read code less linearly than novices. These findings indicate that there are specific differences between reading natural language and source code, and suggest that non-linear reading skills increase with expertise. We discuss the implications for practitioners and educators.","container-title":"2015 IEEE 23rd International Conference on Program Comprehension","DOI":"10.1109/ICPC.2015.36","event":"2015 IEEE 23rd International Conference on Program Comprehension","note":"ISSN: 1092-8138","page":"255-265","source":"IEEE Xplore","title":"Eye Movements in Code Reading: Relaxing the Linear Order","title-short":"Eye Movements in Code Reading","author":[{"family":"Busjahn","given":"Teresa"},{"family":"Bednarik","given":"Roman"},{"family":"Begel","given":"Andrew"},{"family":"Crosby","given":"Martha"},{"family":"Paterson","given":"James H."},{"family":"Schulte","given":"Carsten"},{"family":"Sharif","given":"Bonita"},{"family":"Tamm","given":"Sascha"}],"issued":{"date-parts":[["2015"]]},"citation-key":"busjahnEyeMovementsCode2015"}}],"schema":"https://github.com/citation-style-language/schema/raw/master/csl-citation.json"} </w:instrText>
      </w:r>
      <w:r w:rsidRPr="00FB7B3F">
        <w:fldChar w:fldCharType="separate"/>
      </w:r>
      <w:r w:rsidR="00215F1F" w:rsidRPr="00FB7B3F">
        <w:t>[28]</w:t>
      </w:r>
      <w:r w:rsidRPr="00FB7B3F">
        <w:fldChar w:fldCharType="end"/>
      </w:r>
      <w:r w:rsidRPr="00FB7B3F">
        <w:t>.</w:t>
      </w:r>
    </w:p>
    <w:p w14:paraId="268CCD30" w14:textId="77777777" w:rsidR="00DF0A0E" w:rsidRDefault="002937CA">
      <w:pPr>
        <w:widowControl/>
        <w:ind w:firstLineChars="196" w:firstLine="470"/>
      </w:pPr>
      <w:r w:rsidRPr="00FB7B3F">
        <w:t>扫描路径精度（</w:t>
      </w:r>
      <w:r w:rsidRPr="00FB7B3F">
        <w:t>SPA</w:t>
      </w:r>
      <w:r w:rsidRPr="00FB7B3F">
        <w:t>）。在被注视的</w:t>
      </w:r>
      <w:r w:rsidRPr="00FB7B3F">
        <w:t>AOIs</w:t>
      </w:r>
      <w:r w:rsidRPr="00FB7B3F">
        <w:t>中，关键</w:t>
      </w:r>
      <w:r w:rsidRPr="00FB7B3F">
        <w:t>AOIs</w:t>
      </w:r>
      <w:r w:rsidRPr="00FB7B3F">
        <w:t>的数量与其他</w:t>
      </w:r>
      <w:r w:rsidRPr="00FB7B3F">
        <w:t>AOIs</w:t>
      </w:r>
      <w:r w:rsidRPr="00FB7B3F">
        <w:t>的数量之比。该值越高，表明被试者对任务的理解程度越高</w:t>
      </w:r>
      <w:r w:rsidRPr="00FB7B3F">
        <w:t xml:space="preserve"> </w:t>
      </w:r>
      <w:r w:rsidRPr="00FB7B3F">
        <w:fldChar w:fldCharType="begin"/>
      </w:r>
      <w:r w:rsidR="00215F1F" w:rsidRPr="00FB7B3F">
        <w:instrText xml:space="preserve"> ADDIN ZOTERO_ITEM CSL_CITATION {"citationID":"tPtFl2wz","properties":{"formattedCitation":"[29]","plainCitation":"[29]","noteIndex":0},"citationItems":[{"id":237,"uris":["http://zotero.org/users/8063003/items/MECAGPHK"],"itemData":{"id":237,"type":"paper-conference","abstract":"Understanding business process models has been previously related to various factors. Those factors were determined using statistical approaches either on model repositories or on experiments based on comprehension questions. We noticed that, when asking comprehension questions on a process model, usually the expert explores only a part of the entire model to provide the answer. This paper formalizes this observation under the notion of Relevant Region. We conduct an experiment using eye-tracking to prove that the Relevant Region is indeed correlated to the answer given to the comprehension question. We also give evidence that it is possible to predict whether the correct answer will be given to a comprehension question, knowing the number and the time spent fixating Relevant Region elements. This paper sets the foundations for future improvements on model comprehension research and practice.","collection-title":"Lecture Notes in Computer Science","container-title":"Advanced Information Systems Engineering","DOI":"10.1007/978-3-642-38709-8_15","event-place":"Berlin, Heidelberg","ISBN":"978-3-642-38709-8","language":"en","page":"224-239","publisher":"Springer","publisher-place":"Berlin, Heidelberg","source":"Springer Link","title":"Eye-Tracking the Factors of Process Model Comprehension Tasks","author":[{"family":"Petrusel","given":"Razvan"},{"family":"Mendling","given":"Jan"}],"editor":[{"family":"Salinesi","given":"Camille"},{"family":"Norrie","given":"Moira C."},{"family":"Pastor","given":"Óscar"}],"issued":{"date-parts":[["2013"]]},"citation-key":"petruselEyeTrackingFactorsProcess2013"}}],"schema":"https://github.com/citation-style-language/schema/raw/master/csl-citation.json"} </w:instrText>
      </w:r>
      <w:r w:rsidRPr="00FB7B3F">
        <w:fldChar w:fldCharType="separate"/>
      </w:r>
      <w:r w:rsidR="00215F1F" w:rsidRPr="00FB7B3F">
        <w:t>[29]</w:t>
      </w:r>
      <w:r w:rsidRPr="00FB7B3F">
        <w:fldChar w:fldCharType="end"/>
      </w:r>
      <w:r w:rsidRPr="00FB7B3F">
        <w:t>.</w:t>
      </w:r>
    </w:p>
    <w:p w14:paraId="02A874EC" w14:textId="77777777" w:rsidR="00DF0A0E" w:rsidRDefault="002937CA">
      <w:pPr>
        <w:widowControl/>
        <w:ind w:firstLineChars="196" w:firstLine="470"/>
      </w:pPr>
      <w:r w:rsidRPr="00FB7B3F">
        <w:t>编辑距离（</w:t>
      </w:r>
      <w:r w:rsidRPr="00FB7B3F">
        <w:t>ED</w:t>
      </w:r>
      <w:r w:rsidRPr="00FB7B3F">
        <w:t>）。将扫描路径转换为开发者确定的最短路径的编辑成本是通过插入、替换和删除等基本操作来计算的。该值越小，参与者的行为就越符合开发者的期望。</w:t>
      </w:r>
    </w:p>
    <w:p w14:paraId="139A3AFC" w14:textId="77777777" w:rsidR="00DF0A0E" w:rsidRDefault="002937CA">
      <w:pPr>
        <w:widowControl/>
        <w:ind w:firstLineChars="196" w:firstLine="470"/>
      </w:pPr>
      <w:r w:rsidRPr="00FB7B3F">
        <w:t>注意力转换的数量（</w:t>
      </w:r>
      <w:r w:rsidRPr="00FB7B3F">
        <w:t>AS</w:t>
      </w:r>
      <w:r w:rsidRPr="00FB7B3F">
        <w:t>）。在单位时间内，在一连串的</w:t>
      </w:r>
      <w:r w:rsidRPr="00FB7B3F">
        <w:t>AOIs</w:t>
      </w:r>
      <w:r w:rsidRPr="00FB7B3F">
        <w:t>之间切换的总次数。切换次数越多，意味着参与者对正在进行的任务更不确定。</w:t>
      </w:r>
    </w:p>
    <w:p w14:paraId="1ED58056" w14:textId="77777777" w:rsidR="00DF0A0E" w:rsidRDefault="002937CA">
      <w:pPr>
        <w:widowControl/>
        <w:ind w:firstLineChars="196" w:firstLine="470"/>
      </w:pPr>
      <w:r w:rsidRPr="00FB7B3F">
        <w:t>凸壳区（</w:t>
      </w:r>
      <w:r w:rsidRPr="00FB7B3F">
        <w:t>CA</w:t>
      </w:r>
      <w:r w:rsidRPr="00FB7B3F">
        <w:t>）。包含被试者所有固定点的最小的凸形集合。较小的表示凝视点之间的距离越近，被试者在寻找相关区域时投入的精力越少</w:t>
      </w:r>
      <w:r w:rsidRPr="00FB7B3F">
        <w:t xml:space="preserve"> </w:t>
      </w:r>
      <w:r w:rsidRPr="00FB7B3F">
        <w:fldChar w:fldCharType="begin"/>
      </w:r>
      <w:r w:rsidR="00215F1F" w:rsidRPr="00FB7B3F">
        <w:instrText xml:space="preserve"> ADDIN ZOTERO_ITEM CSL_CITATION {"citationID":"FAdHFgmY","properties":{"formattedCitation":"[30]","plainCitation":"[30]","noteIndex":0},"citationItems":[{"id":235,"uris":["http://zotero.org/users/8063003/items/AAE4K2TT"],"itemData":{"id":235,"type":"article-journal","abstract":"Eye movement-based analysis can enhance traditional performance, protocol, and walk-through evaluations of computer interfaces. Despite a substantial history of eye movement data collection in tasks, there is still a great need for an organized definition and evaluation of appropriate measures. Several measures based upon eye movement locations and scanpaths were evaluated here, to assess their validity for assessment of interface quality. Good and poor interfaces for a drawing tool selection program were developed by manipulating the grouping of tool icons. These were subsequently evaluated by a collection of 50 interface designers and typical users. Twelve subjects used the interfaces while their eye movements were collected. Compared with a randomly organized set of component buttons, well-organized functional grouping resulted in shorter scanpaths, covering smaller areas. The poorer interface resulted in more, but similar duration, fixations than the better interface. Whereas the poor interface produced less efficient search behavior, the layout of component representations did not influence their interpretability. Overall, data obtained from eye movements can significantly enhance the observation of users' strategies while using computer interfaces, which can subsequently improve the precision of computer interface evaluations. Relevance to industry The software development industry requires improved methods for the objective analysis and design of software interfaces. This study provides a foundation for using eye movement analysis as part of an objective evaluation tool for many phases of interface analysis. The present approach is instructional in its definition of eye movement-based measures, and is evaluative with respect to the utility of these measures.","container-title":"International Journal of Industrial Ergonomics","DOI":"10.1016/S0169-8141(98)00068-7","ISSN":"0169-8141","issue":"6","journalAbbreviation":"International Journal of Industrial Ergonomics","language":"en","page":"631-645","source":"ScienceDirect","title":"Computer interface evaluation using eye movements: methods and constructs","title-short":"Computer interface evaluation using eye movements","volume":"24","author":[{"family":"Goldberg","given":"Joseph H"},{"family":"Kotval","given":"Xerxes P"}],"issued":{"date-parts":[["1999",10,1]]},"citation-key":"goldbergComputerInterfaceEvaluation1999"}}],"schema":"https://github.com/citation-style-language/schema/raw/master/csl-citation.json"} </w:instrText>
      </w:r>
      <w:r w:rsidRPr="00FB7B3F">
        <w:fldChar w:fldCharType="separate"/>
      </w:r>
      <w:r w:rsidR="00215F1F" w:rsidRPr="00FB7B3F">
        <w:t>[30]</w:t>
      </w:r>
      <w:r w:rsidRPr="00FB7B3F">
        <w:fldChar w:fldCharType="end"/>
      </w:r>
      <w:r w:rsidRPr="00FB7B3F">
        <w:t>.</w:t>
      </w:r>
    </w:p>
    <w:p w14:paraId="0641065D" w14:textId="77777777" w:rsidR="00333FB6" w:rsidRPr="00FB7B3F" w:rsidRDefault="00333FB6">
      <w:pPr>
        <w:widowControl/>
        <w:ind w:firstLine="466"/>
        <w:jc w:val="left"/>
      </w:pPr>
    </w:p>
    <w:p w14:paraId="7FA922DA" w14:textId="77777777" w:rsidR="00DF0A0E" w:rsidRDefault="002937CA">
      <w:pPr>
        <w:pStyle w:val="2"/>
        <w:widowControl/>
        <w:spacing w:before="0" w:after="0"/>
        <w:ind w:firstLineChars="0" w:firstLine="0"/>
        <w:rPr>
          <w:rFonts w:eastAsiaTheme="majorEastAsia" w:cstheme="majorBidi"/>
          <w:b w:val="0"/>
          <w:bCs w:val="0"/>
          <w:kern w:val="0"/>
          <w:szCs w:val="26"/>
        </w:rPr>
      </w:pPr>
      <w:bookmarkStart w:id="23" w:name="_Toc105867784"/>
      <w:r w:rsidRPr="00FB7B3F">
        <w:rPr>
          <w:rFonts w:ascii="Times New Roman" w:eastAsiaTheme="majorEastAsia" w:hAnsi="Times New Roman" w:cstheme="majorBidi"/>
          <w:bCs w:val="0"/>
          <w:kern w:val="0"/>
          <w:szCs w:val="26"/>
        </w:rPr>
        <w:t xml:space="preserve">3.2 </w:t>
      </w:r>
      <w:r w:rsidRPr="00FB7B3F">
        <w:rPr>
          <w:rFonts w:ascii="Times New Roman" w:eastAsiaTheme="majorEastAsia" w:hAnsi="Times New Roman" w:cstheme="majorBidi"/>
          <w:bCs w:val="0"/>
          <w:kern w:val="0"/>
          <w:szCs w:val="26"/>
        </w:rPr>
        <w:t>基于指标的分析</w:t>
      </w:r>
      <w:bookmarkEnd w:id="23"/>
    </w:p>
    <w:p w14:paraId="16AB0D91" w14:textId="19D16B3E" w:rsidR="00DF0A0E" w:rsidRDefault="002937CA">
      <w:pPr>
        <w:widowControl/>
        <w:ind w:firstLineChars="196" w:firstLine="470"/>
      </w:pPr>
      <w:r w:rsidRPr="00FB7B3F">
        <w:t>众所周知，非功能需求包含了软件设计的所有方面，与传统的功能需求相比，非功能需求更难定义、衡量、测试和跟踪。经过对非功能需求的筛选和整理，我们最终选择了几个被广泛使用的非功能需求</w:t>
      </w:r>
      <w:r w:rsidRPr="00FB7B3F">
        <w:t xml:space="preserve"> </w:t>
      </w:r>
      <w:r w:rsidRPr="00FB7B3F">
        <w:fldChar w:fldCharType="begin"/>
      </w:r>
      <w:r w:rsidR="00215F1F" w:rsidRPr="00FB7B3F">
        <w:instrText xml:space="preserve"> ADDIN ZOTERO_ITEM CSL_CITATION {"citationID":"ZlkhV5yA","properties":{"formattedCitation":"[23]","plainCitation":"[23]","noteIndex":0},"citationItems":[{"id":248,"uris":["http://zotero.org/users/8063003/items/E3NAX5AZ"],"itemData":{"id":248,"type":"book","collection-title":"Technical Report Series","event-place":"Sao Paulo, SP. Brazil.","number-of-pages":"16","publisher":"University of São Paulo, School of Arts, Sciences and Humanities","publisher-place":"Sao Paulo, SP. Brazil.","source":"ResearchGate","title":"Dictionary of Non-functional Requirements of Business Process and Web Services","author":[{"family":"Castro","given":"Camila"},{"family":"Fantinato","given":"Marcelo"}],"issued":{"date-parts":[["2018",12,1]]},"citation-key":"castroDictionaryNonfunctionalRequirements2018"}}],"schema":"https://github.com/citation-style-language/schema/raw/master/csl-citation.json"} </w:instrText>
      </w:r>
      <w:r w:rsidRPr="00FB7B3F">
        <w:fldChar w:fldCharType="separate"/>
      </w:r>
      <w:r w:rsidR="00215F1F" w:rsidRPr="00FB7B3F">
        <w:t>[23]</w:t>
      </w:r>
      <w:r w:rsidRPr="00FB7B3F">
        <w:fldChar w:fldCharType="end"/>
      </w:r>
      <w:r w:rsidRPr="00FB7B3F">
        <w:t>，与用户体验密切相关，并且有明确的特征。我们发现，一旦某个非功能需求没有被满足，用户的指标就会发生一些特征性的变化。我们根据上文</w:t>
      </w:r>
      <w:r w:rsidRPr="00FB7B3F">
        <w:t>A</w:t>
      </w:r>
      <w:r w:rsidRPr="00FB7B3F">
        <w:t>段提到的被广泛接受的响应用户的各个指标的行为特征，结合各个</w:t>
      </w:r>
      <w:r w:rsidRPr="00FB7B3F">
        <w:t>NFR</w:t>
      </w:r>
      <w:r w:rsidRPr="00FB7B3F">
        <w:t>不被满足时在人机交互中出现的用户特征，将眼动跟踪的指标与</w:t>
      </w:r>
      <w:r w:rsidRPr="00FB7B3F">
        <w:t>NFR</w:t>
      </w:r>
      <w:r w:rsidRPr="00FB7B3F">
        <w:t>对应。其中，有些指标在某个</w:t>
      </w:r>
      <w:r w:rsidRPr="00FB7B3F">
        <w:t>NFR</w:t>
      </w:r>
      <w:r w:rsidRPr="00FB7B3F">
        <w:t>不被满足时有很大的反应，而其他指标在这个</w:t>
      </w:r>
      <w:r w:rsidRPr="00FB7B3F">
        <w:t>NFR</w:t>
      </w:r>
      <w:r w:rsidRPr="00FB7B3F">
        <w:t>被满足或不被满足时没有明显的差别。到目前为止，我们所确定的</w:t>
      </w:r>
      <w:r w:rsidRPr="00FB7B3F">
        <w:t>NFR</w:t>
      </w:r>
      <w:r w:rsidRPr="00FB7B3F">
        <w:t>和变化的特征之间的对应关系如图所示</w:t>
      </w:r>
      <w:r w:rsidRPr="00FB7B3F">
        <w:t xml:space="preserve"> </w:t>
      </w:r>
      <w:r w:rsidRPr="00FB7B3F">
        <w:fldChar w:fldCharType="begin"/>
      </w:r>
      <w:r w:rsidRPr="00FB7B3F">
        <w:instrText xml:space="preserve"> REF _Ref104752772 \h </w:instrText>
      </w:r>
      <w:r w:rsidRPr="00FB7B3F">
        <w:fldChar w:fldCharType="separate"/>
      </w:r>
      <w:r w:rsidR="007A07C1" w:rsidRPr="00FB7B3F">
        <w:t>图</w:t>
      </w:r>
      <w:r w:rsidR="007A07C1" w:rsidRPr="00FB7B3F">
        <w:t xml:space="preserve"> </w:t>
      </w:r>
      <w:r w:rsidR="007A07C1">
        <w:rPr>
          <w:noProof/>
        </w:rPr>
        <w:t>3</w:t>
      </w:r>
      <w:r w:rsidRPr="00FB7B3F">
        <w:fldChar w:fldCharType="end"/>
      </w:r>
      <w:r w:rsidRPr="00FB7B3F">
        <w:t xml:space="preserve">. </w:t>
      </w:r>
    </w:p>
    <w:p w14:paraId="1EDF4133" w14:textId="77777777" w:rsidR="00333FB6" w:rsidRPr="00FB7B3F" w:rsidRDefault="00333FB6">
      <w:pPr>
        <w:widowControl/>
        <w:ind w:firstLine="466"/>
        <w:jc w:val="left"/>
      </w:pPr>
    </w:p>
    <w:p w14:paraId="75D50303" w14:textId="77777777" w:rsidR="00333FB6" w:rsidRPr="00FB7B3F" w:rsidRDefault="00E12E0F">
      <w:pPr>
        <w:widowControl/>
        <w:spacing w:line="240" w:lineRule="auto"/>
        <w:ind w:firstLine="466"/>
        <w:jc w:val="center"/>
        <w:rPr>
          <w:kern w:val="0"/>
        </w:rPr>
      </w:pPr>
      <w:r w:rsidRPr="00FB7B3F">
        <w:rPr>
          <w:noProof/>
          <w:kern w:val="0"/>
        </w:rPr>
        <w:lastRenderedPageBreak/>
        <w:drawing>
          <wp:inline distT="0" distB="0" distL="0" distR="0" wp14:anchorId="562557D9" wp14:editId="71A7FD7D">
            <wp:extent cx="3397250" cy="4537075"/>
            <wp:effectExtent l="0" t="0" r="0" b="0"/>
            <wp:docPr id="11" name="图片 1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示&#10;&#10;描述已自动生成"/>
                    <pic:cNvPicPr>
                      <a:picLocks noChangeAspect="1" noChangeArrowheads="1"/>
                    </pic:cNvPicPr>
                  </pic:nvPicPr>
                  <pic:blipFill>
                    <a:blip r:embed="rId20">
                      <a:extLst>
                        <a:ext uri="{28A0092B-C50C-407E-A947-70E740481C1C}">
                          <a14:useLocalDpi xmlns:a14="http://schemas.microsoft.com/office/drawing/2010/main" val="0"/>
                        </a:ext>
                      </a:extLst>
                    </a:blip>
                    <a:srcRect t="540"/>
                    <a:stretch>
                      <a:fillRect/>
                    </a:stretch>
                  </pic:blipFill>
                  <pic:spPr>
                    <a:xfrm>
                      <a:off x="0" y="0"/>
                      <a:ext cx="3397250" cy="4537075"/>
                    </a:xfrm>
                    <a:prstGeom prst="rect">
                      <a:avLst/>
                    </a:prstGeom>
                    <a:noFill/>
                    <a:ln>
                      <a:noFill/>
                    </a:ln>
                  </pic:spPr>
                </pic:pic>
              </a:graphicData>
            </a:graphic>
          </wp:inline>
        </w:drawing>
      </w:r>
    </w:p>
    <w:p w14:paraId="3B343DA1" w14:textId="1FB2F903" w:rsidR="00DF0A0E" w:rsidRDefault="002937CA">
      <w:pPr>
        <w:pStyle w:val="a3"/>
        <w:ind w:firstLineChars="0" w:firstLine="0"/>
        <w:jc w:val="center"/>
        <w:rPr>
          <w:rFonts w:ascii="Times New Roman" w:hAnsi="Times New Roman" w:cs="Times New Roman"/>
          <w:sz w:val="24"/>
          <w:szCs w:val="24"/>
        </w:rPr>
      </w:pPr>
      <w:bookmarkStart w:id="24" w:name="_Ref104752772"/>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3</w:t>
      </w:r>
      <w:r w:rsidRPr="00FB7B3F">
        <w:rPr>
          <w:rFonts w:ascii="Times New Roman" w:hAnsi="Times New Roman" w:cs="Times New Roman"/>
          <w:sz w:val="24"/>
          <w:szCs w:val="24"/>
        </w:rPr>
        <w:fldChar w:fldCharType="end"/>
      </w:r>
      <w:bookmarkEnd w:id="24"/>
      <w:r w:rsidRPr="00FB7B3F">
        <w:rPr>
          <w:rFonts w:ascii="Times New Roman" w:hAnsi="Times New Roman" w:cs="Times New Roman"/>
          <w:sz w:val="24"/>
          <w:szCs w:val="24"/>
        </w:rPr>
        <w:t>NFR</w:t>
      </w:r>
      <w:r w:rsidRPr="00FB7B3F">
        <w:rPr>
          <w:rFonts w:ascii="Times New Roman" w:hAnsi="Times New Roman" w:cs="Times New Roman"/>
          <w:sz w:val="24"/>
          <w:szCs w:val="24"/>
        </w:rPr>
        <w:t>和眼动指标之间的关系</w:t>
      </w:r>
    </w:p>
    <w:p w14:paraId="5E2D2E0A" w14:textId="77777777" w:rsidR="00DF0A0E" w:rsidRDefault="002937CA">
      <w:pPr>
        <w:pStyle w:val="3"/>
        <w:ind w:firstLine="471"/>
      </w:pPr>
      <w:bookmarkStart w:id="25" w:name="_Toc105867785"/>
      <w:r w:rsidRPr="00FB7B3F">
        <w:t xml:space="preserve">3.2.1 </w:t>
      </w:r>
      <w:r w:rsidRPr="00FB7B3F">
        <w:t>准确度</w:t>
      </w:r>
      <w:bookmarkEnd w:id="25"/>
    </w:p>
    <w:p w14:paraId="064C2CB3" w14:textId="77777777" w:rsidR="00DF0A0E" w:rsidRDefault="002937CA">
      <w:pPr>
        <w:widowControl/>
        <w:ind w:firstLine="466"/>
        <w:jc w:val="left"/>
      </w:pPr>
      <w:r w:rsidRPr="00FB7B3F">
        <w:t>准确度不达标表示该服务提供的结果不准确，因此不容易让用户获得返回结果的正确含义。也就是说，用户需要比较界面上的元素，以收集更多的信息来帮助他们理解。用户产生搜索行为来收集整个界面上的元素的信息。搜索行为导致定点分散在其他</w:t>
      </w:r>
      <w:r w:rsidRPr="00FB7B3F">
        <w:t>AOI</w:t>
      </w:r>
      <w:r w:rsidRPr="00FB7B3F">
        <w:t>上，这就降低了定点率和扫描路径的准确性。因此，用户搜索行为的不可预测性也导致了编辑距离的显著增加，而频繁的</w:t>
      </w:r>
      <w:r w:rsidRPr="00FB7B3F">
        <w:t>AOI</w:t>
      </w:r>
      <w:r w:rsidRPr="00FB7B3F">
        <w:t>切换也增加了注意力切换的次数。因此，简而言之，与标准行为相比，用户的行为在不一致时表现出以下特点。</w:t>
      </w:r>
    </w:p>
    <w:p w14:paraId="335B7431"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率低</w:t>
      </w:r>
    </w:p>
    <w:p w14:paraId="5685593C"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扫描路径精度低</w:t>
      </w:r>
    </w:p>
    <w:p w14:paraId="54BD400B"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长距离编辑</w:t>
      </w:r>
    </w:p>
    <w:p w14:paraId="7B4EB963"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数量的注意力转换</w:t>
      </w:r>
    </w:p>
    <w:p w14:paraId="162B118A" w14:textId="77777777" w:rsidR="00DF0A0E" w:rsidRDefault="002937CA">
      <w:pPr>
        <w:widowControl/>
        <w:ind w:firstLine="466"/>
        <w:jc w:val="left"/>
      </w:pPr>
      <w:r w:rsidRPr="00FB7B3F">
        <w:lastRenderedPageBreak/>
        <w:t>然而，由于用户可以毫不费力地找到相关的</w:t>
      </w:r>
      <w:r w:rsidRPr="00FB7B3F">
        <w:t>AOI</w:t>
      </w:r>
      <w:r w:rsidRPr="00FB7B3F">
        <w:t>，因此首次固定时间并没有改变。另外，在搜索中，由于用户被混乱的</w:t>
      </w:r>
      <w:r w:rsidR="00BB34E9" w:rsidRPr="00BB34E9">
        <w:t>返回结果所迷惑</w:t>
      </w:r>
      <w:r w:rsidRPr="00FB7B3F">
        <w:t>，对大方向很清楚，所以凸壳区域很小。所以用户会围绕关键</w:t>
      </w:r>
      <w:r w:rsidRPr="00FB7B3F">
        <w:t>AOI</w:t>
      </w:r>
      <w:r w:rsidRPr="00FB7B3F">
        <w:t>进行搜索，范围不会很大。此外，一旦找到关键的</w:t>
      </w:r>
      <w:r w:rsidRPr="00FB7B3F">
        <w:t>AOI</w:t>
      </w:r>
      <w:r w:rsidRPr="00FB7B3F">
        <w:t>，用户就不再面对了，所以他的定点次数和定点时间都和平时一样。</w:t>
      </w:r>
    </w:p>
    <w:p w14:paraId="0D4C974E"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在相关</w:t>
      </w:r>
      <w:r w:rsidRPr="00FB7B3F">
        <w:rPr>
          <w:rFonts w:ascii="Times New Roman" w:hAnsi="Times New Roman"/>
          <w:szCs w:val="24"/>
        </w:rPr>
        <w:t>AOI</w:t>
      </w:r>
      <w:r w:rsidRPr="00FB7B3F">
        <w:rPr>
          <w:rFonts w:ascii="Times New Roman" w:hAnsi="Times New Roman"/>
          <w:szCs w:val="24"/>
        </w:rPr>
        <w:t>上的首次固定时间</w:t>
      </w:r>
    </w:p>
    <w:p w14:paraId="4E553957"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数</w:t>
      </w:r>
    </w:p>
    <w:p w14:paraId="3685ACAD"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时间</w:t>
      </w:r>
    </w:p>
    <w:p w14:paraId="413E3C2B"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凸形船体面积</w:t>
      </w:r>
    </w:p>
    <w:p w14:paraId="0B9716DD" w14:textId="77777777" w:rsidR="00DF0A0E" w:rsidRDefault="002937CA">
      <w:pPr>
        <w:ind w:firstLine="466"/>
      </w:pPr>
      <w:r w:rsidRPr="00FB7B3F">
        <w:t>总之，只有固定率、扫描路径准确性、编辑距离和注意力切换的数量发生了变化。对于编辑距离和注意力切换次数，较高的数值表明对这个</w:t>
      </w:r>
      <w:r w:rsidRPr="00FB7B3F">
        <w:t>NFR</w:t>
      </w:r>
      <w:r w:rsidRPr="00FB7B3F">
        <w:t>的不满意程度较高；对于固定率和扫描路径准确性这两个参数，较低的数值表明对这个</w:t>
      </w:r>
      <w:r w:rsidRPr="00FB7B3F">
        <w:t>NFR</w:t>
      </w:r>
      <w:r w:rsidRPr="00FB7B3F">
        <w:t>的不满意程度较高。我们用以下公式来评估对准确性的不满意程度。分配给固定率的系数相对较小，因为它是一个较低层次的指标。相比之下，分配给扫描路径准确性、编辑距离和注意力切换次数的系数较高，因为它们是更高层次的指标。</w:t>
      </w:r>
    </w:p>
    <w:p w14:paraId="00C99E59" w14:textId="77777777" w:rsidR="00333FB6" w:rsidRPr="00FB7B3F" w:rsidRDefault="00333FB6">
      <w:pPr>
        <w:widowControl/>
        <w:ind w:firstLine="466"/>
        <w:jc w:val="left"/>
      </w:pPr>
    </w:p>
    <w:p w14:paraId="3E54DC93" w14:textId="77777777" w:rsidR="00DF0A0E" w:rsidRDefault="00884C76">
      <w:pPr>
        <w:widowControl/>
        <w:ind w:firstLine="466"/>
        <w:jc w:val="left"/>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Accuracy</m:t>
              </m:r>
            </m:sub>
          </m:sSub>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α</m:t>
              </m:r>
            </m:e>
            <m:sub>
              <m:r>
                <w:rPr>
                  <w:rFonts w:ascii="Cambria Math" w:hAnsi="Cambria Math"/>
                  <w:kern w:val="0"/>
                </w:rPr>
                <m:t>1</m:t>
              </m:r>
            </m:sub>
          </m:sSub>
          <m:r>
            <w:rPr>
              <w:rFonts w:ascii="Cambria Math" w:hAnsi="Cambria Math"/>
              <w:kern w:val="0"/>
            </w:rPr>
            <m:t>×</m:t>
          </m:r>
          <m:d>
            <m:dPr>
              <m:ctrlPr>
                <w:rPr>
                  <w:rFonts w:ascii="Cambria Math" w:hAnsi="Cambria Math"/>
                  <w:i/>
                  <w:kern w:val="0"/>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1</m:t>
                  </m:r>
                </m:sub>
              </m:sSub>
              <m:r>
                <w:rPr>
                  <w:rFonts w:ascii="Cambria Math" w:hAnsi="Cambria Math"/>
                  <w:kern w:val="0"/>
                </w:rPr>
                <m:t>×FR</m:t>
              </m:r>
            </m:e>
          </m:d>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β</m:t>
              </m:r>
            </m:e>
            <m:sub>
              <m:r>
                <w:rPr>
                  <w:rFonts w:ascii="Cambria Math" w:hAnsi="Cambria Math"/>
                  <w:kern w:val="0"/>
                </w:rPr>
                <m:t>1</m:t>
              </m:r>
            </m:sub>
          </m:sSub>
          <m:r>
            <w:rPr>
              <w:rFonts w:ascii="Cambria Math" w:hAnsi="Cambria Math"/>
              <w:kern w:val="0"/>
            </w:rPr>
            <m:t>×</m:t>
          </m:r>
          <m:d>
            <m:dPr>
              <m:ctrlPr>
                <w:rPr>
                  <w:rFonts w:ascii="Cambria Math" w:hAnsi="Cambria Math"/>
                  <w:i/>
                  <w:kern w:val="0"/>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2</m:t>
                  </m:r>
                </m:sub>
              </m:sSub>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hAnsi="Cambria Math"/>
                    </w:rPr>
                    <m:t>3</m:t>
                  </m:r>
                </m:sub>
              </m:sSub>
              <m:r>
                <w:rPr>
                  <w:rFonts w:ascii="Cambria Math" w:hAnsi="Cambria Math"/>
                  <w:kern w:val="0"/>
                </w:rPr>
                <m:t>×AS+</m:t>
              </m:r>
              <m:sSub>
                <m:sSubPr>
                  <m:ctrlPr>
                    <w:rPr>
                      <w:rFonts w:ascii="Cambria Math" w:eastAsiaTheme="minorEastAsia" w:hAnsi="Cambria Math"/>
                      <w:i/>
                    </w:rPr>
                  </m:ctrlPr>
                </m:sSubPr>
                <m:e>
                  <m:r>
                    <w:rPr>
                      <w:rFonts w:ascii="Cambria Math" w:hAnsi="Cambria Math"/>
                    </w:rPr>
                    <m:t>γ</m:t>
                  </m:r>
                </m:e>
                <m:sub>
                  <m:r>
                    <w:rPr>
                      <w:rFonts w:ascii="Cambria Math" w:hAnsi="Cambria Math"/>
                    </w:rPr>
                    <m:t>4</m:t>
                  </m:r>
                </m:sub>
              </m:sSub>
              <m:r>
                <w:rPr>
                  <w:rFonts w:ascii="Cambria Math" w:hAnsi="Cambria Math"/>
                  <w:kern w:val="0"/>
                </w:rPr>
                <m:t>×ED</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1</m:t>
              </m:r>
            </m:sub>
          </m:sSub>
          <m:r>
            <w:rPr>
              <w:rFonts w:ascii="Cambria Math" w:hAnsi="Cambria Math"/>
              <w:kern w:val="0"/>
            </w:rPr>
            <m:t>,</m:t>
          </m:r>
          <m:r>
            <m:rPr>
              <m:sty m:val="p"/>
            </m:rPr>
            <w:rPr>
              <w:rFonts w:ascii="Cambria Math" w:hAnsi="Cambria Math"/>
              <w:kern w:val="0"/>
            </w:rPr>
            <m:t>α</m:t>
          </m:r>
          <m:r>
            <w:rPr>
              <w:rFonts w:ascii="Cambria Math" w:hAnsi="Cambria Math"/>
              <w:kern w:val="0"/>
            </w:rPr>
            <m:t>&lt;</m:t>
          </m:r>
          <m:r>
            <m:rPr>
              <m:sty m:val="p"/>
            </m:rPr>
            <w:rPr>
              <w:rFonts w:ascii="Cambria Math" w:hAnsi="Cambria Math"/>
              <w:kern w:val="0"/>
            </w:rPr>
            <m:t>β</m:t>
          </m:r>
        </m:oMath>
      </m:oMathPara>
    </w:p>
    <w:p w14:paraId="48C0602F" w14:textId="77777777" w:rsidR="00333FB6" w:rsidRPr="00FB7B3F" w:rsidRDefault="00333FB6">
      <w:pPr>
        <w:widowControl/>
        <w:ind w:firstLine="466"/>
        <w:jc w:val="left"/>
      </w:pPr>
    </w:p>
    <w:p w14:paraId="23AB7401" w14:textId="77777777" w:rsidR="00DF0A0E" w:rsidRDefault="002937CA">
      <w:pPr>
        <w:pStyle w:val="3"/>
        <w:ind w:firstLine="471"/>
      </w:pPr>
      <w:bookmarkStart w:id="26" w:name="_Toc105867786"/>
      <w:r w:rsidRPr="00FB7B3F">
        <w:t xml:space="preserve">3.2.2 </w:t>
      </w:r>
      <w:r w:rsidRPr="00FB7B3F">
        <w:t>稳健性</w:t>
      </w:r>
      <w:bookmarkEnd w:id="26"/>
    </w:p>
    <w:p w14:paraId="038E07BC" w14:textId="77777777" w:rsidR="00DF0A0E" w:rsidRDefault="002937CA">
      <w:pPr>
        <w:ind w:firstLine="466"/>
      </w:pPr>
      <w:r w:rsidRPr="00FB7B3F">
        <w:t>当准确度不达标时，表明当输入系统的参数缺失或不正确时，系统不能正常工作，也就是说，用户的行为导致了他没有预期的结果。然而，用户往往很容易推断出系统异常的原因，并会在下一次尝试中加以改进。重试行为使用户再次操作相关的</w:t>
      </w:r>
      <w:r w:rsidRPr="00FB7B3F">
        <w:t>AOI</w:t>
      </w:r>
      <w:r w:rsidRPr="00FB7B3F">
        <w:t>，与标准行为相比，其定影次数和定影时间都增加了一倍甚至更多，由于用户没有在非相关的</w:t>
      </w:r>
      <w:r w:rsidRPr="00FB7B3F">
        <w:t>AOI</w:t>
      </w:r>
      <w:r w:rsidRPr="00FB7B3F">
        <w:t>上投入那么多精力，所以定影率也随之提高。所以，与标准行为相比，用户的行为在不符合一致性的情况下会表现出以下特点。</w:t>
      </w:r>
    </w:p>
    <w:p w14:paraId="7ACB61B4"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固定数</w:t>
      </w:r>
    </w:p>
    <w:p w14:paraId="67702F3F"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固定时间</w:t>
      </w:r>
    </w:p>
    <w:p w14:paraId="55D183A3" w14:textId="77777777" w:rsidR="00DF0A0E" w:rsidRDefault="002937CA">
      <w:pPr>
        <w:ind w:firstLine="466"/>
      </w:pPr>
      <w:r w:rsidRPr="00FB7B3F">
        <w:t>然而，在输入错误的参数之前，对相关</w:t>
      </w:r>
      <w:r w:rsidRPr="00FB7B3F">
        <w:t>AOI</w:t>
      </w:r>
      <w:r w:rsidRPr="00FB7B3F">
        <w:t>的关注和使用基本上是正确的。用户不难发现什么是完成任务的相关区域，这将导致对相关</w:t>
      </w:r>
      <w:r w:rsidRPr="00FB7B3F">
        <w:t>AOI</w:t>
      </w:r>
      <w:r w:rsidRPr="00FB7B3F">
        <w:t>的首次固定时间与标准行为</w:t>
      </w:r>
      <w:r w:rsidRPr="00FB7B3F">
        <w:lastRenderedPageBreak/>
        <w:t>完全相同。重试行为发生在第一次正确尝试之后，这意味着编辑距离没有明显增加。重试行为集中在相关的</w:t>
      </w:r>
      <w:r w:rsidRPr="00FB7B3F">
        <w:t>AOI</w:t>
      </w:r>
      <w:r w:rsidRPr="00FB7B3F">
        <w:t>上，不会在非相关的</w:t>
      </w:r>
      <w:r w:rsidRPr="00FB7B3F">
        <w:t>AOI</w:t>
      </w:r>
      <w:r w:rsidRPr="00FB7B3F">
        <w:t>和相关的</w:t>
      </w:r>
      <w:r w:rsidRPr="00FB7B3F">
        <w:t>AOI</w:t>
      </w:r>
      <w:r w:rsidRPr="00FB7B3F">
        <w:t>之间切换，这将导致固定率、注意力转换次数和凸壳面积与标准行为没有明显区别。因此，以下指标将与标准行为完全一致，不会改变。</w:t>
      </w:r>
    </w:p>
    <w:p w14:paraId="61B3F8CD"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率</w:t>
      </w:r>
    </w:p>
    <w:p w14:paraId="505CC296"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在相关</w:t>
      </w:r>
      <w:r w:rsidRPr="00FB7B3F">
        <w:rPr>
          <w:rFonts w:ascii="Times New Roman" w:hAnsi="Times New Roman"/>
          <w:szCs w:val="24"/>
        </w:rPr>
        <w:t>AOI</w:t>
      </w:r>
      <w:r w:rsidRPr="00FB7B3F">
        <w:rPr>
          <w:rFonts w:ascii="Times New Roman" w:hAnsi="Times New Roman"/>
          <w:szCs w:val="24"/>
        </w:rPr>
        <w:t>上的首次固定时间</w:t>
      </w:r>
    </w:p>
    <w:p w14:paraId="11A1E6D6"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编辑距离</w:t>
      </w:r>
    </w:p>
    <w:p w14:paraId="0B215A44"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注意力开关的数量</w:t>
      </w:r>
    </w:p>
    <w:p w14:paraId="199090DD"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凸形船体面积</w:t>
      </w:r>
    </w:p>
    <w:p w14:paraId="5A121D90" w14:textId="77777777" w:rsidR="00DF0A0E" w:rsidRDefault="002937CA">
      <w:pPr>
        <w:ind w:firstLine="466"/>
      </w:pPr>
      <w:r w:rsidRPr="00FB7B3F">
        <w:t>综上所述，只有固定次数和固定时间发生了变化。对于固定次数和固定时间这两个参数，较低的数值表示对这个</w:t>
      </w:r>
      <w:r w:rsidRPr="00FB7B3F">
        <w:t>NFR</w:t>
      </w:r>
      <w:r w:rsidRPr="00FB7B3F">
        <w:t>的不满意程度较高。我们用以下公式来评估对稳健性的不满意程度。因为定格次数和定格时间属于同一级别的眼球追踪指标，所以不需要增加用于划分不同级别眼球追踪指标的权重。</w:t>
      </w:r>
    </w:p>
    <w:p w14:paraId="7F3B0A40" w14:textId="77777777" w:rsidR="00333FB6" w:rsidRPr="00FB7B3F" w:rsidRDefault="00333FB6">
      <w:pPr>
        <w:widowControl/>
        <w:ind w:firstLine="466"/>
        <w:jc w:val="left"/>
      </w:pPr>
    </w:p>
    <w:p w14:paraId="04050EC2" w14:textId="77777777" w:rsidR="00DF0A0E" w:rsidRDefault="00884C76">
      <w:pPr>
        <w:widowControl/>
        <w:ind w:firstLine="466"/>
        <w:jc w:val="left"/>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Robustness</m:t>
              </m:r>
            </m:sub>
          </m:sSub>
          <m:r>
            <w:rPr>
              <w:rFonts w:ascii="Cambria Math" w:hAnsi="Cambria Math"/>
              <w:kern w:val="0"/>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5</m:t>
              </m:r>
            </m:sub>
          </m:sSub>
          <m:r>
            <w:rPr>
              <w:rFonts w:ascii="Cambria Math" w:hAnsi="Cambria Math"/>
              <w:kern w:val="0"/>
            </w:rPr>
            <m:t>×FC+</m:t>
          </m:r>
          <m:sSub>
            <m:sSubPr>
              <m:ctrlPr>
                <w:rPr>
                  <w:rFonts w:ascii="Cambria Math" w:eastAsiaTheme="minorEastAsia" w:hAnsi="Cambria Math"/>
                  <w:i/>
                </w:rPr>
              </m:ctrlPr>
            </m:sSubPr>
            <m:e>
              <m:r>
                <w:rPr>
                  <w:rFonts w:ascii="Cambria Math" w:hAnsi="Cambria Math"/>
                </w:rPr>
                <m:t>γ</m:t>
              </m:r>
            </m:e>
            <m:sub>
              <m:r>
                <w:rPr>
                  <w:rFonts w:ascii="Cambria Math" w:hAnsi="Cambria Math"/>
                </w:rPr>
                <m:t>6</m:t>
              </m:r>
            </m:sub>
          </m:sSub>
          <m:r>
            <w:rPr>
              <w:rFonts w:ascii="Cambria Math" w:hAnsi="Cambria Math"/>
              <w:kern w:val="0"/>
            </w:rPr>
            <m:t>× FR+</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2</m:t>
              </m:r>
            </m:sub>
          </m:sSub>
        </m:oMath>
      </m:oMathPara>
    </w:p>
    <w:p w14:paraId="56923154" w14:textId="77777777" w:rsidR="00333FB6" w:rsidRPr="00FB7B3F" w:rsidRDefault="00333FB6">
      <w:pPr>
        <w:widowControl/>
        <w:ind w:firstLine="466"/>
        <w:jc w:val="left"/>
      </w:pPr>
    </w:p>
    <w:p w14:paraId="1F1B5E02" w14:textId="77777777" w:rsidR="00DF0A0E" w:rsidRDefault="002937CA">
      <w:pPr>
        <w:pStyle w:val="3"/>
        <w:ind w:firstLine="471"/>
      </w:pPr>
      <w:bookmarkStart w:id="27" w:name="_Toc105867787"/>
      <w:r w:rsidRPr="00FB7B3F">
        <w:t xml:space="preserve">3.2.3 </w:t>
      </w:r>
      <w:r w:rsidRPr="00FB7B3F">
        <w:t>连贯性</w:t>
      </w:r>
      <w:bookmarkEnd w:id="27"/>
    </w:p>
    <w:p w14:paraId="77F2473E" w14:textId="77777777" w:rsidR="00DF0A0E" w:rsidRDefault="002937CA">
      <w:pPr>
        <w:ind w:firstLine="466"/>
      </w:pPr>
      <w:r w:rsidRPr="00FB7B3F">
        <w:t>当不符合一致性时，表明系统没有提供相同的设计模式，也就是说，具有相同表意文字的元素的行为是不同的，或者具有不同表意文字的元素具有相同的外观或行为模式。这可能会让用户感到困惑，因为他们很难在第一时间发现他们需要的元素。无法在第一时间找到的元素最明显的特征是，由于用户首先被其他元素所吸引，所以对相关元素的第一次固定很晚。此外，当用户在尝试失败后被迫找到正确的感兴趣的元素时，会表现出搜索特征。搜索的行为会导致定影分散在其他的</w:t>
      </w:r>
      <w:r w:rsidRPr="00FB7B3F">
        <w:t>AOIs</w:t>
      </w:r>
      <w:r w:rsidRPr="00FB7B3F">
        <w:t>上，从而导致定影率和扫描路径的准确性降低。用户搜索行为的不可预测性也导致了编辑距离的显著增加；在</w:t>
      </w:r>
      <w:r w:rsidRPr="00FB7B3F">
        <w:t>AOIs</w:t>
      </w:r>
      <w:r w:rsidRPr="00FB7B3F">
        <w:t>中的频繁切换增加了注意力切换的次数。一般来说，当不符合标准行为时，与标准行为相比，用户的行为会表现出以下特点。</w:t>
      </w:r>
    </w:p>
    <w:p w14:paraId="24A41188"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率低</w:t>
      </w:r>
    </w:p>
    <w:p w14:paraId="4541598F"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在相关</w:t>
      </w:r>
      <w:r w:rsidRPr="00FB7B3F">
        <w:rPr>
          <w:rFonts w:ascii="Times New Roman" w:hAnsi="Times New Roman"/>
          <w:szCs w:val="24"/>
        </w:rPr>
        <w:t>AOI</w:t>
      </w:r>
      <w:r w:rsidRPr="00FB7B3F">
        <w:rPr>
          <w:rFonts w:ascii="Times New Roman" w:hAnsi="Times New Roman"/>
          <w:szCs w:val="24"/>
        </w:rPr>
        <w:t>上的首次固定时间较晚</w:t>
      </w:r>
    </w:p>
    <w:p w14:paraId="7715A3E7"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lastRenderedPageBreak/>
        <w:t>扫描路径精度低</w:t>
      </w:r>
    </w:p>
    <w:p w14:paraId="143DD6C6"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长距离编辑</w:t>
      </w:r>
    </w:p>
    <w:p w14:paraId="2365152A"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数量的注意力转换</w:t>
      </w:r>
    </w:p>
    <w:p w14:paraId="77E9BEAD" w14:textId="77777777" w:rsidR="00DF0A0E" w:rsidRDefault="002937CA">
      <w:pPr>
        <w:ind w:firstLine="466"/>
      </w:pPr>
      <w:r w:rsidRPr="00FB7B3F">
        <w:t>但在搜索过程中，由于用户只是被混乱的设计模式所迷惑，对大方向很清楚，所以凸壳的面积很小。因此，用户会围绕关键</w:t>
      </w:r>
      <w:r w:rsidRPr="00FB7B3F">
        <w:t>AOI</w:t>
      </w:r>
      <w:r w:rsidRPr="00FB7B3F">
        <w:t>进行搜索，范围也不会很大。此外，一旦找到关键的</w:t>
      </w:r>
      <w:r w:rsidRPr="00FB7B3F">
        <w:t>AOI</w:t>
      </w:r>
      <w:r w:rsidRPr="00FB7B3F">
        <w:t>，用户在操作上就不会再面临困难。所以他的定影次数和定影时间都和平时一样。因此，以下指标不会有任何变化，将与标准行为保持一致。</w:t>
      </w:r>
    </w:p>
    <w:p w14:paraId="5D44EB8E"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数</w:t>
      </w:r>
    </w:p>
    <w:p w14:paraId="380D9867"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时间</w:t>
      </w:r>
    </w:p>
    <w:p w14:paraId="7C9C7DE2"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凸形船体面积</w:t>
      </w:r>
    </w:p>
    <w:p w14:paraId="1A963878" w14:textId="77777777" w:rsidR="00DF0A0E" w:rsidRDefault="002937CA">
      <w:pPr>
        <w:widowControl/>
        <w:ind w:firstLine="466"/>
      </w:pPr>
      <w:r w:rsidRPr="00FB7B3F">
        <w:t>总而言之，固定率、首次固定时间、扫描路径准确度、编辑距离和注意力切换的数量都取决于满足程度的高低。满意度越差，所遵循的固定率、首次固定时间和扫描路径准确性就越低，所遵循的编辑距离和注意力切换次数就越高。因此，我们使用下面的公式来评估这个</w:t>
      </w:r>
      <w:r w:rsidRPr="00FB7B3F">
        <w:t>NFR</w:t>
      </w:r>
      <w:r w:rsidRPr="00FB7B3F">
        <w:t>的满意度。注意，我们为不同级别的指标设置了不同的权重，级别越高，权重越高。</w:t>
      </w:r>
    </w:p>
    <w:p w14:paraId="3302CB45" w14:textId="77777777" w:rsidR="00333FB6" w:rsidRPr="00FB7B3F" w:rsidRDefault="00333FB6">
      <w:pPr>
        <w:widowControl/>
        <w:ind w:firstLine="466"/>
        <w:jc w:val="left"/>
      </w:pPr>
    </w:p>
    <w:p w14:paraId="100126B1" w14:textId="77777777" w:rsidR="00DF0A0E" w:rsidRDefault="00884C76">
      <w:pPr>
        <w:widowControl/>
        <w:ind w:firstLine="466"/>
        <w:jc w:val="left"/>
        <w:rPr>
          <w:i/>
        </w:rPr>
      </w:pPr>
      <m:oMathPara>
        <m:oMath>
          <m:sSub>
            <m:sSubPr>
              <m:ctrlPr>
                <w:rPr>
                  <w:rFonts w:ascii="Cambria Math" w:hAnsi="Cambria Math"/>
                  <w:i/>
                  <w:kern w:val="0"/>
                </w:rPr>
              </m:ctrlPr>
            </m:sSubPr>
            <m:e>
              <m:r>
                <w:rPr>
                  <w:rFonts w:ascii="Cambria Math" w:hAnsi="Cambria Math"/>
                  <w:kern w:val="0"/>
                </w:rPr>
                <m:t>Score</m:t>
              </m:r>
            </m:e>
            <m:sub>
              <m:r>
                <m:rPr>
                  <m:sty m:val="bi"/>
                </m:rPr>
                <w:rPr>
                  <w:rFonts w:ascii="Cambria Math" w:hAnsi="Cambria Math" w:hint="eastAsia"/>
                  <w:kern w:val="0"/>
                </w:rPr>
                <m:t>Consistency</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α</m:t>
              </m:r>
            </m:e>
            <m:sub>
              <m:r>
                <w:rPr>
                  <w:rFonts w:ascii="Cambria Math" w:hAnsi="Cambria Math"/>
                  <w:kern w:val="0"/>
                </w:rPr>
                <m:t>2</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hAnsi="Cambria Math"/>
                    </w:rPr>
                    <m:t>7</m:t>
                  </m:r>
                </m:sub>
              </m:sSub>
              <m:r>
                <w:rPr>
                  <w:rFonts w:ascii="Cambria Math" w:hAnsi="Cambria Math"/>
                  <w:kern w:val="0"/>
                </w:rPr>
                <m:t>×FR+</m:t>
              </m:r>
              <m:sSub>
                <m:sSubPr>
                  <m:ctrlPr>
                    <w:rPr>
                      <w:rFonts w:ascii="Cambria Math" w:eastAsiaTheme="minorEastAsia" w:hAnsi="Cambria Math"/>
                      <w:i/>
                    </w:rPr>
                  </m:ctrlPr>
                </m:sSubPr>
                <m:e>
                  <m:r>
                    <w:rPr>
                      <w:rFonts w:ascii="Cambria Math" w:hAnsi="Cambria Math"/>
                    </w:rPr>
                    <m:t>γ</m:t>
                  </m:r>
                </m:e>
                <m:sub>
                  <m:r>
                    <w:rPr>
                      <w:rFonts w:ascii="Cambria Math" w:hAnsi="Cambria Math"/>
                    </w:rPr>
                    <m:t>8</m:t>
                  </m:r>
                </m:sub>
              </m:sSub>
              <m:r>
                <w:rPr>
                  <w:rFonts w:ascii="Cambria Math" w:hAnsi="Cambria Math"/>
                  <w:kern w:val="0"/>
                </w:rPr>
                <m:t>×FFT</m:t>
              </m:r>
            </m:e>
          </m:d>
          <m:r>
            <w:rPr>
              <w:rFonts w:ascii="Cambria Math" w:hAnsi="Cambria Math"/>
              <w:kern w:val="0"/>
            </w:rPr>
            <m:t>+</m:t>
          </m:r>
          <m:sSub>
            <m:sSubPr>
              <m:ctrlPr>
                <w:rPr>
                  <w:rFonts w:ascii="Cambria Math" w:hAnsi="Cambria Math"/>
                  <w:i/>
                  <w:kern w:val="0"/>
                </w:rPr>
              </m:ctrlPr>
            </m:sSubPr>
            <m:e>
              <m:r>
                <w:rPr>
                  <w:rFonts w:ascii="Cambria Math" w:hAnsi="Cambria Math"/>
                  <w:kern w:val="0"/>
                </w:rPr>
                <m:t>β</m:t>
              </m:r>
            </m:e>
            <m:sub>
              <m:r>
                <w:rPr>
                  <w:rFonts w:ascii="Cambria Math" w:hAnsi="Cambria Math"/>
                  <w:kern w:val="0"/>
                </w:rPr>
                <m:t>2</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hAnsi="Cambria Math"/>
                    </w:rPr>
                    <m:t>9</m:t>
                  </m:r>
                </m:sub>
              </m:sSub>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hAnsi="Cambria Math"/>
                    </w:rPr>
                    <m:t>10</m:t>
                  </m:r>
                </m:sub>
              </m:sSub>
              <m:r>
                <w:rPr>
                  <w:rFonts w:ascii="Cambria Math" w:hAnsi="Cambria Math"/>
                  <w:kern w:val="0"/>
                </w:rPr>
                <m:t>×ED</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11</m:t>
                  </m:r>
                </m:sub>
              </m:sSub>
              <m:r>
                <w:rPr>
                  <w:rFonts w:ascii="Cambria Math" w:hAnsi="Cambria Math"/>
                  <w:kern w:val="0"/>
                </w:rPr>
                <m:t>×AS</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3</m:t>
              </m:r>
            </m:sub>
          </m:sSub>
          <m:r>
            <w:rPr>
              <w:rFonts w:ascii="Cambria Math" w:hAnsi="Cambria Math"/>
              <w:kern w:val="0"/>
            </w:rPr>
            <m:t>,</m:t>
          </m:r>
          <m:r>
            <m:rPr>
              <m:sty m:val="p"/>
            </m:rPr>
            <w:rPr>
              <w:rFonts w:ascii="Cambria Math" w:hAnsi="Cambria Math"/>
              <w:kern w:val="0"/>
            </w:rPr>
            <m:t>α</m:t>
          </m:r>
          <m:r>
            <w:rPr>
              <w:rFonts w:ascii="Cambria Math" w:hAnsi="Cambria Math"/>
              <w:kern w:val="0"/>
            </w:rPr>
            <m:t>&lt;</m:t>
          </m:r>
          <m:r>
            <m:rPr>
              <m:sty m:val="p"/>
            </m:rPr>
            <w:rPr>
              <w:rFonts w:ascii="Cambria Math" w:hAnsi="Cambria Math"/>
              <w:kern w:val="0"/>
            </w:rPr>
            <m:t>β</m:t>
          </m:r>
        </m:oMath>
      </m:oMathPara>
    </w:p>
    <w:p w14:paraId="48FB2455" w14:textId="77777777" w:rsidR="00333FB6" w:rsidRPr="00FB7B3F" w:rsidRDefault="00333FB6">
      <w:pPr>
        <w:widowControl/>
        <w:ind w:firstLine="466"/>
        <w:jc w:val="left"/>
      </w:pPr>
    </w:p>
    <w:p w14:paraId="40DEBB85" w14:textId="77777777" w:rsidR="00DF0A0E" w:rsidRDefault="002937CA">
      <w:pPr>
        <w:pStyle w:val="3"/>
        <w:ind w:firstLine="471"/>
      </w:pPr>
      <w:bookmarkStart w:id="28" w:name="_Toc105867788"/>
      <w:r w:rsidRPr="00FB7B3F">
        <w:t xml:space="preserve">3.2.4 </w:t>
      </w:r>
      <w:r w:rsidRPr="00FB7B3F">
        <w:t>使用的便利性</w:t>
      </w:r>
      <w:bookmarkEnd w:id="28"/>
    </w:p>
    <w:p w14:paraId="3BCCA194" w14:textId="77777777" w:rsidR="00DF0A0E" w:rsidRDefault="002937CA">
      <w:pPr>
        <w:ind w:firstLine="466"/>
      </w:pPr>
      <w:r w:rsidRPr="00FB7B3F">
        <w:t>如果易用性不理想，服务对用户来说就很难操作和控制。太多的操作难度会导致更多的努力，使用户持怀疑态度并进行多次尝试。太多的努力和用户的反复尝试会导致在关键的</w:t>
      </w:r>
      <w:r w:rsidRPr="00FB7B3F">
        <w:t>AOIs</w:t>
      </w:r>
      <w:r w:rsidRPr="00FB7B3F">
        <w:t>上花费异常多的时间和注意力，所以固定时间很长。然后，任务执行起来非常困难，用户可能会怀疑是否是正确的操作，从而引发怀疑和寻找周围的其他元素，这就带来了低的扫描路径准确性和高的注意力切换次数。由于搜索行为是与操作穿插进行的，所以固定次数会增加。所以，一般来说，当不符合标准行为时，与标准行为相比，用户的行为会表现出以下特点。</w:t>
      </w:r>
    </w:p>
    <w:p w14:paraId="345F7073"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lastRenderedPageBreak/>
        <w:t>高固定数</w:t>
      </w:r>
    </w:p>
    <w:p w14:paraId="4C69C2C5"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固定时间</w:t>
      </w:r>
    </w:p>
    <w:p w14:paraId="1061D4FD"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扫描路径精度低</w:t>
      </w:r>
    </w:p>
    <w:p w14:paraId="1434A416"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w:t>
      </w:r>
      <w:r w:rsidR="00A52377" w:rsidRPr="00A52377">
        <w:rPr>
          <w:rFonts w:ascii="Times New Roman" w:hAnsi="Times New Roman"/>
          <w:szCs w:val="24"/>
        </w:rPr>
        <w:t>数量的注意力转换</w:t>
      </w:r>
    </w:p>
    <w:p w14:paraId="42879FFB" w14:textId="77777777" w:rsidR="00DF0A0E" w:rsidRDefault="002937CA">
      <w:pPr>
        <w:ind w:firstLine="466"/>
      </w:pPr>
      <w:r w:rsidRPr="00FB7B3F">
        <w:t>然而，由于关键</w:t>
      </w:r>
      <w:r w:rsidRPr="00FB7B3F">
        <w:t>AOIs</w:t>
      </w:r>
      <w:r w:rsidRPr="00FB7B3F">
        <w:t>内部和外部的固定数都很大，固定率并没有明显提高，而且搜索区域是在关键</w:t>
      </w:r>
      <w:r w:rsidRPr="00FB7B3F">
        <w:t>AOIs</w:t>
      </w:r>
      <w:r w:rsidRPr="00FB7B3F">
        <w:t>周围。因此，</w:t>
      </w:r>
      <w:r w:rsidRPr="00FB7B3F">
        <w:t>"</w:t>
      </w:r>
      <w:r w:rsidRPr="00FB7B3F">
        <w:t>凸壳</w:t>
      </w:r>
      <w:r w:rsidRPr="00FB7B3F">
        <w:t xml:space="preserve"> "</w:t>
      </w:r>
      <w:r w:rsidRPr="00FB7B3F">
        <w:t>区域很小。此外，所有的搜索行为都是在用户找到难以操作的相关元素后才出现的。用户被正确地引导到相关元素上开始操作，所以第一次固定是正常的早期，而且编辑距离也很短。</w:t>
      </w:r>
    </w:p>
    <w:p w14:paraId="68113EAB"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率</w:t>
      </w:r>
    </w:p>
    <w:p w14:paraId="789E01D5"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在相关</w:t>
      </w:r>
      <w:r w:rsidRPr="00FB7B3F">
        <w:rPr>
          <w:rFonts w:ascii="Times New Roman" w:hAnsi="Times New Roman"/>
          <w:szCs w:val="24"/>
        </w:rPr>
        <w:t>AOI</w:t>
      </w:r>
      <w:r w:rsidRPr="00FB7B3F">
        <w:rPr>
          <w:rFonts w:ascii="Times New Roman" w:hAnsi="Times New Roman"/>
          <w:szCs w:val="24"/>
        </w:rPr>
        <w:t>上的首次固定时间</w:t>
      </w:r>
    </w:p>
    <w:p w14:paraId="60B92ECE"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编辑距离</w:t>
      </w:r>
    </w:p>
    <w:p w14:paraId="3B457A5D"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凸形船体面积</w:t>
      </w:r>
    </w:p>
    <w:p w14:paraId="73742058" w14:textId="77777777" w:rsidR="00DF0A0E" w:rsidRDefault="002937CA">
      <w:pPr>
        <w:ind w:firstLine="466"/>
      </w:pPr>
      <w:r w:rsidRPr="00FB7B3F">
        <w:t>只有定格次数、定格持续时间、扫描路径准确度和注意力切换次数有变化。对于定格持续时间和注意力切换次数这两个参数，较低的数值表示对该</w:t>
      </w:r>
      <w:r w:rsidRPr="00FB7B3F">
        <w:t>NFR</w:t>
      </w:r>
      <w:r w:rsidRPr="00FB7B3F">
        <w:t>的满意度较高；对于扫描路径准确性，较高的数值表示对该</w:t>
      </w:r>
      <w:r w:rsidRPr="00FB7B3F">
        <w:t>NFR</w:t>
      </w:r>
      <w:r w:rsidRPr="00FB7B3F">
        <w:t>的满意度较高。我们用下面的公式来评估对易用性的满意程度。分配给固定时间的系数相对较小，因为它是一个较低级别的指标。相比之下，分配给扫描路径准确性和注意力切换次数的系数较高，因为它们是更高层次的指标。</w:t>
      </w:r>
    </w:p>
    <w:p w14:paraId="3467E65B" w14:textId="77777777" w:rsidR="00333FB6" w:rsidRPr="00FB7B3F" w:rsidRDefault="00333FB6">
      <w:pPr>
        <w:widowControl/>
        <w:ind w:firstLine="466"/>
        <w:jc w:val="left"/>
      </w:pPr>
    </w:p>
    <w:p w14:paraId="4909B2A6" w14:textId="77777777" w:rsidR="00DF0A0E" w:rsidRDefault="00884C76">
      <w:pPr>
        <w:widowControl/>
        <w:ind w:firstLine="466"/>
        <w:jc w:val="left"/>
      </w:pPr>
      <m:oMathPara>
        <m:oMath>
          <m:sSub>
            <m:sSubPr>
              <m:ctrlPr>
                <w:rPr>
                  <w:rFonts w:ascii="Cambria Math" w:hAnsi="Cambria Math"/>
                  <w:i/>
                  <w:kern w:val="0"/>
                </w:rPr>
              </m:ctrlPr>
            </m:sSubPr>
            <m:e>
              <m:r>
                <w:rPr>
                  <w:rFonts w:ascii="Cambria Math" w:hAnsi="Cambria Math"/>
                  <w:kern w:val="0"/>
                </w:rPr>
                <m:t>Score</m:t>
              </m:r>
            </m:e>
            <m:sub>
              <m:r>
                <m:rPr>
                  <m:sty m:val="bi"/>
                </m:rPr>
                <w:rPr>
                  <w:rFonts w:ascii="Cambria Math" w:hAnsi="Cambria Math"/>
                  <w:kern w:val="0"/>
                </w:rPr>
                <m:t>Ease of use</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α</m:t>
              </m:r>
            </m:e>
            <m:sub>
              <m:r>
                <w:rPr>
                  <w:rFonts w:ascii="Cambria Math" w:hAnsi="Cambria Math"/>
                  <w:kern w:val="0"/>
                </w:rPr>
                <m:t>3</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hAnsi="Cambria Math"/>
                    </w:rPr>
                    <m:t>12</m:t>
                  </m:r>
                </m:sub>
              </m:sSub>
              <m:r>
                <w:rPr>
                  <w:rFonts w:ascii="Cambria Math" w:hAnsi="Cambria Math"/>
                  <w:kern w:val="0"/>
                </w:rPr>
                <m:t>×FC+</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3</m:t>
                  </m:r>
                </m:sub>
              </m:sSub>
              <m:r>
                <w:rPr>
                  <w:rFonts w:ascii="Cambria Math" w:hAnsi="Cambria Math"/>
                </w:rPr>
                <m:t>×</m:t>
              </m:r>
              <m:r>
                <w:rPr>
                  <w:rFonts w:ascii="Cambria Math" w:hAnsi="Cambria Math"/>
                  <w:kern w:val="0"/>
                </w:rPr>
                <m:t>FD</m:t>
              </m:r>
            </m:e>
          </m:d>
          <m:r>
            <w:rPr>
              <w:rFonts w:ascii="Cambria Math" w:hAnsi="Cambria Math"/>
              <w:kern w:val="0"/>
            </w:rPr>
            <m:t>+</m:t>
          </m:r>
          <m:sSub>
            <m:sSubPr>
              <m:ctrlPr>
                <w:rPr>
                  <w:rFonts w:ascii="Cambria Math" w:hAnsi="Cambria Math"/>
                  <w:i/>
                  <w:kern w:val="0"/>
                </w:rPr>
              </m:ctrlPr>
            </m:sSubPr>
            <m:e>
              <m:r>
                <w:rPr>
                  <w:rFonts w:ascii="Cambria Math" w:hAnsi="Cambria Math"/>
                  <w:kern w:val="0"/>
                </w:rPr>
                <m:t>β</m:t>
              </m:r>
            </m:e>
            <m:sub>
              <m:r>
                <w:rPr>
                  <w:rFonts w:ascii="Cambria Math" w:hAnsi="Cambria Math"/>
                  <w:kern w:val="0"/>
                </w:rPr>
                <m:t>3</m:t>
              </m:r>
            </m:sub>
          </m:sSub>
          <m:r>
            <w:rPr>
              <w:rFonts w:ascii="Cambria Math" w:hAnsi="Cambria Math"/>
              <w:kern w:val="0"/>
            </w:rPr>
            <m:t>×</m:t>
          </m:r>
          <m:d>
            <m:dPr>
              <m:ctrlPr>
                <w:rPr>
                  <w:rFonts w:ascii="Cambria Math" w:hAnsi="Cambria Math"/>
                  <w:i/>
                  <w:kern w:val="0"/>
                </w:rPr>
              </m:ctrlPr>
            </m:dPr>
            <m:e>
              <m:r>
                <w:rPr>
                  <w:rFonts w:ascii="Cambria Math" w:hAnsi="Cambria Math"/>
                  <w:kern w:val="0"/>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14</m:t>
                  </m:r>
                </m:sub>
              </m:sSub>
              <m:r>
                <w:rPr>
                  <w:rFonts w:ascii="Cambria Math" w:hAnsi="Cambria Math"/>
                </w:rPr>
                <m:t>×</m:t>
              </m:r>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hAnsi="Cambria Math"/>
                    </w:rPr>
                    <m:t>15</m:t>
                  </m:r>
                </m:sub>
              </m:sSub>
              <m:r>
                <w:rPr>
                  <w:rFonts w:ascii="Cambria Math" w:hAnsi="Cambria Math"/>
                </w:rPr>
                <m:t>×</m:t>
              </m:r>
              <m:r>
                <w:rPr>
                  <w:rFonts w:ascii="Cambria Math" w:hAnsi="Cambria Math"/>
                  <w:kern w:val="0"/>
                </w:rPr>
                <m:t>AS</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4</m:t>
              </m:r>
            </m:sub>
          </m:sSub>
          <m:r>
            <w:rPr>
              <w:rFonts w:ascii="Cambria Math" w:hAnsi="Cambria Math"/>
              <w:kern w:val="0"/>
            </w:rPr>
            <m:t>,α&lt;β</m:t>
          </m:r>
        </m:oMath>
      </m:oMathPara>
    </w:p>
    <w:p w14:paraId="5D2CDA45" w14:textId="77777777" w:rsidR="00333FB6" w:rsidRPr="00FB7B3F" w:rsidRDefault="00333FB6">
      <w:pPr>
        <w:widowControl/>
        <w:ind w:firstLine="466"/>
        <w:jc w:val="left"/>
      </w:pPr>
    </w:p>
    <w:p w14:paraId="5DE58A31" w14:textId="77777777" w:rsidR="00DF0A0E" w:rsidRDefault="002937CA">
      <w:pPr>
        <w:pStyle w:val="3"/>
        <w:ind w:firstLine="471"/>
      </w:pPr>
      <w:bookmarkStart w:id="29" w:name="_Toc105867789"/>
      <w:r w:rsidRPr="00FB7B3F">
        <w:t xml:space="preserve">3.2.5 </w:t>
      </w:r>
      <w:r w:rsidRPr="00FB7B3F">
        <w:t>设备效率</w:t>
      </w:r>
      <w:bookmarkEnd w:id="29"/>
    </w:p>
    <w:p w14:paraId="49F3659F" w14:textId="77777777" w:rsidR="00DF0A0E" w:rsidRDefault="002937CA">
      <w:pPr>
        <w:ind w:firstLine="466"/>
      </w:pPr>
      <w:r w:rsidRPr="00FB7B3F">
        <w:t>当设备效率不达标时，表明服务在使用一定数量的资源时反应缓慢或延迟，意味着用户必须等待对某些内容的响应。用户产生了一个等待行为。等待一般分为两步。在第一步中，用户首先试图直接观察相关</w:t>
      </w:r>
      <w:r w:rsidRPr="00FB7B3F">
        <w:t>AOI</w:t>
      </w:r>
      <w:r w:rsidRPr="00FB7B3F">
        <w:t>中的内容，以便第一时间捕捉其内容的变化，这将导致用户在</w:t>
      </w:r>
      <w:r w:rsidRPr="00FB7B3F">
        <w:t>AOI</w:t>
      </w:r>
      <w:r w:rsidRPr="00FB7B3F">
        <w:t>中的固定次数非常多，固定时间也非常长。一旦等待时间超过一定限度，用户会因为无聊而进行第二种等待行为，即</w:t>
      </w:r>
      <w:r w:rsidRPr="00FB7B3F">
        <w:t xml:space="preserve"> "</w:t>
      </w:r>
      <w:r w:rsidRPr="00FB7B3F">
        <w:t>开始自己找东西</w:t>
      </w:r>
      <w:r w:rsidRPr="00FB7B3F">
        <w:t>"</w:t>
      </w:r>
      <w:r w:rsidRPr="00FB7B3F">
        <w:t>，即在界面中漫无</w:t>
      </w:r>
      <w:r w:rsidRPr="00FB7B3F">
        <w:lastRenderedPageBreak/>
        <w:t>目的地搜索。这反映在眼球追踪的数据指标上，就是扫描路径的准确性明显下降，注意力切换的次数明显增加。此外，由于搜索是无目的的，凸壳的面积也会增加。所以，一般来说，与标准行为相比，当不一致时，用户的行为表现出以下特点。</w:t>
      </w:r>
    </w:p>
    <w:p w14:paraId="198E6D37"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固定数</w:t>
      </w:r>
    </w:p>
    <w:p w14:paraId="08009267"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固定时间</w:t>
      </w:r>
    </w:p>
    <w:p w14:paraId="18FD2E78"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扫描路径精度低</w:t>
      </w:r>
    </w:p>
    <w:p w14:paraId="43EC7C26"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w:t>
      </w:r>
      <w:r w:rsidR="00D7719F" w:rsidRPr="00D7719F">
        <w:rPr>
          <w:rFonts w:ascii="Times New Roman" w:hAnsi="Times New Roman"/>
          <w:szCs w:val="24"/>
        </w:rPr>
        <w:t>数量的注意力转换</w:t>
      </w:r>
    </w:p>
    <w:p w14:paraId="62638D60"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较大的凸形船体面积</w:t>
      </w:r>
    </w:p>
    <w:p w14:paraId="20339855" w14:textId="77777777" w:rsidR="00DF0A0E" w:rsidRDefault="002937CA">
      <w:pPr>
        <w:ind w:firstLine="466"/>
      </w:pPr>
      <w:r w:rsidRPr="00FB7B3F">
        <w:t>然而，由于第一和第二等待操作分别增加了相关</w:t>
      </w:r>
      <w:r w:rsidRPr="00FB7B3F">
        <w:t>AOI</w:t>
      </w:r>
      <w:r w:rsidRPr="00FB7B3F">
        <w:t>和不相关</w:t>
      </w:r>
      <w:r w:rsidRPr="00FB7B3F">
        <w:t>AOI</w:t>
      </w:r>
      <w:r w:rsidRPr="00FB7B3F">
        <w:t>的固定次数，固定率趋于平缓，即与标准行为没有太大区别。此外，由于设备的低效率导致的响应延迟并不影响用户对页面元素的感知，所以相关</w:t>
      </w:r>
      <w:r w:rsidRPr="00FB7B3F">
        <w:t>AOI</w:t>
      </w:r>
      <w:r w:rsidRPr="00FB7B3F">
        <w:t>上的第一次固定时间也与标准行为没有明显的区别。最终，等待行为都发生在用户动作完成之后，所以编辑距离也没有什么变化。以下指标将与标准行为完全匹配，不会发生变化。</w:t>
      </w:r>
    </w:p>
    <w:p w14:paraId="7667C367"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率</w:t>
      </w:r>
    </w:p>
    <w:p w14:paraId="05C02E0C"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在相关</w:t>
      </w:r>
      <w:r w:rsidRPr="00FB7B3F">
        <w:rPr>
          <w:rFonts w:ascii="Times New Roman" w:hAnsi="Times New Roman"/>
          <w:szCs w:val="24"/>
        </w:rPr>
        <w:t>AOI</w:t>
      </w:r>
      <w:r w:rsidRPr="00FB7B3F">
        <w:rPr>
          <w:rFonts w:ascii="Times New Roman" w:hAnsi="Times New Roman"/>
          <w:szCs w:val="24"/>
        </w:rPr>
        <w:t>上的首次固定时间</w:t>
      </w:r>
    </w:p>
    <w:p w14:paraId="38B33DEE"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编辑距离</w:t>
      </w:r>
    </w:p>
    <w:p w14:paraId="4F5B9672" w14:textId="77777777" w:rsidR="00DF0A0E" w:rsidRDefault="002937CA">
      <w:pPr>
        <w:ind w:firstLine="466"/>
      </w:pPr>
      <w:r w:rsidRPr="00FB7B3F">
        <w:t>综上所述，只有固定次数、固定时间、扫描路径准确性、注意力转换和凸壳面积发生了变化。对于固定次数、固定时间、注意力切换和凸壳面积，数值越高表示对这个</w:t>
      </w:r>
      <w:r w:rsidRPr="00FB7B3F">
        <w:t>NFR</w:t>
      </w:r>
      <w:r w:rsidRPr="00FB7B3F">
        <w:t>越不满意；对于扫描路径准确性，数值越低表示对这个</w:t>
      </w:r>
      <w:r w:rsidRPr="00FB7B3F">
        <w:t>NFR</w:t>
      </w:r>
      <w:r w:rsidRPr="00FB7B3F">
        <w:t>越不满意。我们用以下公式来评估对设备效率的不满意程度。分配给定影次数和定影时间的系数相对较小，因为它是一个较低层次的指标。相比之下，分配给扫描路径准确性、注意力开关和凸壳面积的系数较高，因为它们是更高层次的指标。</w:t>
      </w:r>
    </w:p>
    <w:p w14:paraId="49311438" w14:textId="77777777" w:rsidR="00333FB6" w:rsidRPr="00FB7B3F" w:rsidRDefault="00333FB6">
      <w:pPr>
        <w:widowControl/>
        <w:ind w:firstLine="466"/>
        <w:jc w:val="left"/>
      </w:pPr>
    </w:p>
    <w:p w14:paraId="07A77C18" w14:textId="77777777" w:rsidR="00DF0A0E" w:rsidRDefault="00884C76">
      <w:pPr>
        <w:widowControl/>
        <w:ind w:firstLine="466"/>
        <w:jc w:val="left"/>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Device efficiency</m:t>
              </m:r>
            </m:sub>
          </m:sSub>
          <m:r>
            <w:rPr>
              <w:rFonts w:ascii="Cambria Math" w:hAnsi="Cambria Math"/>
              <w:kern w:val="0"/>
            </w:rPr>
            <m:t>=</m:t>
          </m:r>
          <m:sSub>
            <m:sSubPr>
              <m:ctrlPr>
                <w:rPr>
                  <w:rFonts w:ascii="Cambria Math" w:hAnsi="Cambria Math"/>
                  <w:i/>
                  <w:kern w:val="0"/>
                </w:rPr>
              </m:ctrlPr>
            </m:sSubPr>
            <m:e>
              <m:r>
                <m:rPr>
                  <m:sty m:val="p"/>
                </m:rPr>
                <w:rPr>
                  <w:rFonts w:ascii="Cambria Math" w:hAnsi="Cambria Math"/>
                  <w:kern w:val="0"/>
                </w:rPr>
                <m:t>α</m:t>
              </m:r>
            </m:e>
            <m:sub>
              <m:r>
                <w:rPr>
                  <w:rFonts w:ascii="Cambria Math" w:hAnsi="Cambria Math"/>
                  <w:kern w:val="0"/>
                </w:rPr>
                <m:t>4</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6</m:t>
                  </m:r>
                </m:sub>
              </m:sSub>
              <m:r>
                <w:rPr>
                  <w:rFonts w:ascii="Cambria Math" w:hAnsi="Cambria Math"/>
                  <w:kern w:val="0"/>
                </w:rPr>
                <m:t>×FC+</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7</m:t>
                  </m:r>
                </m:sub>
              </m:sSub>
              <m:r>
                <w:rPr>
                  <w:rFonts w:ascii="Cambria Math" w:hAnsi="Cambria Math"/>
                  <w:kern w:val="0"/>
                </w:rPr>
                <m:t>×FD</m:t>
              </m:r>
            </m:e>
          </m:d>
          <m:r>
            <w:rPr>
              <w:rFonts w:ascii="Cambria Math" w:hAnsi="Cambria Math"/>
              <w:kern w:val="0"/>
            </w:rPr>
            <m:t>+</m:t>
          </m:r>
          <m:sSub>
            <m:sSubPr>
              <m:ctrlPr>
                <w:rPr>
                  <w:rFonts w:ascii="Cambria Math" w:hAnsi="Cambria Math"/>
                  <w:i/>
                  <w:kern w:val="0"/>
                </w:rPr>
              </m:ctrlPr>
            </m:sSubPr>
            <m:e>
              <m:r>
                <m:rPr>
                  <m:sty m:val="p"/>
                </m:rPr>
                <w:rPr>
                  <w:rFonts w:ascii="Cambria Math" w:hAnsi="Cambria Math"/>
                  <w:kern w:val="0"/>
                </w:rPr>
                <m:t>β</m:t>
              </m:r>
            </m:e>
            <m:sub>
              <m:r>
                <w:rPr>
                  <w:rFonts w:ascii="Cambria Math" w:hAnsi="Cambria Math"/>
                  <w:kern w:val="0"/>
                </w:rPr>
                <m:t>4</m:t>
              </m:r>
            </m:sub>
          </m:sSub>
          <m:r>
            <w:rPr>
              <w:rFonts w:ascii="Cambria Math" w:hAnsi="Cambria Math"/>
              <w:kern w:val="0"/>
            </w:rPr>
            <m:t>×</m:t>
          </m:r>
          <m:d>
            <m:dPr>
              <m:ctrlPr>
                <w:rPr>
                  <w:rFonts w:ascii="Cambria Math" w:hAnsi="Cambria Math"/>
                  <w:i/>
                  <w:kern w:val="0"/>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8</m:t>
                  </m:r>
                </m:sub>
              </m:sSub>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19</m:t>
                  </m:r>
                </m:sub>
              </m:sSub>
              <m:r>
                <w:rPr>
                  <w:rFonts w:ascii="Cambria Math" w:hAnsi="Cambria Math"/>
                  <w:kern w:val="0"/>
                </w:rPr>
                <m:t>×AS+</m:t>
              </m:r>
              <m:sSub>
                <m:sSubPr>
                  <m:ctrlPr>
                    <w:rPr>
                      <w:rFonts w:ascii="Cambria Math" w:eastAsiaTheme="minorEastAsia" w:hAnsi="Cambria Math"/>
                      <w:i/>
                    </w:rPr>
                  </m:ctrlPr>
                </m:sSubPr>
                <m:e>
                  <m:r>
                    <w:rPr>
                      <w:rFonts w:ascii="Cambria Math" w:hAnsi="Cambria Math"/>
                    </w:rPr>
                    <m:t>γ</m:t>
                  </m:r>
                </m:e>
                <m:sub>
                  <m:r>
                    <w:rPr>
                      <w:rFonts w:ascii="Cambria Math" w:hAnsi="Cambria Math"/>
                    </w:rPr>
                    <m:t>20</m:t>
                  </m:r>
                </m:sub>
              </m:sSub>
              <m:r>
                <w:rPr>
                  <w:rFonts w:ascii="Cambria Math" w:hAnsi="Cambria Math"/>
                  <w:kern w:val="0"/>
                </w:rPr>
                <m:t>×CA</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5</m:t>
              </m:r>
            </m:sub>
          </m:sSub>
          <m:r>
            <w:rPr>
              <w:rFonts w:ascii="Cambria Math" w:hAnsi="Cambria Math"/>
              <w:kern w:val="0"/>
            </w:rPr>
            <m:t>,</m:t>
          </m:r>
          <m:r>
            <m:rPr>
              <m:sty m:val="p"/>
            </m:rPr>
            <w:rPr>
              <w:rFonts w:ascii="Cambria Math" w:hAnsi="Cambria Math"/>
              <w:kern w:val="0"/>
            </w:rPr>
            <m:t>α</m:t>
          </m:r>
          <m:r>
            <w:rPr>
              <w:rFonts w:ascii="Cambria Math" w:hAnsi="Cambria Math"/>
              <w:kern w:val="0"/>
            </w:rPr>
            <m:t>&lt;</m:t>
          </m:r>
          <m:r>
            <m:rPr>
              <m:sty m:val="p"/>
            </m:rPr>
            <w:rPr>
              <w:rFonts w:ascii="Cambria Math" w:hAnsi="Cambria Math"/>
              <w:kern w:val="0"/>
            </w:rPr>
            <m:t>β</m:t>
          </m:r>
        </m:oMath>
      </m:oMathPara>
    </w:p>
    <w:p w14:paraId="4B44485D" w14:textId="77777777" w:rsidR="00333FB6" w:rsidRPr="00FB7B3F" w:rsidRDefault="00333FB6">
      <w:pPr>
        <w:widowControl/>
        <w:ind w:firstLine="466"/>
        <w:jc w:val="left"/>
      </w:pPr>
    </w:p>
    <w:p w14:paraId="68304A79" w14:textId="77777777" w:rsidR="00DF0A0E" w:rsidRDefault="002937CA">
      <w:pPr>
        <w:pStyle w:val="3"/>
        <w:ind w:firstLine="471"/>
      </w:pPr>
      <w:bookmarkStart w:id="30" w:name="_Toc105867790"/>
      <w:r w:rsidRPr="00FB7B3F">
        <w:lastRenderedPageBreak/>
        <w:t>3.2.6</w:t>
      </w:r>
      <w:bookmarkStart w:id="31" w:name="_Hlk103508084"/>
      <w:r w:rsidRPr="00FB7B3F">
        <w:t xml:space="preserve"> </w:t>
      </w:r>
      <w:r w:rsidRPr="00FB7B3F">
        <w:t>可访问性</w:t>
      </w:r>
      <w:bookmarkEnd w:id="30"/>
      <w:bookmarkEnd w:id="31"/>
    </w:p>
    <w:p w14:paraId="1FA5F4A7" w14:textId="77777777" w:rsidR="00DF0A0E" w:rsidRDefault="002937CA">
      <w:pPr>
        <w:widowControl/>
        <w:ind w:firstLine="466"/>
        <w:jc w:val="left"/>
      </w:pPr>
      <w:r w:rsidRPr="00FB7B3F">
        <w:t>当</w:t>
      </w:r>
      <w:r w:rsidRPr="00FB7B3F">
        <w:t>Accessibility</w:t>
      </w:r>
      <w:r w:rsidRPr="00FB7B3F">
        <w:t>不满足时，表明用户不具备访问该内容的相关技能，也就是说，用户需要大量的搜索、理解和实验才能逐渐找到任务的解决方案。然而，由于页面上的非相关</w:t>
      </w:r>
      <w:r w:rsidRPr="00FB7B3F">
        <w:t>AOI</w:t>
      </w:r>
      <w:r w:rsidRPr="00FB7B3F">
        <w:t>往往多于相关</w:t>
      </w:r>
      <w:r w:rsidRPr="00FB7B3F">
        <w:t>AOI</w:t>
      </w:r>
      <w:r w:rsidRPr="00FB7B3F">
        <w:t>，而且用户对目的地没有清晰的认识，所以最终的固定率仍然很低。对相关</w:t>
      </w:r>
      <w:r w:rsidRPr="00FB7B3F">
        <w:t>AOIs</w:t>
      </w:r>
      <w:r w:rsidRPr="00FB7B3F">
        <w:t>的第一次固定时间往往很晚。此外，广泛和随机的尝试和搜索也会导致非常低的扫描路径准确性，非常长的编辑距离，特别多的注意力切换，以及一个凸形的船体区域。所以，一般来说，与标准行为相比，在不一致的情况下，用户行为表现出以下特点。</w:t>
      </w:r>
    </w:p>
    <w:p w14:paraId="3CA76556" w14:textId="77777777" w:rsidR="00DF0A0E" w:rsidRDefault="002937CA">
      <w:pPr>
        <w:ind w:firstLine="466"/>
      </w:pPr>
      <w:r w:rsidRPr="00FB7B3F">
        <w:t>高固定数</w:t>
      </w:r>
    </w:p>
    <w:p w14:paraId="7CE776B2"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时间长</w:t>
      </w:r>
    </w:p>
    <w:p w14:paraId="56C17E6D"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固定率低</w:t>
      </w:r>
    </w:p>
    <w:p w14:paraId="581C0DDD"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在相关</w:t>
      </w:r>
      <w:r w:rsidRPr="00FB7B3F">
        <w:rPr>
          <w:rFonts w:ascii="Times New Roman" w:hAnsi="Times New Roman"/>
          <w:szCs w:val="24"/>
        </w:rPr>
        <w:t>AOI</w:t>
      </w:r>
      <w:r w:rsidRPr="00FB7B3F">
        <w:rPr>
          <w:rFonts w:ascii="Times New Roman" w:hAnsi="Times New Roman"/>
          <w:szCs w:val="24"/>
        </w:rPr>
        <w:t>上的首次固定时间较晚</w:t>
      </w:r>
    </w:p>
    <w:p w14:paraId="474CB133"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扫描路径精度低</w:t>
      </w:r>
    </w:p>
    <w:p w14:paraId="6436CA2A"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长距离编辑</w:t>
      </w:r>
    </w:p>
    <w:p w14:paraId="24F6A8E4"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高数量的注意力转换</w:t>
      </w:r>
    </w:p>
    <w:p w14:paraId="25BA016E" w14:textId="77777777" w:rsidR="00DF0A0E" w:rsidRDefault="002937CA">
      <w:pPr>
        <w:pStyle w:val="af6"/>
        <w:widowControl/>
        <w:numPr>
          <w:ilvl w:val="0"/>
          <w:numId w:val="2"/>
        </w:numPr>
        <w:ind w:firstLineChars="0"/>
        <w:jc w:val="left"/>
        <w:rPr>
          <w:rFonts w:ascii="Times New Roman" w:hAnsi="Times New Roman"/>
          <w:szCs w:val="24"/>
        </w:rPr>
      </w:pPr>
      <w:r w:rsidRPr="00FB7B3F">
        <w:rPr>
          <w:rFonts w:ascii="Times New Roman" w:hAnsi="Times New Roman"/>
          <w:szCs w:val="24"/>
        </w:rPr>
        <w:t>凸形船体面积大</w:t>
      </w:r>
    </w:p>
    <w:p w14:paraId="6BD5A131" w14:textId="77777777" w:rsidR="00DF0A0E" w:rsidRDefault="002937CA">
      <w:pPr>
        <w:ind w:firstLine="466"/>
      </w:pPr>
      <w:r w:rsidRPr="00FB7B3F">
        <w:t>综上所述，固定次数、固定时间、固定率、在相关</w:t>
      </w:r>
      <w:r w:rsidRPr="00FB7B3F">
        <w:t>AOI</w:t>
      </w:r>
      <w:r w:rsidRPr="00FB7B3F">
        <w:t>上的首次固定时间、扫描路径准确性、编辑距离、注意开关数量和凸壳面积都有变化。对于定影次数、定影时间、在相关</w:t>
      </w:r>
      <w:r w:rsidRPr="00FB7B3F">
        <w:t>AOI</w:t>
      </w:r>
      <w:r w:rsidRPr="00FB7B3F">
        <w:t>上的首次定影时间、编辑距离、注意力切换次数和凸壳面积，数值越高，说明对</w:t>
      </w:r>
      <w:r w:rsidRPr="00FB7B3F">
        <w:t>NFR</w:t>
      </w:r>
      <w:r w:rsidRPr="00FB7B3F">
        <w:t>的不满意程度越高。对于固定率和扫描路径准确性这两个参数，数值越低，说明对</w:t>
      </w:r>
      <w:r w:rsidRPr="00FB7B3F">
        <w:t>NFR</w:t>
      </w:r>
      <w:r w:rsidRPr="00FB7B3F">
        <w:t>的不满意程度越高。我们用以下公式来评价无障碍设施的不满意程度。分配给四个参数定影次数、定影时间、定影率和首次定影时间的系数相对较小，因为它们是较低层次的指标。相比之下，编辑距离、注意力切换次数和凸壳面积这四个参数的系数较高，因为它们是较高层次的指标。</w:t>
      </w:r>
    </w:p>
    <w:p w14:paraId="1459D1E3" w14:textId="77777777" w:rsidR="00333FB6" w:rsidRPr="00FB7B3F" w:rsidRDefault="00333FB6">
      <w:pPr>
        <w:widowControl/>
        <w:ind w:firstLine="466"/>
        <w:jc w:val="left"/>
      </w:pPr>
    </w:p>
    <w:p w14:paraId="7D95B288" w14:textId="77777777" w:rsidR="00DF0A0E" w:rsidRDefault="00884C76">
      <w:pPr>
        <w:widowControl/>
        <w:ind w:firstLine="466"/>
        <w:jc w:val="left"/>
        <w:rPr>
          <w:kern w:val="0"/>
        </w:rPr>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Accessibility</m:t>
              </m:r>
            </m:sub>
          </m:sSub>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α</m:t>
              </m:r>
            </m:e>
            <m:sub>
              <m:r>
                <w:rPr>
                  <w:rFonts w:ascii="Cambria Math" w:hAnsi="Cambria Math"/>
                  <w:kern w:val="0"/>
                </w:rPr>
                <m:t>5</m:t>
              </m:r>
            </m:sub>
          </m:sSub>
          <m:r>
            <w:rPr>
              <w:rFonts w:ascii="Cambria Math" w:hAnsi="Cambria Math"/>
              <w:kern w:val="0"/>
            </w:rPr>
            <m:t>×</m:t>
          </m:r>
          <m:d>
            <m:dPr>
              <m:ctrlPr>
                <w:rPr>
                  <w:rFonts w:ascii="Cambria Math" w:hAnsi="Cambria Math"/>
                  <w:i/>
                  <w:kern w:val="0"/>
                </w:rPr>
              </m:ctrlPr>
            </m:dPr>
            <m:e>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21</m:t>
                  </m:r>
                </m:sub>
              </m:sSub>
              <m:r>
                <w:rPr>
                  <w:rFonts w:ascii="Cambria Math" w:hAnsi="Cambria Math"/>
                  <w:kern w:val="0"/>
                </w:rPr>
                <m:t>×FC+</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22</m:t>
                  </m:r>
                </m:sub>
              </m:sSub>
              <m:r>
                <w:rPr>
                  <w:rFonts w:ascii="Cambria Math" w:hAnsi="Cambria Math"/>
                  <w:kern w:val="0"/>
                </w:rPr>
                <m:t>×FD-</m:t>
              </m:r>
              <m:sSub>
                <m:sSubPr>
                  <m:ctrlPr>
                    <w:rPr>
                      <w:rFonts w:ascii="Cambria Math" w:eastAsiaTheme="minorEastAsia" w:hAnsi="Cambria Math"/>
                      <w:i/>
                    </w:rPr>
                  </m:ctrlPr>
                </m:sSubPr>
                <m:e>
                  <m:r>
                    <w:rPr>
                      <w:rFonts w:ascii="Cambria Math" w:hAnsi="Cambria Math"/>
                    </w:rPr>
                    <m:t>γ</m:t>
                  </m:r>
                </m:e>
                <m:sub>
                  <m:r>
                    <w:rPr>
                      <w:rFonts w:ascii="Cambria Math" w:hAnsi="Cambria Math"/>
                    </w:rPr>
                    <m:t>23</m:t>
                  </m:r>
                </m:sub>
              </m:sSub>
              <m:r>
                <w:rPr>
                  <w:rFonts w:ascii="Cambria Math" w:hAnsi="Cambria Math"/>
                  <w:kern w:val="0"/>
                </w:rPr>
                <m:t>×FR+</m:t>
              </m:r>
              <m:sSub>
                <m:sSubPr>
                  <m:ctrlPr>
                    <w:rPr>
                      <w:rFonts w:ascii="Cambria Math" w:eastAsiaTheme="minorEastAsia" w:hAnsi="Cambria Math"/>
                      <w:i/>
                    </w:rPr>
                  </m:ctrlPr>
                </m:sSubPr>
                <m:e>
                  <m:r>
                    <w:rPr>
                      <w:rFonts w:ascii="Cambria Math" w:hAnsi="Cambria Math"/>
                    </w:rPr>
                    <m:t>γ</m:t>
                  </m:r>
                </m:e>
                <m:sub>
                  <m:r>
                    <w:rPr>
                      <w:rFonts w:ascii="Cambria Math" w:hAnsi="Cambria Math"/>
                    </w:rPr>
                    <m:t>24</m:t>
                  </m:r>
                </m:sub>
              </m:sSub>
              <m:r>
                <w:rPr>
                  <w:rFonts w:ascii="Cambria Math" w:hAnsi="Cambria Math"/>
                  <w:kern w:val="0"/>
                </w:rPr>
                <m:t>×FFT</m:t>
              </m:r>
            </m:e>
          </m:d>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β</m:t>
              </m:r>
            </m:e>
            <m:sub>
              <m:r>
                <w:rPr>
                  <w:rFonts w:ascii="Cambria Math" w:hAnsi="Cambria Math"/>
                  <w:kern w:val="0"/>
                </w:rPr>
                <m:t>5</m:t>
              </m:r>
            </m:sub>
          </m:sSub>
          <m:r>
            <w:rPr>
              <w:rFonts w:ascii="Cambria Math" w:hAnsi="Cambria Math"/>
              <w:kern w:val="0"/>
            </w:rPr>
            <m:t>×</m:t>
          </m:r>
          <m:d>
            <m:dPr>
              <m:ctrlPr>
                <w:rPr>
                  <w:rFonts w:ascii="Cambria Math" w:hAnsi="Cambria Math"/>
                  <w:i/>
                  <w:kern w:val="0"/>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γ</m:t>
                  </m:r>
                </m:e>
                <m:sub>
                  <m:r>
                    <w:rPr>
                      <w:rFonts w:ascii="Cambria Math" w:hAnsi="Cambria Math"/>
                    </w:rPr>
                    <m:t>25</m:t>
                  </m:r>
                </m:sub>
              </m:sSub>
              <m:r>
                <w:rPr>
                  <w:rFonts w:ascii="Cambria Math" w:hAnsi="Cambria Math"/>
                  <w:kern w:val="0"/>
                </w:rPr>
                <m:t>×SPA+</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26</m:t>
                  </m:r>
                </m:sub>
              </m:sSub>
              <m:r>
                <w:rPr>
                  <w:rFonts w:ascii="Cambria Math" w:hAnsi="Cambria Math"/>
                  <w:kern w:val="0"/>
                </w:rPr>
                <m:t>×ED+</m:t>
              </m:r>
              <m:sSub>
                <m:sSubPr>
                  <m:ctrlPr>
                    <w:rPr>
                      <w:rFonts w:ascii="Cambria Math" w:eastAsiaTheme="minorEastAsia" w:hAnsi="Cambria Math"/>
                      <w:i/>
                    </w:rPr>
                  </m:ctrlPr>
                </m:sSubPr>
                <m:e>
                  <m:r>
                    <w:rPr>
                      <w:rFonts w:ascii="Cambria Math" w:hAnsi="Cambria Math"/>
                    </w:rPr>
                    <m:t>γ</m:t>
                  </m:r>
                </m:e>
                <m:sub>
                  <m:r>
                    <w:rPr>
                      <w:rFonts w:ascii="Cambria Math" w:hAnsi="Cambria Math"/>
                    </w:rPr>
                    <m:t>27</m:t>
                  </m:r>
                </m:sub>
              </m:sSub>
              <m:r>
                <w:rPr>
                  <w:rFonts w:ascii="Cambria Math" w:hAnsi="Cambria Math"/>
                  <w:kern w:val="0"/>
                </w:rPr>
                <m:t>×AS+</m:t>
              </m:r>
              <m:sSub>
                <m:sSubPr>
                  <m:ctrlPr>
                    <w:rPr>
                      <w:rFonts w:ascii="Cambria Math" w:eastAsiaTheme="minorEastAsia" w:hAnsi="Cambria Math"/>
                      <w:i/>
                    </w:rPr>
                  </m:ctrlPr>
                </m:sSubPr>
                <m:e>
                  <m:r>
                    <w:rPr>
                      <w:rFonts w:ascii="Cambria Math" w:hAnsi="Cambria Math"/>
                    </w:rPr>
                    <m:t>γ</m:t>
                  </m:r>
                </m:e>
                <m:sub>
                  <m:r>
                    <w:rPr>
                      <w:rFonts w:ascii="Cambria Math" w:eastAsiaTheme="minorEastAsia" w:hAnsi="Cambria Math"/>
                    </w:rPr>
                    <m:t>28</m:t>
                  </m:r>
                </m:sub>
              </m:sSub>
              <m:r>
                <w:rPr>
                  <w:rFonts w:ascii="Cambria Math" w:hAnsi="Cambria Math"/>
                  <w:kern w:val="0"/>
                </w:rPr>
                <m:t>×CA</m:t>
              </m:r>
            </m:e>
          </m:d>
          <m:r>
            <w:rPr>
              <w:rFonts w:ascii="Cambria Math" w:hAnsi="Cambria Math"/>
              <w:kern w:val="0"/>
            </w:rPr>
            <m:t>+</m:t>
          </m:r>
          <m:sSub>
            <m:sSubPr>
              <m:ctrlPr>
                <w:rPr>
                  <w:rFonts w:ascii="Cambria Math" w:hAnsi="Cambria Math"/>
                  <w:i/>
                  <w:kern w:val="0"/>
                </w:rPr>
              </m:ctrlPr>
            </m:sSubPr>
            <m:e>
              <m:r>
                <w:rPr>
                  <w:rFonts w:ascii="Cambria Math" w:hAnsi="Cambria Math"/>
                  <w:kern w:val="0"/>
                </w:rPr>
                <m:t>δ</m:t>
              </m:r>
            </m:e>
            <m:sub>
              <m:r>
                <w:rPr>
                  <w:rFonts w:ascii="Cambria Math" w:hAnsi="Cambria Math"/>
                  <w:kern w:val="0"/>
                </w:rPr>
                <m:t>6</m:t>
              </m:r>
            </m:sub>
          </m:sSub>
          <m:r>
            <w:rPr>
              <w:rFonts w:ascii="Cambria Math" w:hAnsi="Cambria Math"/>
              <w:kern w:val="0"/>
            </w:rPr>
            <m:t>,</m:t>
          </m:r>
          <m:r>
            <m:rPr>
              <m:sty m:val="p"/>
            </m:rPr>
            <w:rPr>
              <w:rFonts w:ascii="Cambria Math" w:hAnsi="Cambria Math"/>
              <w:kern w:val="0"/>
            </w:rPr>
            <m:t>α</m:t>
          </m:r>
          <m:r>
            <w:rPr>
              <w:rFonts w:ascii="Cambria Math" w:hAnsi="Cambria Math"/>
              <w:kern w:val="0"/>
            </w:rPr>
            <m:t>&lt;</m:t>
          </m:r>
          <m:r>
            <m:rPr>
              <m:sty m:val="p"/>
            </m:rPr>
            <w:rPr>
              <w:rFonts w:ascii="Cambria Math" w:hAnsi="Cambria Math"/>
              <w:kern w:val="0"/>
            </w:rPr>
            <m:t>β</m:t>
          </m:r>
        </m:oMath>
      </m:oMathPara>
    </w:p>
    <w:p w14:paraId="40A86C9E" w14:textId="77777777" w:rsidR="00333FB6" w:rsidRPr="00FB7B3F" w:rsidRDefault="00333FB6">
      <w:pPr>
        <w:widowControl/>
        <w:ind w:firstLine="388"/>
        <w:jc w:val="left"/>
        <w:rPr>
          <w:kern w:val="0"/>
          <w:sz w:val="20"/>
          <w:szCs w:val="20"/>
        </w:rPr>
      </w:pPr>
    </w:p>
    <w:p w14:paraId="3151CE50" w14:textId="77777777" w:rsidR="00DF0A0E" w:rsidRDefault="002937CA">
      <w:pPr>
        <w:pStyle w:val="2"/>
        <w:widowControl/>
        <w:spacing w:before="0" w:after="0"/>
        <w:ind w:firstLineChars="0" w:firstLine="0"/>
        <w:rPr>
          <w:rFonts w:eastAsiaTheme="majorEastAsia" w:cstheme="majorBidi"/>
          <w:b w:val="0"/>
          <w:bCs w:val="0"/>
          <w:kern w:val="0"/>
          <w:szCs w:val="26"/>
        </w:rPr>
      </w:pPr>
      <w:bookmarkStart w:id="32" w:name="_Toc105867791"/>
      <w:r w:rsidRPr="00FB7B3F">
        <w:rPr>
          <w:rFonts w:ascii="Times New Roman" w:eastAsiaTheme="majorEastAsia" w:hAnsi="Times New Roman" w:cstheme="majorBidi"/>
          <w:bCs w:val="0"/>
          <w:kern w:val="0"/>
          <w:szCs w:val="26"/>
        </w:rPr>
        <w:t xml:space="preserve">3.3 </w:t>
      </w:r>
      <w:r w:rsidRPr="00FB7B3F">
        <w:rPr>
          <w:rFonts w:ascii="Times New Roman" w:eastAsiaTheme="majorEastAsia" w:hAnsi="Times New Roman" w:cstheme="majorBidi"/>
          <w:bCs w:val="0"/>
          <w:kern w:val="0"/>
          <w:szCs w:val="26"/>
        </w:rPr>
        <w:t>基于眼动模式的分析</w:t>
      </w:r>
      <w:bookmarkEnd w:id="32"/>
    </w:p>
    <w:p w14:paraId="2A649A79" w14:textId="77777777" w:rsidR="00DF0A0E" w:rsidRDefault="002937CA">
      <w:pPr>
        <w:ind w:firstLine="466"/>
      </w:pPr>
      <w:r w:rsidRPr="00FB7B3F">
        <w:t>上面的分析表明，许多固定的模式在多个</w:t>
      </w:r>
      <w:r w:rsidRPr="00FB7B3F">
        <w:t>NFR</w:t>
      </w:r>
      <w:r w:rsidRPr="00FB7B3F">
        <w:t>中反复出现。我们开展了进一步的工作，从眼动指标中抽象出这些模式，以帮助我们更好地评估非功能需求。我们使用可变长度的滑动窗口的想法，在用户完成任务的时间轴上以更精细的粒度分析上述的多个指标。</w:t>
      </w:r>
    </w:p>
    <w:p w14:paraId="7086CB67" w14:textId="77777777" w:rsidR="00DF0A0E" w:rsidRDefault="002937CA">
      <w:pPr>
        <w:ind w:firstLine="466"/>
      </w:pPr>
      <w:r w:rsidRPr="00FB7B3F">
        <w:t>从用户感知的角度来看，当每个</w:t>
      </w:r>
      <w:r w:rsidRPr="00FB7B3F">
        <w:t>NFR</w:t>
      </w:r>
      <w:r w:rsidRPr="00FB7B3F">
        <w:t>不被满足时，用户的行为总是由多种模式组成的</w:t>
      </w:r>
      <w:r w:rsidRPr="00FB7B3F">
        <w:t xml:space="preserve"> </w:t>
      </w:r>
      <w:r w:rsidRPr="00FB7B3F">
        <w:fldChar w:fldCharType="begin"/>
      </w:r>
      <w:r w:rsidR="00215F1F" w:rsidRPr="00FB7B3F">
        <w:instrText xml:space="preserve"> ADDIN ZOTERO_ITEM CSL_CITATION {"citationID":"KwHZW36d","properties":{"formattedCitation":"[31]","plainCitation":"[31]","noteIndex":0},"citationItems":[{"id":259,"uris":["http://zotero.org/users/8063003/items/JTTVMRNY"],"itemData":{"id":259,"type":"paper-conference","abstract":"Uniqueness in the analysis pattern of objects by individual humans has a profound impact on the study of their visual learning and behavior. Eye movement patterns have been effectively emerging as a biometric based key for security systems, product recognition patterns, user identifications, as well as medical research purposes. The modern eye tracking systems are non-invasive and financially affordable. Therefore, in this paper, we proposed eye-tracking based visualizations and metrics analysis for individual eye movement patterns collected during any kinds of activities depending on the scope of the our experimental paradigms. Individuals can be aware of their own performances during certain task and improve upon their weak areas. The objective of the paper is to utilize the important visual metrics obtained from fixation, saccades and face recognition and use them to analyze for individual categorization. The obtained results shown that the specific features and patterns can be extracted the viewing aspect of individual subjects using naive Bayes classifier. We were successfully able to predict the individual eye movements with an accuracy of 90.22%.","container-title":"2019 16th International Joint Conference on Computer Science and Software Engineering (JCSSE)","DOI":"10.1109/JCSSE.2019.8864156","event":"2019 16th International Joint Conference on Computer Science and Software Engineering (JCSSE)","note":"ISSN: 2642-6579","page":"381-384","source":"IEEE Xplore","title":"Eye-Tracking Based Visualizations and Metrics Analysis for Individual Eye Movement Patterns","author":[{"family":"Bhattarai","given":"Rasa"},{"family":"Phothisonothai","given":"Montri"}],"issued":{"date-parts":[["2019",7]]},"citation-key":"bhattaraiEyeTrackingBasedVisualizations2019"}}],"schema":"https://github.com/citation-style-language/schema/raw/master/csl-citation.json"} </w:instrText>
      </w:r>
      <w:r w:rsidRPr="00FB7B3F">
        <w:fldChar w:fldCharType="separate"/>
      </w:r>
      <w:r w:rsidR="00215F1F" w:rsidRPr="00FB7B3F">
        <w:t>[31]</w:t>
      </w:r>
      <w:r w:rsidRPr="00FB7B3F">
        <w:fldChar w:fldCharType="end"/>
      </w:r>
      <w:r w:rsidRPr="00FB7B3F">
        <w:t>.</w:t>
      </w:r>
      <w:r w:rsidRPr="00FB7B3F">
        <w:t>我们以两个模式为例，一个是</w:t>
      </w:r>
      <w:r w:rsidRPr="00FB7B3F">
        <w:t xml:space="preserve"> "</w:t>
      </w:r>
      <w:r w:rsidRPr="00FB7B3F">
        <w:t>搜索</w:t>
      </w:r>
      <w:r w:rsidRPr="00FB7B3F">
        <w:t>"</w:t>
      </w:r>
      <w:r w:rsidRPr="00FB7B3F">
        <w:t>，一个是</w:t>
      </w:r>
      <w:r w:rsidRPr="00FB7B3F">
        <w:t xml:space="preserve"> "</w:t>
      </w:r>
      <w:r w:rsidRPr="00FB7B3F">
        <w:t>执行任务</w:t>
      </w:r>
      <w:r w:rsidRPr="00FB7B3F">
        <w:t>"</w:t>
      </w:r>
      <w:r w:rsidRPr="00FB7B3F">
        <w:t>，我们将在下文中详细描述。这两个模式为更多模式的提出奠定了基础，以同样的方式提供对</w:t>
      </w:r>
      <w:r w:rsidRPr="00FB7B3F">
        <w:t>NFR</w:t>
      </w:r>
      <w:r w:rsidRPr="00FB7B3F">
        <w:t>评估的更细化的分析。</w:t>
      </w:r>
    </w:p>
    <w:p w14:paraId="74876E26" w14:textId="77777777" w:rsidR="00333FB6" w:rsidRPr="00FB7B3F" w:rsidRDefault="00333FB6">
      <w:pPr>
        <w:widowControl/>
        <w:ind w:firstLine="467"/>
        <w:jc w:val="left"/>
        <w:rPr>
          <w:b/>
          <w:bCs/>
        </w:rPr>
      </w:pPr>
    </w:p>
    <w:p w14:paraId="7E361823" w14:textId="77777777" w:rsidR="00DF0A0E" w:rsidRDefault="002937CA">
      <w:pPr>
        <w:widowControl/>
        <w:ind w:firstLine="467"/>
        <w:jc w:val="left"/>
      </w:pPr>
      <w:r w:rsidRPr="00FB7B3F">
        <w:rPr>
          <w:b/>
          <w:bCs/>
        </w:rPr>
        <w:t>搜索。</w:t>
      </w:r>
      <w:r w:rsidRPr="00FB7B3F">
        <w:rPr>
          <w:b/>
          <w:bCs/>
        </w:rPr>
        <w:t xml:space="preserve"> </w:t>
      </w:r>
    </w:p>
    <w:p w14:paraId="7C49024E" w14:textId="77777777" w:rsidR="00DF0A0E" w:rsidRDefault="002937CA">
      <w:pPr>
        <w:ind w:firstLine="466"/>
      </w:pPr>
      <w:r w:rsidRPr="00FB7B3F">
        <w:t>通过分析经验，我们把低的固定率、低的扫描路径准确性和高的注意力切换次数作为一种模式。当它们在一个时间窗口中组合出现时，就代表了用户所使用的搜索行为，因为在搜索时，固定的着陆点必然会在多个</w:t>
      </w:r>
      <w:r w:rsidRPr="00FB7B3F">
        <w:t>AOI</w:t>
      </w:r>
      <w:r w:rsidRPr="00FB7B3F">
        <w:t>之间徘徊。</w:t>
      </w:r>
    </w:p>
    <w:p w14:paraId="17EA5377" w14:textId="77777777" w:rsidR="00DF0A0E" w:rsidRDefault="002937CA">
      <w:pPr>
        <w:ind w:firstLine="466"/>
      </w:pPr>
      <w:r w:rsidRPr="00FB7B3F">
        <w:t>有多种</w:t>
      </w:r>
      <w:r w:rsidRPr="00FB7B3F">
        <w:t>NFR</w:t>
      </w:r>
      <w:r w:rsidRPr="00FB7B3F">
        <w:t>，当用户不满意时，他们在任务执行过程中表现出搜索行为。例如，当易用性不满足时，用户会在任务执行过程中穿插搜索行为，以排除因自己的行为而导致任务困难的可能性。当一致性不满意时，用户在一开始就表现出搜索行为来寻找关键的</w:t>
      </w:r>
      <w:r w:rsidRPr="00FB7B3F">
        <w:t>AOI</w:t>
      </w:r>
      <w:r w:rsidRPr="00FB7B3F">
        <w:t>；当设备效率不满意时，用户由于等待的无聊而开始搜索整个页面的变化，等等。</w:t>
      </w:r>
    </w:p>
    <w:p w14:paraId="1390A9B7" w14:textId="77777777" w:rsidR="00DF0A0E" w:rsidRDefault="002937CA">
      <w:pPr>
        <w:ind w:firstLine="466"/>
      </w:pPr>
      <w:r w:rsidRPr="00FB7B3F">
        <w:t>在不同的情况下，搜索模式出现在不同的位置，在每个</w:t>
      </w:r>
      <w:r w:rsidRPr="00FB7B3F">
        <w:t>NFR</w:t>
      </w:r>
      <w:r w:rsidRPr="00FB7B3F">
        <w:t>不被满足的情况下，这意味着每个</w:t>
      </w:r>
      <w:r w:rsidRPr="00FB7B3F">
        <w:t>NFR</w:t>
      </w:r>
      <w:r w:rsidRPr="00FB7B3F">
        <w:t>的不同。例如，在一致性的情况下，搜索模式是核心行为特征。使用捕获的数据，我们可以进一步分析哪些元素与搜索对象的关键</w:t>
      </w:r>
      <w:r w:rsidRPr="00FB7B3F">
        <w:t>AOI</w:t>
      </w:r>
      <w:r w:rsidRPr="00FB7B3F">
        <w:t>设计模式相冲突，从而使用户感到困惑。然而，在设备效率的情况下，当</w:t>
      </w:r>
      <w:r w:rsidRPr="00FB7B3F">
        <w:t>NFR</w:t>
      </w:r>
      <w:r w:rsidRPr="00FB7B3F">
        <w:t>不被满足时，搜索只是一个副产品，所以我们不需要关心具体的对象。</w:t>
      </w:r>
    </w:p>
    <w:p w14:paraId="522A07B5" w14:textId="77777777" w:rsidR="00333FB6" w:rsidRPr="00FB7B3F" w:rsidRDefault="00333FB6">
      <w:pPr>
        <w:widowControl/>
        <w:ind w:firstLine="388"/>
        <w:jc w:val="left"/>
        <w:rPr>
          <w:kern w:val="0"/>
          <w:sz w:val="20"/>
          <w:szCs w:val="20"/>
        </w:rPr>
      </w:pPr>
    </w:p>
    <w:p w14:paraId="31768EA2" w14:textId="77777777" w:rsidR="00333FB6" w:rsidRPr="00FB7B3F" w:rsidRDefault="00E12E0F">
      <w:pPr>
        <w:keepNext/>
        <w:widowControl/>
        <w:spacing w:line="240" w:lineRule="auto"/>
        <w:ind w:firstLine="466"/>
        <w:jc w:val="center"/>
      </w:pPr>
      <w:r w:rsidRPr="00FB7B3F">
        <w:rPr>
          <w:noProof/>
        </w:rPr>
        <w:lastRenderedPageBreak/>
        <w:drawing>
          <wp:inline distT="0" distB="0" distL="0" distR="0" wp14:anchorId="54B4A68F" wp14:editId="3166A96C">
            <wp:extent cx="4433570" cy="1235710"/>
            <wp:effectExtent l="0" t="0" r="5080" b="2540"/>
            <wp:docPr id="85" name="图片 8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图表&#10;&#10;描述已自动生成"/>
                    <pic:cNvPicPr>
                      <a:picLocks noChangeAspect="1"/>
                    </pic:cNvPicPr>
                  </pic:nvPicPr>
                  <pic:blipFill>
                    <a:blip r:embed="rId21"/>
                    <a:stretch>
                      <a:fillRect/>
                    </a:stretch>
                  </pic:blipFill>
                  <pic:spPr>
                    <a:xfrm>
                      <a:off x="0" y="0"/>
                      <a:ext cx="4433570" cy="1235710"/>
                    </a:xfrm>
                    <a:prstGeom prst="rect">
                      <a:avLst/>
                    </a:prstGeom>
                  </pic:spPr>
                </pic:pic>
              </a:graphicData>
            </a:graphic>
          </wp:inline>
        </w:drawing>
      </w:r>
    </w:p>
    <w:p w14:paraId="2FCB8EC6" w14:textId="1A7C06C0" w:rsidR="00DF0A0E" w:rsidRDefault="002937CA">
      <w:pPr>
        <w:pStyle w:val="a3"/>
        <w:ind w:firstLine="466"/>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4</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几个图案的原始眼球追踪数据，黄色荧光区域代表关键的</w:t>
      </w:r>
      <w:r w:rsidRPr="00FB7B3F">
        <w:rPr>
          <w:rFonts w:ascii="Times New Roman" w:hAnsi="Times New Roman" w:cs="Times New Roman"/>
          <w:sz w:val="24"/>
          <w:szCs w:val="24"/>
        </w:rPr>
        <w:t>AOI</w:t>
      </w:r>
      <w:r w:rsidRPr="00FB7B3F">
        <w:rPr>
          <w:rFonts w:ascii="Times New Roman" w:hAnsi="Times New Roman" w:cs="Times New Roman"/>
          <w:sz w:val="24"/>
          <w:szCs w:val="24"/>
        </w:rPr>
        <w:t>区域，点代表固定。固定时间越长，点越大。</w:t>
      </w:r>
    </w:p>
    <w:p w14:paraId="084E8DBE" w14:textId="77777777" w:rsidR="00333FB6" w:rsidRPr="00FB7B3F" w:rsidRDefault="00333FB6">
      <w:pPr>
        <w:widowControl/>
        <w:spacing w:line="240" w:lineRule="auto"/>
        <w:ind w:firstLine="388"/>
        <w:jc w:val="center"/>
        <w:rPr>
          <w:kern w:val="0"/>
          <w:sz w:val="20"/>
          <w:szCs w:val="20"/>
        </w:rPr>
      </w:pPr>
    </w:p>
    <w:p w14:paraId="2F310BBC" w14:textId="77777777" w:rsidR="00DF0A0E" w:rsidRDefault="002937CA">
      <w:pPr>
        <w:widowControl/>
        <w:ind w:firstLine="467"/>
        <w:jc w:val="left"/>
        <w:rPr>
          <w:b/>
          <w:bCs/>
        </w:rPr>
      </w:pPr>
      <w:r w:rsidRPr="00FB7B3F">
        <w:rPr>
          <w:b/>
          <w:bCs/>
        </w:rPr>
        <w:t>表演。</w:t>
      </w:r>
      <w:r w:rsidRPr="00FB7B3F">
        <w:rPr>
          <w:b/>
          <w:bCs/>
        </w:rPr>
        <w:t xml:space="preserve"> </w:t>
      </w:r>
    </w:p>
    <w:p w14:paraId="079C01EB" w14:textId="77777777" w:rsidR="00DF0A0E" w:rsidRDefault="002937CA">
      <w:pPr>
        <w:ind w:firstLine="466"/>
      </w:pPr>
      <w:r w:rsidRPr="00FB7B3F">
        <w:t>当定格率极高，定格时间极长，扫描路径精度极高，并且在一段时间的时间窗口内，凸壳面积极小，我们可以断定，用户正在完成子任务的目标。无论是否存在</w:t>
      </w:r>
      <w:r w:rsidRPr="00FB7B3F">
        <w:t>NFR</w:t>
      </w:r>
      <w:r w:rsidRPr="00FB7B3F">
        <w:t>不满足，执行任务模式总会出现，因为对于每个子任务，完成是通往下一个子任务的必经之路。</w:t>
      </w:r>
    </w:p>
    <w:p w14:paraId="070246F4" w14:textId="77777777" w:rsidR="00DF0A0E" w:rsidRDefault="002937CA">
      <w:pPr>
        <w:ind w:firstLine="466"/>
      </w:pPr>
      <w:r w:rsidRPr="00FB7B3F">
        <w:t>当一致性或易用性不被满足时，用户只能有两种行为模式，即搜索和执行。然而，区别在于模式的顺序：一致性不被满足时的用户行为是</w:t>
      </w:r>
      <w:r w:rsidRPr="00FB7B3F">
        <w:t xml:space="preserve"> "</w:t>
      </w:r>
      <w:r w:rsidRPr="00FB7B3F">
        <w:t>搜索</w:t>
      </w:r>
      <w:r w:rsidRPr="00FB7B3F">
        <w:t>"-"</w:t>
      </w:r>
      <w:r w:rsidRPr="00FB7B3F">
        <w:t>执行</w:t>
      </w:r>
      <w:r w:rsidRPr="00FB7B3F">
        <w:t>"</w:t>
      </w:r>
      <w:r w:rsidRPr="00FB7B3F">
        <w:t>，而易用性不被满足时的用户行为是</w:t>
      </w:r>
      <w:r w:rsidRPr="00FB7B3F">
        <w:t xml:space="preserve"> "</w:t>
      </w:r>
      <w:r w:rsidRPr="00FB7B3F">
        <w:t>执行</w:t>
      </w:r>
      <w:r w:rsidRPr="00FB7B3F">
        <w:t>"-"</w:t>
      </w:r>
      <w:r w:rsidRPr="00FB7B3F">
        <w:t>搜索</w:t>
      </w:r>
      <w:r w:rsidRPr="00FB7B3F">
        <w:t>"-"</w:t>
      </w:r>
      <w:r w:rsidRPr="00FB7B3F">
        <w:t>执行</w:t>
      </w:r>
      <w:r w:rsidRPr="00FB7B3F">
        <w:t>"</w:t>
      </w:r>
      <w:r w:rsidRPr="00FB7B3F">
        <w:t>。</w:t>
      </w:r>
    </w:p>
    <w:p w14:paraId="69C87991" w14:textId="77777777" w:rsidR="00333FB6" w:rsidRPr="00FB7B3F" w:rsidRDefault="00E12E0F">
      <w:pPr>
        <w:widowControl/>
        <w:spacing w:line="240" w:lineRule="auto"/>
        <w:ind w:firstLineChars="0" w:firstLine="0"/>
        <w:jc w:val="left"/>
      </w:pPr>
      <w:r w:rsidRPr="00FB7B3F">
        <w:br w:type="page"/>
      </w:r>
    </w:p>
    <w:p w14:paraId="7D68A30D" w14:textId="77777777" w:rsidR="00DF0A0E" w:rsidRDefault="002937CA">
      <w:pPr>
        <w:keepNext/>
        <w:autoSpaceDE w:val="0"/>
        <w:autoSpaceDN w:val="0"/>
        <w:adjustRightInd w:val="0"/>
        <w:spacing w:line="360" w:lineRule="auto"/>
        <w:ind w:firstLineChars="0" w:firstLine="0"/>
        <w:jc w:val="center"/>
        <w:outlineLvl w:val="0"/>
        <w:rPr>
          <w:rFonts w:eastAsiaTheme="majorEastAsia" w:cstheme="majorBidi"/>
          <w:b/>
          <w:kern w:val="0"/>
          <w:sz w:val="32"/>
          <w:szCs w:val="32"/>
        </w:rPr>
      </w:pPr>
      <w:bookmarkStart w:id="33" w:name="_Toc105867792"/>
      <w:r w:rsidRPr="00FB7B3F">
        <w:rPr>
          <w:rFonts w:eastAsiaTheme="majorEastAsia" w:cstheme="majorBidi"/>
          <w:b/>
          <w:kern w:val="0"/>
          <w:sz w:val="32"/>
          <w:szCs w:val="32"/>
        </w:rPr>
        <w:lastRenderedPageBreak/>
        <w:t>第四章：评估</w:t>
      </w:r>
      <w:bookmarkEnd w:id="33"/>
    </w:p>
    <w:p w14:paraId="32443491" w14:textId="77777777" w:rsidR="00DF0A0E" w:rsidRDefault="002937CA">
      <w:pPr>
        <w:ind w:firstLine="466"/>
      </w:pPr>
      <w:r w:rsidRPr="00FB7B3F">
        <w:t>目前，我们仍然只能对所有的指标模型进行粗略的定性分析，只能猜测每个指标的高低。为了获得详尽的、系统的、定量的模型，我们需要设计实验，在真实的用户测试中收集与每个</w:t>
      </w:r>
      <w:r w:rsidRPr="00FB7B3F">
        <w:t>NFR</w:t>
      </w:r>
      <w:r w:rsidRPr="00FB7B3F">
        <w:t>对应的眼动数据。</w:t>
      </w:r>
    </w:p>
    <w:p w14:paraId="0D3C8C02" w14:textId="77777777" w:rsidR="00333FB6" w:rsidRPr="00FB7B3F" w:rsidRDefault="00333FB6">
      <w:pPr>
        <w:widowControl/>
        <w:ind w:firstLine="466"/>
        <w:jc w:val="left"/>
      </w:pPr>
    </w:p>
    <w:p w14:paraId="7DA1687A" w14:textId="77777777" w:rsidR="00DF0A0E" w:rsidRDefault="002937CA">
      <w:pPr>
        <w:pStyle w:val="2"/>
        <w:widowControl/>
        <w:spacing w:before="0" w:after="0"/>
        <w:ind w:firstLineChars="0" w:firstLine="0"/>
        <w:rPr>
          <w:rFonts w:eastAsiaTheme="majorEastAsia" w:cstheme="majorBidi"/>
          <w:b w:val="0"/>
          <w:bCs w:val="0"/>
          <w:kern w:val="0"/>
          <w:szCs w:val="26"/>
        </w:rPr>
      </w:pPr>
      <w:bookmarkStart w:id="34" w:name="_Toc105867793"/>
      <w:r w:rsidRPr="00FB7B3F">
        <w:rPr>
          <w:rFonts w:ascii="Times New Roman" w:eastAsiaTheme="majorEastAsia" w:hAnsi="Times New Roman" w:cstheme="majorBidi"/>
          <w:bCs w:val="0"/>
          <w:kern w:val="0"/>
          <w:szCs w:val="26"/>
        </w:rPr>
        <w:t xml:space="preserve">4.1 </w:t>
      </w:r>
      <w:r w:rsidRPr="00FB7B3F">
        <w:rPr>
          <w:rFonts w:ascii="Times New Roman" w:eastAsiaTheme="majorEastAsia" w:hAnsi="Times New Roman" w:cstheme="majorBidi"/>
          <w:bCs w:val="0"/>
          <w:kern w:val="0"/>
          <w:szCs w:val="26"/>
        </w:rPr>
        <w:t>参与者的选择</w:t>
      </w:r>
      <w:bookmarkEnd w:id="34"/>
    </w:p>
    <w:p w14:paraId="34320D4D" w14:textId="77777777" w:rsidR="00DF0A0E" w:rsidRDefault="002937CA">
      <w:pPr>
        <w:ind w:firstLine="466"/>
      </w:pPr>
      <w:r w:rsidRPr="00FB7B3F">
        <w:t>对照实验的参与者将从具有一定计算机使用基础知识的人中招募。实事求是地说，为了保证参与者的数量能得出相对合理的结论，我们计划招募</w:t>
      </w:r>
      <w:r w:rsidRPr="00FB7B3F">
        <w:t>20</w:t>
      </w:r>
      <w:r w:rsidRPr="00FB7B3F">
        <w:t>名计算机科学与技术专业的学生参与实验。</w:t>
      </w:r>
    </w:p>
    <w:p w14:paraId="1B7016E4" w14:textId="77777777" w:rsidR="00333FB6" w:rsidRPr="00FB7B3F" w:rsidRDefault="00333FB6">
      <w:pPr>
        <w:widowControl/>
        <w:ind w:firstLine="466"/>
        <w:jc w:val="left"/>
      </w:pPr>
    </w:p>
    <w:p w14:paraId="7F351BE9" w14:textId="77777777" w:rsidR="00DF0A0E" w:rsidRDefault="002937CA">
      <w:pPr>
        <w:pStyle w:val="2"/>
        <w:widowControl/>
        <w:spacing w:before="0" w:after="0"/>
        <w:ind w:firstLineChars="0" w:firstLine="0"/>
        <w:rPr>
          <w:rFonts w:eastAsiaTheme="majorEastAsia" w:cstheme="majorBidi"/>
          <w:b w:val="0"/>
          <w:bCs w:val="0"/>
          <w:kern w:val="0"/>
          <w:szCs w:val="26"/>
        </w:rPr>
      </w:pPr>
      <w:bookmarkStart w:id="35" w:name="_Toc105867794"/>
      <w:r w:rsidRPr="00FB7B3F">
        <w:rPr>
          <w:rFonts w:ascii="Times New Roman" w:eastAsiaTheme="majorEastAsia" w:hAnsi="Times New Roman" w:cstheme="majorBidi"/>
          <w:bCs w:val="0"/>
          <w:kern w:val="0"/>
          <w:szCs w:val="26"/>
        </w:rPr>
        <w:t xml:space="preserve">4.2 </w:t>
      </w:r>
      <w:r w:rsidRPr="00FB7B3F">
        <w:rPr>
          <w:rFonts w:ascii="Times New Roman" w:eastAsiaTheme="majorEastAsia" w:hAnsi="Times New Roman" w:cstheme="majorBidi"/>
          <w:bCs w:val="0"/>
          <w:kern w:val="0"/>
          <w:szCs w:val="26"/>
        </w:rPr>
        <w:t>实验材料和任务</w:t>
      </w:r>
      <w:bookmarkEnd w:id="35"/>
    </w:p>
    <w:p w14:paraId="337CAACA" w14:textId="07D374EC" w:rsidR="00DF0A0E" w:rsidRDefault="002937CA">
      <w:pPr>
        <w:ind w:firstLine="466"/>
      </w:pPr>
      <w:r w:rsidRPr="00FB7B3F">
        <w:t>我们的测试材料的组织结构如下图所示</w:t>
      </w:r>
      <w:r w:rsidRPr="00FB7B3F">
        <w:t xml:space="preserve"> </w:t>
      </w:r>
      <w:r w:rsidRPr="00FB7B3F">
        <w:fldChar w:fldCharType="begin"/>
      </w:r>
      <w:r w:rsidRPr="00FB7B3F">
        <w:instrText xml:space="preserve"> REF _Ref103517814 \h  \* MERGEFORMAT </w:instrText>
      </w:r>
      <w:r w:rsidRPr="00FB7B3F">
        <w:fldChar w:fldCharType="separate"/>
      </w:r>
      <w:r w:rsidR="007A07C1" w:rsidRPr="00FB7B3F">
        <w:t>图</w:t>
      </w:r>
      <w:r w:rsidR="007A07C1" w:rsidRPr="00FB7B3F">
        <w:t xml:space="preserve"> </w:t>
      </w:r>
      <w:r w:rsidR="007A07C1">
        <w:rPr>
          <w:noProof/>
        </w:rPr>
        <w:t>7</w:t>
      </w:r>
      <w:r w:rsidRPr="00FB7B3F">
        <w:fldChar w:fldCharType="end"/>
      </w:r>
      <w:r w:rsidRPr="00FB7B3F">
        <w:t>中所示。对于硬件设备，我们使用</w:t>
      </w:r>
      <w:r w:rsidRPr="00FB7B3F">
        <w:t>Tobii Eye Tracker 5</w:t>
      </w:r>
      <w:r w:rsidRPr="00FB7B3F">
        <w:t>游戏眼球追踪器，如图</w:t>
      </w:r>
      <w:r w:rsidRPr="00FB7B3F">
        <w:t>4</w:t>
      </w:r>
      <w:r w:rsidRPr="00FB7B3F">
        <w:t>和图</w:t>
      </w:r>
      <w:r w:rsidRPr="00FB7B3F">
        <w:t>5</w:t>
      </w:r>
      <w:r w:rsidRPr="00FB7B3F">
        <w:t>所示。使用基于流媒体引擎开发的驱动程序，我们从硬件设备上获得了原始的眼球追踪数据，并将其提交给后端应用程序。我们设计了测试中的软件来模拟用户直接与之互动的真实系统。一些代码被输入到被测程序中，将子任务的实时执行和组件的位置发送到后端应用程序。</w:t>
      </w:r>
    </w:p>
    <w:p w14:paraId="42FF0D01" w14:textId="77777777" w:rsidR="00333FB6" w:rsidRPr="00FB7B3F" w:rsidRDefault="00333FB6">
      <w:pPr>
        <w:ind w:firstLine="466"/>
      </w:pPr>
    </w:p>
    <w:p w14:paraId="4DA2BC59" w14:textId="77777777" w:rsidR="00333FB6" w:rsidRPr="00FB7B3F" w:rsidRDefault="00E12E0F">
      <w:pPr>
        <w:widowControl/>
        <w:spacing w:line="240" w:lineRule="auto"/>
        <w:ind w:firstLine="466"/>
        <w:jc w:val="center"/>
      </w:pPr>
      <w:r w:rsidRPr="00FB7B3F">
        <w:rPr>
          <w:noProof/>
        </w:rPr>
        <w:drawing>
          <wp:inline distT="0" distB="0" distL="0" distR="0" wp14:anchorId="4A7E562C" wp14:editId="6BBCA9D4">
            <wp:extent cx="2660650" cy="1496695"/>
            <wp:effectExtent l="0" t="0" r="6350" b="8255"/>
            <wp:docPr id="18" name="图片 18" descr="欢迎眼动仪5用户！ – Help 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欢迎眼动仪5用户！ – Help Cente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660948" cy="1496820"/>
                    </a:xfrm>
                    <a:prstGeom prst="rect">
                      <a:avLst/>
                    </a:prstGeom>
                    <a:noFill/>
                    <a:ln>
                      <a:noFill/>
                    </a:ln>
                  </pic:spPr>
                </pic:pic>
              </a:graphicData>
            </a:graphic>
          </wp:inline>
        </w:drawing>
      </w:r>
    </w:p>
    <w:p w14:paraId="50B0C5A6" w14:textId="271BB739" w:rsidR="00DF0A0E" w:rsidRDefault="002937CA">
      <w:pPr>
        <w:pStyle w:val="a3"/>
        <w:ind w:firstLineChars="0" w:firstLine="0"/>
        <w:jc w:val="center"/>
        <w:rPr>
          <w:rFonts w:ascii="Times New Roman" w:eastAsia="宋体" w:hAnsi="Times New Roman" w:cs="Times New Roman"/>
          <w:sz w:val="24"/>
          <w:szCs w:val="24"/>
        </w:rPr>
      </w:pPr>
      <w:bookmarkStart w:id="36" w:name="_Ref103517826"/>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5</w:t>
      </w:r>
      <w:r w:rsidRPr="00FB7B3F">
        <w:rPr>
          <w:rFonts w:ascii="Times New Roman" w:eastAsia="宋体" w:hAnsi="Times New Roman" w:cs="Times New Roman"/>
          <w:sz w:val="24"/>
          <w:szCs w:val="24"/>
        </w:rPr>
        <w:fldChar w:fldCharType="end"/>
      </w:r>
      <w:bookmarkEnd w:id="36"/>
      <w:r w:rsidRPr="00FB7B3F">
        <w:rPr>
          <w:rFonts w:ascii="Times New Roman" w:eastAsia="宋体" w:hAnsi="Times New Roman" w:cs="Times New Roman"/>
          <w:sz w:val="24"/>
          <w:szCs w:val="24"/>
        </w:rPr>
        <w:t>Tobii</w:t>
      </w:r>
      <w:r w:rsidRPr="00FB7B3F">
        <w:rPr>
          <w:rFonts w:ascii="Times New Roman" w:eastAsia="宋体" w:hAnsi="Times New Roman" w:cs="Times New Roman"/>
          <w:sz w:val="24"/>
          <w:szCs w:val="24"/>
        </w:rPr>
        <w:t>眼球追踪器</w:t>
      </w:r>
      <w:r w:rsidRPr="00FB7B3F">
        <w:rPr>
          <w:rFonts w:ascii="Times New Roman" w:eastAsia="宋体" w:hAnsi="Times New Roman" w:cs="Times New Roman"/>
          <w:sz w:val="24"/>
          <w:szCs w:val="24"/>
        </w:rPr>
        <w:t>5</w:t>
      </w:r>
      <w:r w:rsidRPr="00FB7B3F">
        <w:rPr>
          <w:rFonts w:ascii="Times New Roman" w:eastAsia="宋体" w:hAnsi="Times New Roman" w:cs="Times New Roman"/>
          <w:sz w:val="24"/>
          <w:szCs w:val="24"/>
        </w:rPr>
        <w:t>游戏眼球追踪器设备</w:t>
      </w:r>
    </w:p>
    <w:p w14:paraId="36ACBA1C" w14:textId="77777777" w:rsidR="00333FB6" w:rsidRPr="00FB7B3F" w:rsidRDefault="00333FB6">
      <w:pPr>
        <w:widowControl/>
        <w:ind w:firstLine="466"/>
        <w:jc w:val="center"/>
      </w:pPr>
    </w:p>
    <w:p w14:paraId="1B6CA236" w14:textId="77777777" w:rsidR="00333FB6" w:rsidRPr="00FB7B3F" w:rsidRDefault="00E12E0F">
      <w:pPr>
        <w:widowControl/>
        <w:spacing w:line="240" w:lineRule="auto"/>
        <w:ind w:firstLine="466"/>
        <w:jc w:val="center"/>
      </w:pPr>
      <w:r w:rsidRPr="00FB7B3F">
        <w:rPr>
          <w:noProof/>
        </w:rPr>
        <w:lastRenderedPageBreak/>
        <w:drawing>
          <wp:inline distT="0" distB="0" distL="0" distR="0" wp14:anchorId="3FCC0DAC" wp14:editId="12354971">
            <wp:extent cx="2654935" cy="1393825"/>
            <wp:effectExtent l="0" t="0" r="0" b="0"/>
            <wp:docPr id="12" name="图片 12" descr="Tobiis Eye Tracker 5 offers better immersion in PC g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Tobiis Eye Tracker 5 offers better immersion in PC gam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655412" cy="1394458"/>
                    </a:xfrm>
                    <a:prstGeom prst="rect">
                      <a:avLst/>
                    </a:prstGeom>
                    <a:noFill/>
                    <a:ln>
                      <a:noFill/>
                    </a:ln>
                  </pic:spPr>
                </pic:pic>
              </a:graphicData>
            </a:graphic>
          </wp:inline>
        </w:drawing>
      </w:r>
    </w:p>
    <w:p w14:paraId="289B48F9" w14:textId="300A6551" w:rsidR="00DF0A0E" w:rsidRDefault="002937CA">
      <w:pPr>
        <w:pStyle w:val="a3"/>
        <w:ind w:firstLineChars="0" w:firstLine="0"/>
        <w:jc w:val="center"/>
        <w:rPr>
          <w:rFonts w:ascii="Times New Roman" w:hAnsi="Times New Roman" w:cs="Times New Roman"/>
          <w:sz w:val="24"/>
          <w:szCs w:val="24"/>
        </w:rPr>
      </w:pPr>
      <w:bookmarkStart w:id="37" w:name="_Ref103517831"/>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6</w:t>
      </w:r>
      <w:r w:rsidRPr="00FB7B3F">
        <w:rPr>
          <w:rFonts w:ascii="Times New Roman" w:hAnsi="Times New Roman" w:cs="Times New Roman"/>
          <w:sz w:val="24"/>
          <w:szCs w:val="24"/>
        </w:rPr>
        <w:fldChar w:fldCharType="end"/>
      </w:r>
      <w:bookmarkEnd w:id="37"/>
      <w:r w:rsidRPr="00FB7B3F">
        <w:rPr>
          <w:rFonts w:ascii="Times New Roman" w:hAnsi="Times New Roman" w:cs="Times New Roman"/>
          <w:sz w:val="24"/>
          <w:szCs w:val="24"/>
        </w:rPr>
        <w:t>眼球追踪器使用的实际实验场景</w:t>
      </w:r>
    </w:p>
    <w:p w14:paraId="2168FE1C" w14:textId="77777777" w:rsidR="00333FB6" w:rsidRPr="00FB7B3F" w:rsidRDefault="00333FB6">
      <w:pPr>
        <w:widowControl/>
        <w:ind w:firstLine="466"/>
        <w:jc w:val="left"/>
      </w:pPr>
    </w:p>
    <w:p w14:paraId="684B3FDD" w14:textId="77777777" w:rsidR="00DF0A0E" w:rsidRDefault="002937CA">
      <w:pPr>
        <w:ind w:firstLine="466"/>
      </w:pPr>
      <w:r w:rsidRPr="00FB7B3F">
        <w:t>后台应用程序分为两部分，其中</w:t>
      </w:r>
      <w:r w:rsidRPr="00FB7B3F">
        <w:t>HTTP</w:t>
      </w:r>
      <w:r w:rsidRPr="00FB7B3F">
        <w:t>服务器接受并记录来自被测软件和眼动跟踪组件的数据。分析系统对记录的眼动数据、子任务执行情况和组件坐标位置进行分析，包括但不限于从原始眼动数据中提取高级指标、眼动模式等。最后，分析系统将报告每个子任务的</w:t>
      </w:r>
      <w:r w:rsidRPr="00FB7B3F">
        <w:t>NFR</w:t>
      </w:r>
      <w:r w:rsidRPr="00FB7B3F">
        <w:t>满足情况。</w:t>
      </w:r>
    </w:p>
    <w:p w14:paraId="34A3A0D0" w14:textId="77777777" w:rsidR="00333FB6" w:rsidRPr="00FB7B3F" w:rsidRDefault="00333FB6">
      <w:pPr>
        <w:ind w:firstLine="466"/>
      </w:pPr>
    </w:p>
    <w:p w14:paraId="045D148C" w14:textId="77777777" w:rsidR="00333FB6" w:rsidRPr="00FB7B3F" w:rsidRDefault="00E12E0F">
      <w:pPr>
        <w:widowControl/>
        <w:spacing w:line="240" w:lineRule="auto"/>
        <w:ind w:firstLine="466"/>
        <w:jc w:val="center"/>
      </w:pPr>
      <w:r w:rsidRPr="00FB7B3F">
        <w:rPr>
          <w:noProof/>
        </w:rPr>
        <w:drawing>
          <wp:inline distT="0" distB="0" distL="0" distR="0" wp14:anchorId="214F323E" wp14:editId="76474538">
            <wp:extent cx="2998470" cy="4076065"/>
            <wp:effectExtent l="0" t="0" r="0" b="635"/>
            <wp:docPr id="19" name="图片 1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示&#10;&#10;描述已自动生成"/>
                    <pic:cNvPicPr>
                      <a:picLocks noChangeAspect="1"/>
                    </pic:cNvPicPr>
                  </pic:nvPicPr>
                  <pic:blipFill>
                    <a:blip r:embed="rId24"/>
                    <a:stretch>
                      <a:fillRect/>
                    </a:stretch>
                  </pic:blipFill>
                  <pic:spPr>
                    <a:xfrm>
                      <a:off x="0" y="0"/>
                      <a:ext cx="3041740" cy="4135263"/>
                    </a:xfrm>
                    <a:prstGeom prst="rect">
                      <a:avLst/>
                    </a:prstGeom>
                  </pic:spPr>
                </pic:pic>
              </a:graphicData>
            </a:graphic>
          </wp:inline>
        </w:drawing>
      </w:r>
    </w:p>
    <w:p w14:paraId="29DDDF19" w14:textId="2EE03ECB" w:rsidR="00DF0A0E" w:rsidRDefault="002937CA">
      <w:pPr>
        <w:pStyle w:val="a3"/>
        <w:ind w:firstLineChars="0" w:firstLine="0"/>
        <w:jc w:val="center"/>
        <w:rPr>
          <w:rFonts w:ascii="Times New Roman" w:eastAsia="宋体" w:hAnsi="Times New Roman" w:cs="Times New Roman"/>
          <w:sz w:val="24"/>
          <w:szCs w:val="24"/>
        </w:rPr>
      </w:pPr>
      <w:bookmarkStart w:id="38" w:name="_Ref103517814"/>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7</w:t>
      </w:r>
      <w:r w:rsidRPr="00FB7B3F">
        <w:rPr>
          <w:rFonts w:ascii="Times New Roman" w:eastAsia="宋体" w:hAnsi="Times New Roman" w:cs="Times New Roman"/>
          <w:sz w:val="24"/>
          <w:szCs w:val="24"/>
        </w:rPr>
        <w:fldChar w:fldCharType="end"/>
      </w:r>
      <w:bookmarkEnd w:id="38"/>
      <w:r w:rsidRPr="00FB7B3F">
        <w:rPr>
          <w:rFonts w:ascii="Times New Roman" w:eastAsia="宋体" w:hAnsi="Times New Roman" w:cs="Times New Roman"/>
          <w:sz w:val="24"/>
          <w:szCs w:val="24"/>
        </w:rPr>
        <w:t>实验材料组织</w:t>
      </w:r>
    </w:p>
    <w:p w14:paraId="0689E459" w14:textId="77777777" w:rsidR="00333FB6" w:rsidRPr="00FB7B3F" w:rsidRDefault="00333FB6">
      <w:pPr>
        <w:ind w:firstLine="466"/>
      </w:pPr>
    </w:p>
    <w:p w14:paraId="3FC48571" w14:textId="77777777" w:rsidR="00DF0A0E" w:rsidRDefault="002937CA">
      <w:pPr>
        <w:ind w:firstLine="466"/>
      </w:pPr>
      <w:r w:rsidRPr="00FB7B3F">
        <w:t>被测软件通过后台程序与数据采集平台进行通信，后台程序记录硬件设备获取的原</w:t>
      </w:r>
      <w:r w:rsidRPr="00FB7B3F">
        <w:lastRenderedPageBreak/>
        <w:t>始眼球追踪数据和前端子任务的执行情况以及组件的实时位置，从而为后期分析提供依据。</w:t>
      </w:r>
    </w:p>
    <w:p w14:paraId="71402534" w14:textId="5A4BC002" w:rsidR="00DF0A0E" w:rsidRDefault="002937CA">
      <w:pPr>
        <w:ind w:firstLine="466"/>
      </w:pPr>
      <w:r w:rsidRPr="00FB7B3F">
        <w:t>我们设计了一个基于网络应用的模拟大学图书馆系统作为被测软件。该软件本身具有信息查询和座位预订等功能，所有年龄段的预览图显示在</w:t>
      </w:r>
      <w:r w:rsidRPr="00FB7B3F">
        <w:t xml:space="preserve"> </w:t>
      </w:r>
      <w:r w:rsidRPr="00FB7B3F">
        <w:fldChar w:fldCharType="begin"/>
      </w:r>
      <w:r w:rsidRPr="00FB7B3F">
        <w:instrText xml:space="preserve"> REF _Ref103515794 \h  \* MERGEFORMAT </w:instrText>
      </w:r>
      <w:r w:rsidRPr="00FB7B3F">
        <w:fldChar w:fldCharType="separate"/>
      </w:r>
      <w:r w:rsidR="007A07C1" w:rsidRPr="00FB7B3F">
        <w:t>图</w:t>
      </w:r>
      <w:r w:rsidR="007A07C1" w:rsidRPr="00FB7B3F">
        <w:t xml:space="preserve"> </w:t>
      </w:r>
      <w:r w:rsidR="007A07C1">
        <w:rPr>
          <w:noProof/>
        </w:rPr>
        <w:t>8</w:t>
      </w:r>
      <w:r w:rsidRPr="00FB7B3F">
        <w:fldChar w:fldCharType="end"/>
      </w:r>
      <w:r w:rsidRPr="00FB7B3F">
        <w:t>到</w:t>
      </w:r>
      <w:r w:rsidRPr="00FB7B3F">
        <w:t xml:space="preserve"> </w:t>
      </w:r>
      <w:r w:rsidRPr="00FB7B3F">
        <w:fldChar w:fldCharType="begin"/>
      </w:r>
      <w:r w:rsidRPr="00FB7B3F">
        <w:instrText xml:space="preserve"> REF _Ref103515801 \h  \* MERGEFORMAT </w:instrText>
      </w:r>
      <w:r w:rsidRPr="00FB7B3F">
        <w:fldChar w:fldCharType="separate"/>
      </w:r>
      <w:r w:rsidR="007A07C1" w:rsidRPr="00FB7B3F">
        <w:t>图</w:t>
      </w:r>
      <w:r w:rsidR="007A07C1">
        <w:t>15</w:t>
      </w:r>
      <w:r w:rsidRPr="00FB7B3F">
        <w:fldChar w:fldCharType="end"/>
      </w:r>
      <w:r w:rsidRPr="00FB7B3F">
        <w:t>.</w:t>
      </w:r>
      <w:r w:rsidRPr="00FB7B3F">
        <w:t>我们开发了在其上实时插入故意不良设计的能力。我们计划将该应用程序作为评估上述六个典型</w:t>
      </w:r>
      <w:r w:rsidRPr="00FB7B3F">
        <w:t>NFR</w:t>
      </w:r>
      <w:r w:rsidRPr="00FB7B3F">
        <w:t>的目标软件。我们将让参与者使用该软件，并着重于评估图书馆的座位预订功能。</w:t>
      </w:r>
    </w:p>
    <w:p w14:paraId="44E01DF9" w14:textId="5C15632A" w:rsidR="00DF0A0E" w:rsidRDefault="002937CA">
      <w:pPr>
        <w:ind w:firstLine="466"/>
      </w:pPr>
      <w:r w:rsidRPr="00FB7B3F">
        <w:t>我们将整个过程分为五个子任务，即</w:t>
      </w:r>
      <w:r w:rsidRPr="00FB7B3F">
        <w:t xml:space="preserve"> "</w:t>
      </w:r>
      <w:r w:rsidRPr="00FB7B3F">
        <w:t>导航到预订功能页面</w:t>
      </w:r>
      <w:r w:rsidRPr="00FB7B3F">
        <w:t>"</w:t>
      </w:r>
      <w:r w:rsidRPr="00FB7B3F">
        <w:t>、</w:t>
      </w:r>
      <w:r w:rsidRPr="00FB7B3F">
        <w:t>"</w:t>
      </w:r>
      <w:r w:rsidRPr="00FB7B3F">
        <w:t>选择学习室地点</w:t>
      </w:r>
      <w:r w:rsidRPr="00FB7B3F">
        <w:t>"</w:t>
      </w:r>
      <w:r w:rsidRPr="00FB7B3F">
        <w:t>、</w:t>
      </w:r>
      <w:r w:rsidRPr="00FB7B3F">
        <w:t>"</w:t>
      </w:r>
      <w:r w:rsidRPr="00FB7B3F">
        <w:t>选择日期和时间</w:t>
      </w:r>
      <w:r w:rsidRPr="00FB7B3F">
        <w:t>"</w:t>
      </w:r>
      <w:r w:rsidRPr="00FB7B3F">
        <w:t>、</w:t>
      </w:r>
      <w:r w:rsidRPr="00FB7B3F">
        <w:t>"</w:t>
      </w:r>
      <w:r w:rsidRPr="00FB7B3F">
        <w:t>选择座位</w:t>
      </w:r>
      <w:r w:rsidRPr="00FB7B3F">
        <w:t xml:space="preserve"> "</w:t>
      </w:r>
      <w:r w:rsidRPr="00FB7B3F">
        <w:t>和</w:t>
      </w:r>
      <w:r w:rsidRPr="00FB7B3F">
        <w:t xml:space="preserve"> "</w:t>
      </w:r>
      <w:r w:rsidRPr="00FB7B3F">
        <w:t>提交预订信息</w:t>
      </w:r>
      <w:r w:rsidRPr="00FB7B3F">
        <w:t>"</w:t>
      </w:r>
      <w:r w:rsidRPr="00FB7B3F">
        <w:t>。具体的子任务以及我们如何在这些子任务上插入有意的不良设计，如图所示</w:t>
      </w:r>
      <w:r w:rsidRPr="00FB7B3F">
        <w:t xml:space="preserve"> </w:t>
      </w:r>
      <w:r w:rsidRPr="00FB7B3F">
        <w:fldChar w:fldCharType="begin"/>
      </w:r>
      <w:r w:rsidRPr="00FB7B3F">
        <w:instrText xml:space="preserve"> REF _Ref105358833 \h </w:instrText>
      </w:r>
      <w:r w:rsidRPr="00FB7B3F">
        <w:fldChar w:fldCharType="separate"/>
      </w:r>
      <w:r w:rsidR="007A07C1" w:rsidRPr="00FB7B3F">
        <w:t>表</w:t>
      </w:r>
      <w:r w:rsidR="007A07C1" w:rsidRPr="00FB7B3F">
        <w:t xml:space="preserve"> </w:t>
      </w:r>
      <w:r w:rsidR="007A07C1">
        <w:rPr>
          <w:noProof/>
        </w:rPr>
        <w:t>1</w:t>
      </w:r>
      <w:r w:rsidRPr="00FB7B3F">
        <w:fldChar w:fldCharType="end"/>
      </w:r>
      <w:r w:rsidRPr="00FB7B3F">
        <w:t>下图。当参与者完成每个子任务时，我们将使用上述的眼动数据收集系统来收集他们的眼动数据。</w:t>
      </w:r>
    </w:p>
    <w:p w14:paraId="4D3F77AB" w14:textId="77777777" w:rsidR="00333FB6" w:rsidRPr="00FB7B3F" w:rsidRDefault="00E12E0F">
      <w:pPr>
        <w:widowControl/>
        <w:spacing w:line="240" w:lineRule="auto"/>
        <w:ind w:firstLineChars="0" w:firstLine="0"/>
        <w:jc w:val="left"/>
      </w:pPr>
      <w:r w:rsidRPr="00FB7B3F">
        <w:br w:type="page"/>
      </w:r>
    </w:p>
    <w:p w14:paraId="16DEB291" w14:textId="77777777" w:rsidR="00333FB6" w:rsidRPr="00FB7B3F" w:rsidRDefault="00333FB6">
      <w:pPr>
        <w:ind w:firstLine="466"/>
      </w:pPr>
    </w:p>
    <w:p w14:paraId="64EAAA74" w14:textId="65076345" w:rsidR="00DF0A0E" w:rsidRDefault="002937CA">
      <w:pPr>
        <w:pStyle w:val="a3"/>
        <w:keepNext/>
        <w:ind w:firstLineChars="0" w:firstLine="0"/>
        <w:jc w:val="center"/>
        <w:rPr>
          <w:rFonts w:ascii="Times New Roman" w:hAnsi="Times New Roman" w:cs="Times New Roman"/>
          <w:sz w:val="24"/>
          <w:szCs w:val="24"/>
        </w:rPr>
      </w:pPr>
      <w:bookmarkStart w:id="39" w:name="_Ref105358833"/>
      <w:r w:rsidRPr="00FB7B3F">
        <w:rPr>
          <w:rFonts w:ascii="Times New Roman" w:hAnsi="Times New Roman" w:cs="Times New Roman"/>
          <w:sz w:val="24"/>
          <w:szCs w:val="24"/>
        </w:rPr>
        <w:t>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Tabl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1</w:t>
      </w:r>
      <w:r w:rsidRPr="00FB7B3F">
        <w:rPr>
          <w:rFonts w:ascii="Times New Roman" w:hAnsi="Times New Roman" w:cs="Times New Roman"/>
          <w:sz w:val="24"/>
          <w:szCs w:val="24"/>
        </w:rPr>
        <w:fldChar w:fldCharType="end"/>
      </w:r>
      <w:bookmarkEnd w:id="39"/>
      <w:r w:rsidRPr="00FB7B3F">
        <w:rPr>
          <w:rFonts w:ascii="Times New Roman" w:hAnsi="Times New Roman" w:cs="Times New Roman"/>
          <w:sz w:val="24"/>
          <w:szCs w:val="24"/>
        </w:rPr>
        <w:t>实验分组以及故意不良设计、非功能需求和子任务之间的对应关系</w:t>
      </w:r>
    </w:p>
    <w:tbl>
      <w:tblPr>
        <w:tblStyle w:val="af1"/>
        <w:tblW w:w="9067" w:type="dxa"/>
        <w:tblLook w:val="04A0" w:firstRow="1" w:lastRow="0" w:firstColumn="1" w:lastColumn="0" w:noHBand="0" w:noVBand="1"/>
      </w:tblPr>
      <w:tblGrid>
        <w:gridCol w:w="1401"/>
        <w:gridCol w:w="1692"/>
        <w:gridCol w:w="1365"/>
        <w:gridCol w:w="4609"/>
      </w:tblGrid>
      <w:tr w:rsidR="00333FB6" w:rsidRPr="00FB7B3F" w14:paraId="071CDF88" w14:textId="77777777">
        <w:tc>
          <w:tcPr>
            <w:tcW w:w="1401" w:type="dxa"/>
          </w:tcPr>
          <w:p w14:paraId="199A0B8B" w14:textId="77777777" w:rsidR="00DF0A0E" w:rsidRDefault="002937CA">
            <w:pPr>
              <w:widowControl/>
              <w:spacing w:line="240" w:lineRule="auto"/>
              <w:ind w:firstLineChars="0" w:firstLine="0"/>
              <w:rPr>
                <w:sz w:val="22"/>
                <w:szCs w:val="22"/>
              </w:rPr>
            </w:pPr>
            <w:r w:rsidRPr="00FB7B3F">
              <w:rPr>
                <w:sz w:val="22"/>
                <w:szCs w:val="22"/>
              </w:rPr>
              <w:t>测试组</w:t>
            </w:r>
          </w:p>
        </w:tc>
        <w:tc>
          <w:tcPr>
            <w:tcW w:w="1692" w:type="dxa"/>
          </w:tcPr>
          <w:p w14:paraId="45B9A073" w14:textId="77777777" w:rsidR="00DF0A0E" w:rsidRDefault="002937CA">
            <w:pPr>
              <w:widowControl/>
              <w:spacing w:line="240" w:lineRule="auto"/>
              <w:ind w:firstLineChars="0" w:firstLine="0"/>
              <w:rPr>
                <w:sz w:val="22"/>
                <w:szCs w:val="22"/>
              </w:rPr>
            </w:pPr>
            <w:r w:rsidRPr="00FB7B3F">
              <w:rPr>
                <w:sz w:val="22"/>
                <w:szCs w:val="22"/>
              </w:rPr>
              <w:t>副任务</w:t>
            </w:r>
          </w:p>
        </w:tc>
        <w:tc>
          <w:tcPr>
            <w:tcW w:w="1365" w:type="dxa"/>
          </w:tcPr>
          <w:p w14:paraId="7D4D2428" w14:textId="77777777" w:rsidR="00DF0A0E" w:rsidRDefault="002937CA">
            <w:pPr>
              <w:widowControl/>
              <w:spacing w:line="240" w:lineRule="auto"/>
              <w:ind w:firstLineChars="0" w:firstLine="0"/>
              <w:rPr>
                <w:sz w:val="22"/>
                <w:szCs w:val="22"/>
              </w:rPr>
            </w:pPr>
            <w:r w:rsidRPr="00FB7B3F">
              <w:rPr>
                <w:sz w:val="22"/>
                <w:szCs w:val="22"/>
              </w:rPr>
              <w:t>经过测试的</w:t>
            </w:r>
            <w:r w:rsidRPr="00FB7B3F">
              <w:rPr>
                <w:sz w:val="22"/>
                <w:szCs w:val="22"/>
              </w:rPr>
              <w:t>NFR</w:t>
            </w:r>
          </w:p>
        </w:tc>
        <w:tc>
          <w:tcPr>
            <w:tcW w:w="4609" w:type="dxa"/>
          </w:tcPr>
          <w:p w14:paraId="1370FE35" w14:textId="77777777" w:rsidR="00DF0A0E" w:rsidRDefault="002937CA">
            <w:pPr>
              <w:widowControl/>
              <w:spacing w:line="240" w:lineRule="auto"/>
              <w:ind w:firstLineChars="0" w:firstLine="0"/>
              <w:rPr>
                <w:sz w:val="22"/>
                <w:szCs w:val="22"/>
              </w:rPr>
            </w:pPr>
            <w:r w:rsidRPr="00FB7B3F">
              <w:rPr>
                <w:sz w:val="22"/>
                <w:szCs w:val="22"/>
              </w:rPr>
              <w:t>有意的设计缺陷</w:t>
            </w:r>
          </w:p>
        </w:tc>
      </w:tr>
      <w:tr w:rsidR="00333FB6" w:rsidRPr="00FB7B3F" w14:paraId="274F1B12" w14:textId="77777777">
        <w:tc>
          <w:tcPr>
            <w:tcW w:w="1401" w:type="dxa"/>
            <w:vMerge w:val="restart"/>
          </w:tcPr>
          <w:p w14:paraId="70D4EB7A" w14:textId="77777777" w:rsidR="00DF0A0E" w:rsidRDefault="002937CA">
            <w:pPr>
              <w:widowControl/>
              <w:spacing w:line="240" w:lineRule="auto"/>
              <w:ind w:firstLineChars="0" w:firstLine="0"/>
              <w:rPr>
                <w:sz w:val="22"/>
                <w:szCs w:val="22"/>
              </w:rPr>
            </w:pPr>
            <w:r w:rsidRPr="00FB7B3F">
              <w:rPr>
                <w:sz w:val="22"/>
                <w:szCs w:val="22"/>
              </w:rPr>
              <w:t>测试组</w:t>
            </w:r>
            <w:r w:rsidRPr="00FB7B3F">
              <w:rPr>
                <w:sz w:val="22"/>
                <w:szCs w:val="22"/>
              </w:rPr>
              <w:t>1</w:t>
            </w:r>
          </w:p>
        </w:tc>
        <w:tc>
          <w:tcPr>
            <w:tcW w:w="1692" w:type="dxa"/>
          </w:tcPr>
          <w:p w14:paraId="335A9850" w14:textId="77777777" w:rsidR="00DF0A0E" w:rsidRDefault="002937CA">
            <w:pPr>
              <w:widowControl/>
              <w:spacing w:line="240" w:lineRule="auto"/>
              <w:ind w:firstLineChars="0" w:firstLine="0"/>
              <w:rPr>
                <w:sz w:val="22"/>
                <w:szCs w:val="22"/>
              </w:rPr>
            </w:pPr>
            <w:r w:rsidRPr="00FB7B3F">
              <w:rPr>
                <w:sz w:val="22"/>
                <w:szCs w:val="22"/>
              </w:rPr>
              <w:t>导航至预订功能页面</w:t>
            </w:r>
          </w:p>
        </w:tc>
        <w:tc>
          <w:tcPr>
            <w:tcW w:w="1365" w:type="dxa"/>
          </w:tcPr>
          <w:p w14:paraId="35920B9B" w14:textId="77777777" w:rsidR="00DF0A0E" w:rsidRDefault="002937CA">
            <w:pPr>
              <w:widowControl/>
              <w:spacing w:line="240" w:lineRule="auto"/>
              <w:ind w:firstLineChars="0" w:firstLine="0"/>
              <w:rPr>
                <w:sz w:val="22"/>
                <w:szCs w:val="22"/>
              </w:rPr>
            </w:pPr>
            <w:r w:rsidRPr="00FB7B3F">
              <w:rPr>
                <w:sz w:val="22"/>
                <w:szCs w:val="22"/>
              </w:rPr>
              <w:t>无障碍设施</w:t>
            </w:r>
          </w:p>
        </w:tc>
        <w:tc>
          <w:tcPr>
            <w:tcW w:w="4609" w:type="dxa"/>
          </w:tcPr>
          <w:p w14:paraId="3ED40B48" w14:textId="77777777" w:rsidR="00DF0A0E" w:rsidRDefault="002937CA">
            <w:pPr>
              <w:widowControl/>
              <w:spacing w:line="240" w:lineRule="auto"/>
              <w:ind w:firstLineChars="0" w:firstLine="0"/>
              <w:rPr>
                <w:sz w:val="22"/>
                <w:szCs w:val="22"/>
              </w:rPr>
            </w:pPr>
            <w:r w:rsidRPr="00FB7B3F">
              <w:rPr>
                <w:sz w:val="22"/>
                <w:szCs w:val="22"/>
              </w:rPr>
              <w:t>将导航主页的语言设置为俄语</w:t>
            </w:r>
          </w:p>
        </w:tc>
      </w:tr>
      <w:tr w:rsidR="00333FB6" w:rsidRPr="00FB7B3F" w14:paraId="52260812" w14:textId="77777777">
        <w:tc>
          <w:tcPr>
            <w:tcW w:w="1401" w:type="dxa"/>
            <w:vMerge/>
          </w:tcPr>
          <w:p w14:paraId="20CE578F" w14:textId="77777777" w:rsidR="00333FB6" w:rsidRPr="00FB7B3F" w:rsidRDefault="00333FB6">
            <w:pPr>
              <w:widowControl/>
              <w:spacing w:line="240" w:lineRule="auto"/>
              <w:ind w:firstLineChars="0" w:firstLine="0"/>
              <w:rPr>
                <w:sz w:val="22"/>
                <w:szCs w:val="22"/>
              </w:rPr>
            </w:pPr>
          </w:p>
        </w:tc>
        <w:tc>
          <w:tcPr>
            <w:tcW w:w="1692" w:type="dxa"/>
          </w:tcPr>
          <w:p w14:paraId="67C1980E" w14:textId="77777777" w:rsidR="00DF0A0E" w:rsidRDefault="002937CA">
            <w:pPr>
              <w:widowControl/>
              <w:spacing w:line="240" w:lineRule="auto"/>
              <w:ind w:firstLineChars="0" w:firstLine="0"/>
              <w:rPr>
                <w:sz w:val="22"/>
                <w:szCs w:val="22"/>
              </w:rPr>
            </w:pPr>
            <w:r w:rsidRPr="00FB7B3F">
              <w:rPr>
                <w:sz w:val="22"/>
                <w:szCs w:val="22"/>
              </w:rPr>
              <w:t>选择日期和时间</w:t>
            </w:r>
          </w:p>
        </w:tc>
        <w:tc>
          <w:tcPr>
            <w:tcW w:w="1365" w:type="dxa"/>
          </w:tcPr>
          <w:p w14:paraId="08F33532" w14:textId="77777777" w:rsidR="00DF0A0E" w:rsidRDefault="002937CA">
            <w:pPr>
              <w:widowControl/>
              <w:spacing w:line="240" w:lineRule="auto"/>
              <w:ind w:firstLineChars="0" w:firstLine="0"/>
              <w:rPr>
                <w:sz w:val="22"/>
                <w:szCs w:val="22"/>
              </w:rPr>
            </w:pPr>
            <w:r w:rsidRPr="00FB7B3F">
              <w:rPr>
                <w:sz w:val="22"/>
                <w:szCs w:val="22"/>
              </w:rPr>
              <w:t>使用的便利性</w:t>
            </w:r>
          </w:p>
        </w:tc>
        <w:tc>
          <w:tcPr>
            <w:tcW w:w="4609" w:type="dxa"/>
          </w:tcPr>
          <w:p w14:paraId="754C660D" w14:textId="77777777" w:rsidR="00DF0A0E" w:rsidRDefault="002937CA">
            <w:pPr>
              <w:widowControl/>
              <w:spacing w:line="240" w:lineRule="auto"/>
              <w:ind w:firstLineChars="0" w:firstLine="0"/>
              <w:rPr>
                <w:sz w:val="22"/>
                <w:szCs w:val="22"/>
              </w:rPr>
            </w:pPr>
            <w:r w:rsidRPr="00FB7B3F">
              <w:rPr>
                <w:sz w:val="22"/>
                <w:szCs w:val="22"/>
              </w:rPr>
              <w:t>选择时间的确定范围很小，需要高度准确地击中按钮的中心。</w:t>
            </w:r>
          </w:p>
        </w:tc>
      </w:tr>
      <w:tr w:rsidR="00333FB6" w:rsidRPr="00FB7B3F" w14:paraId="2343CECC" w14:textId="77777777">
        <w:tc>
          <w:tcPr>
            <w:tcW w:w="1401" w:type="dxa"/>
            <w:vMerge/>
          </w:tcPr>
          <w:p w14:paraId="18107594" w14:textId="77777777" w:rsidR="00333FB6" w:rsidRPr="00FB7B3F" w:rsidRDefault="00333FB6">
            <w:pPr>
              <w:widowControl/>
              <w:spacing w:line="240" w:lineRule="auto"/>
              <w:ind w:firstLineChars="0" w:firstLine="0"/>
              <w:rPr>
                <w:sz w:val="22"/>
                <w:szCs w:val="22"/>
              </w:rPr>
            </w:pPr>
          </w:p>
        </w:tc>
        <w:tc>
          <w:tcPr>
            <w:tcW w:w="1692" w:type="dxa"/>
          </w:tcPr>
          <w:p w14:paraId="0EF3E4FB" w14:textId="77777777" w:rsidR="00DF0A0E" w:rsidRDefault="002937CA">
            <w:pPr>
              <w:widowControl/>
              <w:spacing w:line="240" w:lineRule="auto"/>
              <w:ind w:firstLineChars="0" w:firstLine="0"/>
              <w:rPr>
                <w:sz w:val="22"/>
                <w:szCs w:val="22"/>
              </w:rPr>
            </w:pPr>
            <w:r w:rsidRPr="00FB7B3F">
              <w:rPr>
                <w:sz w:val="22"/>
                <w:szCs w:val="22"/>
              </w:rPr>
              <w:t>选择座位</w:t>
            </w:r>
          </w:p>
        </w:tc>
        <w:tc>
          <w:tcPr>
            <w:tcW w:w="1365" w:type="dxa"/>
          </w:tcPr>
          <w:p w14:paraId="3DA42629" w14:textId="77777777" w:rsidR="00DF0A0E" w:rsidRDefault="002937CA">
            <w:pPr>
              <w:widowControl/>
              <w:spacing w:line="240" w:lineRule="auto"/>
              <w:ind w:firstLineChars="0" w:firstLine="0"/>
              <w:rPr>
                <w:sz w:val="22"/>
                <w:szCs w:val="22"/>
              </w:rPr>
            </w:pPr>
            <w:r w:rsidRPr="00FB7B3F">
              <w:rPr>
                <w:sz w:val="22"/>
                <w:szCs w:val="22"/>
              </w:rPr>
              <w:t>稳健性</w:t>
            </w:r>
          </w:p>
        </w:tc>
        <w:tc>
          <w:tcPr>
            <w:tcW w:w="4609" w:type="dxa"/>
          </w:tcPr>
          <w:p w14:paraId="5D58B67A" w14:textId="77777777" w:rsidR="00DF0A0E" w:rsidRDefault="002937CA">
            <w:pPr>
              <w:widowControl/>
              <w:spacing w:line="240" w:lineRule="auto"/>
              <w:ind w:firstLineChars="0" w:firstLine="0"/>
              <w:rPr>
                <w:sz w:val="22"/>
                <w:szCs w:val="22"/>
              </w:rPr>
            </w:pPr>
            <w:r w:rsidRPr="00FB7B3F">
              <w:rPr>
                <w:sz w:val="22"/>
                <w:szCs w:val="22"/>
              </w:rPr>
              <w:t>不选择或选择一个以上的座位，系统将崩溃，迫使用户重新选择</w:t>
            </w:r>
          </w:p>
        </w:tc>
      </w:tr>
      <w:tr w:rsidR="00333FB6" w:rsidRPr="00FB7B3F" w14:paraId="412EF189" w14:textId="77777777">
        <w:tc>
          <w:tcPr>
            <w:tcW w:w="1401" w:type="dxa"/>
            <w:vMerge w:val="restart"/>
          </w:tcPr>
          <w:p w14:paraId="2F5D6061" w14:textId="77777777" w:rsidR="00DF0A0E" w:rsidRDefault="002937CA">
            <w:pPr>
              <w:widowControl/>
              <w:spacing w:line="240" w:lineRule="auto"/>
              <w:ind w:firstLineChars="0" w:firstLine="0"/>
              <w:rPr>
                <w:sz w:val="22"/>
                <w:szCs w:val="22"/>
              </w:rPr>
            </w:pPr>
            <w:r w:rsidRPr="00FB7B3F">
              <w:rPr>
                <w:sz w:val="22"/>
                <w:szCs w:val="22"/>
              </w:rPr>
              <w:t>测试组</w:t>
            </w:r>
            <w:r w:rsidRPr="00FB7B3F">
              <w:rPr>
                <w:sz w:val="22"/>
                <w:szCs w:val="22"/>
              </w:rPr>
              <w:t>2</w:t>
            </w:r>
          </w:p>
        </w:tc>
        <w:tc>
          <w:tcPr>
            <w:tcW w:w="1692" w:type="dxa"/>
          </w:tcPr>
          <w:p w14:paraId="2C473EF5" w14:textId="77777777" w:rsidR="00DF0A0E" w:rsidRDefault="002937CA">
            <w:pPr>
              <w:widowControl/>
              <w:spacing w:line="240" w:lineRule="auto"/>
              <w:ind w:firstLineChars="0" w:firstLine="0"/>
              <w:rPr>
                <w:sz w:val="22"/>
                <w:szCs w:val="22"/>
              </w:rPr>
            </w:pPr>
            <w:r w:rsidRPr="00FB7B3F">
              <w:rPr>
                <w:sz w:val="22"/>
                <w:szCs w:val="22"/>
              </w:rPr>
              <w:t>选择学习室场地</w:t>
            </w:r>
          </w:p>
        </w:tc>
        <w:tc>
          <w:tcPr>
            <w:tcW w:w="1365" w:type="dxa"/>
          </w:tcPr>
          <w:p w14:paraId="44470F0D" w14:textId="77777777" w:rsidR="00DF0A0E" w:rsidRDefault="002937CA">
            <w:pPr>
              <w:widowControl/>
              <w:spacing w:line="240" w:lineRule="auto"/>
              <w:ind w:firstLineChars="0" w:firstLine="0"/>
              <w:rPr>
                <w:sz w:val="22"/>
                <w:szCs w:val="22"/>
              </w:rPr>
            </w:pPr>
            <w:r w:rsidRPr="00FB7B3F">
              <w:rPr>
                <w:sz w:val="22"/>
                <w:szCs w:val="22"/>
              </w:rPr>
              <w:t>准确度</w:t>
            </w:r>
          </w:p>
        </w:tc>
        <w:tc>
          <w:tcPr>
            <w:tcW w:w="4609" w:type="dxa"/>
          </w:tcPr>
          <w:p w14:paraId="75193B96" w14:textId="77777777" w:rsidR="00DF0A0E" w:rsidRDefault="002937CA">
            <w:pPr>
              <w:widowControl/>
              <w:spacing w:line="240" w:lineRule="auto"/>
              <w:ind w:firstLineChars="0" w:firstLine="0"/>
              <w:rPr>
                <w:sz w:val="22"/>
                <w:szCs w:val="22"/>
              </w:rPr>
            </w:pPr>
            <w:r w:rsidRPr="00FB7B3F">
              <w:rPr>
                <w:sz w:val="22"/>
                <w:szCs w:val="22"/>
              </w:rPr>
              <w:t>点击主图书馆按钮将选择图书馆</w:t>
            </w:r>
            <w:r w:rsidRPr="00FB7B3F">
              <w:rPr>
                <w:sz w:val="22"/>
                <w:szCs w:val="22"/>
              </w:rPr>
              <w:t>1</w:t>
            </w:r>
            <w:r w:rsidRPr="00FB7B3F">
              <w:rPr>
                <w:sz w:val="22"/>
                <w:szCs w:val="22"/>
              </w:rPr>
              <w:t>；点击图书馆</w:t>
            </w:r>
            <w:r w:rsidRPr="00FB7B3F">
              <w:rPr>
                <w:sz w:val="22"/>
                <w:szCs w:val="22"/>
              </w:rPr>
              <w:t>2</w:t>
            </w:r>
            <w:r w:rsidRPr="00FB7B3F">
              <w:rPr>
                <w:sz w:val="22"/>
                <w:szCs w:val="22"/>
              </w:rPr>
              <w:t>将只选择主图书馆</w:t>
            </w:r>
          </w:p>
        </w:tc>
      </w:tr>
      <w:tr w:rsidR="00333FB6" w:rsidRPr="00FB7B3F" w14:paraId="5EAAE8C6" w14:textId="77777777">
        <w:tc>
          <w:tcPr>
            <w:tcW w:w="1401" w:type="dxa"/>
            <w:vMerge/>
          </w:tcPr>
          <w:p w14:paraId="40F4F9EC" w14:textId="77777777" w:rsidR="00333FB6" w:rsidRPr="00FB7B3F" w:rsidRDefault="00333FB6">
            <w:pPr>
              <w:widowControl/>
              <w:spacing w:line="240" w:lineRule="auto"/>
              <w:ind w:firstLineChars="0" w:firstLine="0"/>
              <w:rPr>
                <w:sz w:val="22"/>
                <w:szCs w:val="22"/>
              </w:rPr>
            </w:pPr>
          </w:p>
        </w:tc>
        <w:tc>
          <w:tcPr>
            <w:tcW w:w="1692" w:type="dxa"/>
          </w:tcPr>
          <w:p w14:paraId="640FEFD6" w14:textId="77777777" w:rsidR="00DF0A0E" w:rsidRDefault="002937CA">
            <w:pPr>
              <w:widowControl/>
              <w:spacing w:line="240" w:lineRule="auto"/>
              <w:ind w:firstLineChars="0" w:firstLine="0"/>
              <w:rPr>
                <w:sz w:val="22"/>
                <w:szCs w:val="22"/>
              </w:rPr>
            </w:pPr>
            <w:r w:rsidRPr="00FB7B3F">
              <w:rPr>
                <w:sz w:val="22"/>
                <w:szCs w:val="22"/>
              </w:rPr>
              <w:t>选择日期和时间</w:t>
            </w:r>
          </w:p>
        </w:tc>
        <w:tc>
          <w:tcPr>
            <w:tcW w:w="1365" w:type="dxa"/>
          </w:tcPr>
          <w:p w14:paraId="5270D8CE" w14:textId="77777777" w:rsidR="00DF0A0E" w:rsidRDefault="002937CA">
            <w:pPr>
              <w:widowControl/>
              <w:spacing w:line="240" w:lineRule="auto"/>
              <w:ind w:firstLineChars="0" w:firstLine="0"/>
              <w:rPr>
                <w:sz w:val="22"/>
                <w:szCs w:val="22"/>
              </w:rPr>
            </w:pPr>
            <w:r w:rsidRPr="00FB7B3F">
              <w:rPr>
                <w:sz w:val="22"/>
                <w:szCs w:val="22"/>
              </w:rPr>
              <w:t>一致性</w:t>
            </w:r>
          </w:p>
        </w:tc>
        <w:tc>
          <w:tcPr>
            <w:tcW w:w="4609" w:type="dxa"/>
          </w:tcPr>
          <w:p w14:paraId="4E3A3E89" w14:textId="77777777" w:rsidR="00DF0A0E" w:rsidRDefault="002937CA">
            <w:pPr>
              <w:widowControl/>
              <w:spacing w:line="240" w:lineRule="auto"/>
              <w:ind w:firstLineChars="0" w:firstLine="0"/>
              <w:rPr>
                <w:sz w:val="22"/>
                <w:szCs w:val="22"/>
              </w:rPr>
            </w:pPr>
            <w:r w:rsidRPr="00FB7B3F">
              <w:rPr>
                <w:sz w:val="22"/>
                <w:szCs w:val="22"/>
              </w:rPr>
              <w:t>开始时间和结束时间的选择提供了不同的设计模式</w:t>
            </w:r>
          </w:p>
        </w:tc>
      </w:tr>
      <w:tr w:rsidR="00333FB6" w:rsidRPr="00FB7B3F" w14:paraId="6BBD12A2" w14:textId="77777777">
        <w:tc>
          <w:tcPr>
            <w:tcW w:w="1401" w:type="dxa"/>
            <w:vMerge/>
          </w:tcPr>
          <w:p w14:paraId="5DB0E24C" w14:textId="77777777" w:rsidR="00333FB6" w:rsidRPr="00FB7B3F" w:rsidRDefault="00333FB6">
            <w:pPr>
              <w:widowControl/>
              <w:spacing w:line="240" w:lineRule="auto"/>
              <w:ind w:firstLineChars="0" w:firstLine="0"/>
              <w:rPr>
                <w:sz w:val="22"/>
                <w:szCs w:val="22"/>
              </w:rPr>
            </w:pPr>
          </w:p>
        </w:tc>
        <w:tc>
          <w:tcPr>
            <w:tcW w:w="1692" w:type="dxa"/>
          </w:tcPr>
          <w:p w14:paraId="2B7DF699" w14:textId="77777777" w:rsidR="00DF0A0E" w:rsidRDefault="002937CA">
            <w:pPr>
              <w:widowControl/>
              <w:spacing w:line="240" w:lineRule="auto"/>
              <w:ind w:firstLineChars="0" w:firstLine="0"/>
              <w:rPr>
                <w:sz w:val="22"/>
                <w:szCs w:val="22"/>
              </w:rPr>
            </w:pPr>
            <w:r w:rsidRPr="00FB7B3F">
              <w:rPr>
                <w:sz w:val="22"/>
                <w:szCs w:val="22"/>
              </w:rPr>
              <w:t>提交预订信息</w:t>
            </w:r>
          </w:p>
        </w:tc>
        <w:tc>
          <w:tcPr>
            <w:tcW w:w="1365" w:type="dxa"/>
          </w:tcPr>
          <w:p w14:paraId="1A6A037B" w14:textId="77777777" w:rsidR="00DF0A0E" w:rsidRDefault="002937CA">
            <w:pPr>
              <w:widowControl/>
              <w:spacing w:line="240" w:lineRule="auto"/>
              <w:ind w:firstLineChars="0" w:firstLine="0"/>
              <w:rPr>
                <w:sz w:val="22"/>
                <w:szCs w:val="22"/>
              </w:rPr>
            </w:pPr>
            <w:r w:rsidRPr="00FB7B3F">
              <w:rPr>
                <w:sz w:val="22"/>
                <w:szCs w:val="22"/>
              </w:rPr>
              <w:t>设备效率</w:t>
            </w:r>
          </w:p>
        </w:tc>
        <w:tc>
          <w:tcPr>
            <w:tcW w:w="4609" w:type="dxa"/>
          </w:tcPr>
          <w:p w14:paraId="70144C7D" w14:textId="77777777" w:rsidR="00DF0A0E" w:rsidRDefault="002937CA">
            <w:pPr>
              <w:widowControl/>
              <w:spacing w:line="240" w:lineRule="auto"/>
              <w:ind w:firstLineChars="0" w:firstLine="0"/>
              <w:rPr>
                <w:sz w:val="22"/>
                <w:szCs w:val="22"/>
              </w:rPr>
            </w:pPr>
            <w:r w:rsidRPr="00FB7B3F">
              <w:rPr>
                <w:sz w:val="22"/>
                <w:szCs w:val="22"/>
              </w:rPr>
              <w:t>点击提交按钮后，页面进入加载状态，人为地降低了响应速度。</w:t>
            </w:r>
          </w:p>
        </w:tc>
      </w:tr>
      <w:tr w:rsidR="00333FB6" w:rsidRPr="00FB7B3F" w14:paraId="5F37EE7F" w14:textId="77777777">
        <w:tc>
          <w:tcPr>
            <w:tcW w:w="1401" w:type="dxa"/>
          </w:tcPr>
          <w:p w14:paraId="55C74A33" w14:textId="77777777" w:rsidR="00DF0A0E" w:rsidRDefault="002937CA">
            <w:pPr>
              <w:widowControl/>
              <w:spacing w:line="240" w:lineRule="auto"/>
              <w:ind w:firstLineChars="0" w:firstLine="0"/>
              <w:rPr>
                <w:sz w:val="22"/>
                <w:szCs w:val="22"/>
              </w:rPr>
            </w:pPr>
            <w:r w:rsidRPr="00FB7B3F">
              <w:rPr>
                <w:sz w:val="22"/>
                <w:szCs w:val="22"/>
              </w:rPr>
              <w:t>控制组</w:t>
            </w:r>
          </w:p>
        </w:tc>
        <w:tc>
          <w:tcPr>
            <w:tcW w:w="7666" w:type="dxa"/>
            <w:gridSpan w:val="3"/>
          </w:tcPr>
          <w:p w14:paraId="59766ADB" w14:textId="77777777" w:rsidR="00DF0A0E" w:rsidRDefault="002937CA">
            <w:pPr>
              <w:widowControl/>
              <w:spacing w:line="240" w:lineRule="auto"/>
              <w:ind w:firstLineChars="0" w:firstLine="0"/>
              <w:rPr>
                <w:sz w:val="22"/>
                <w:szCs w:val="22"/>
              </w:rPr>
            </w:pPr>
            <w:r w:rsidRPr="00FB7B3F">
              <w:rPr>
                <w:sz w:val="22"/>
                <w:szCs w:val="22"/>
              </w:rPr>
              <w:t>没有故意的设计缺陷</w:t>
            </w:r>
          </w:p>
        </w:tc>
      </w:tr>
    </w:tbl>
    <w:p w14:paraId="7FC559EC" w14:textId="77777777" w:rsidR="00333FB6" w:rsidRPr="00FB7B3F" w:rsidRDefault="00333FB6">
      <w:pPr>
        <w:widowControl/>
        <w:spacing w:line="240" w:lineRule="auto"/>
        <w:ind w:firstLine="466"/>
        <w:jc w:val="center"/>
      </w:pPr>
    </w:p>
    <w:p w14:paraId="5117A021" w14:textId="77777777" w:rsidR="00333FB6" w:rsidRPr="00FB7B3F" w:rsidRDefault="00E12E0F">
      <w:pPr>
        <w:widowControl/>
        <w:spacing w:line="240" w:lineRule="auto"/>
        <w:ind w:firstLine="466"/>
        <w:jc w:val="center"/>
      </w:pPr>
      <w:r w:rsidRPr="00FB7B3F">
        <w:rPr>
          <w:noProof/>
        </w:rPr>
        <w:drawing>
          <wp:inline distT="0" distB="0" distL="0" distR="0" wp14:anchorId="2737673D" wp14:editId="1380463C">
            <wp:extent cx="5399405" cy="2896235"/>
            <wp:effectExtent l="0" t="0" r="0" b="0"/>
            <wp:docPr id="13" name="图片 13"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形用户界面, 文本, 应用程序, 电子邮件&#10;&#10;描述已自动生成"/>
                    <pic:cNvPicPr>
                      <a:picLocks noChangeAspect="1"/>
                    </pic:cNvPicPr>
                  </pic:nvPicPr>
                  <pic:blipFill>
                    <a:blip r:embed="rId25"/>
                    <a:srcRect r="39492" b="32923"/>
                    <a:stretch>
                      <a:fillRect/>
                    </a:stretch>
                  </pic:blipFill>
                  <pic:spPr>
                    <a:xfrm>
                      <a:off x="0" y="0"/>
                      <a:ext cx="5400000" cy="2896793"/>
                    </a:xfrm>
                    <a:prstGeom prst="rect">
                      <a:avLst/>
                    </a:prstGeom>
                    <a:ln>
                      <a:noFill/>
                    </a:ln>
                  </pic:spPr>
                </pic:pic>
              </a:graphicData>
            </a:graphic>
          </wp:inline>
        </w:drawing>
      </w:r>
    </w:p>
    <w:p w14:paraId="2EEE35B7" w14:textId="032824BC" w:rsidR="00DF0A0E" w:rsidRDefault="002937CA">
      <w:pPr>
        <w:pStyle w:val="a3"/>
        <w:ind w:firstLineChars="0" w:firstLine="0"/>
        <w:jc w:val="center"/>
        <w:rPr>
          <w:rFonts w:ascii="Times New Roman" w:hAnsi="Times New Roman" w:cs="Times New Roman"/>
          <w:sz w:val="24"/>
          <w:szCs w:val="24"/>
        </w:rPr>
      </w:pPr>
      <w:bookmarkStart w:id="40" w:name="_Ref103515794"/>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8</w:t>
      </w:r>
      <w:r w:rsidRPr="00FB7B3F">
        <w:rPr>
          <w:rFonts w:ascii="Times New Roman" w:hAnsi="Times New Roman" w:cs="Times New Roman"/>
          <w:sz w:val="24"/>
          <w:szCs w:val="24"/>
        </w:rPr>
        <w:fldChar w:fldCharType="end"/>
      </w:r>
      <w:bookmarkEnd w:id="40"/>
      <w:r w:rsidRPr="00FB7B3F">
        <w:rPr>
          <w:rFonts w:ascii="Times New Roman" w:hAnsi="Times New Roman" w:cs="Times New Roman"/>
          <w:sz w:val="24"/>
          <w:szCs w:val="24"/>
        </w:rPr>
        <w:t>不插入故意不良设计的主页预览</w:t>
      </w:r>
    </w:p>
    <w:p w14:paraId="129168C2" w14:textId="77777777" w:rsidR="00333FB6" w:rsidRPr="00FB7B3F" w:rsidRDefault="00333FB6">
      <w:pPr>
        <w:ind w:firstLine="466"/>
      </w:pPr>
    </w:p>
    <w:p w14:paraId="038F8560" w14:textId="77777777" w:rsidR="00DF0A0E" w:rsidRDefault="002937CA">
      <w:pPr>
        <w:ind w:firstLine="466"/>
      </w:pPr>
      <w:r w:rsidRPr="00FB7B3F">
        <w:t>子任务</w:t>
      </w:r>
      <w:r w:rsidRPr="00FB7B3F">
        <w:t xml:space="preserve"> "</w:t>
      </w:r>
      <w:r w:rsidRPr="00FB7B3F">
        <w:t>导航到预订功能页面</w:t>
      </w:r>
      <w:r w:rsidRPr="00FB7B3F">
        <w:t xml:space="preserve"> "</w:t>
      </w:r>
      <w:r w:rsidRPr="00FB7B3F">
        <w:t>发生在用户第一次进入系统时出现的主页上，如上图所示。用户需要认识和理解侧边栏和顶部导航栏，并点击正确的栏目，进入座位</w:t>
      </w:r>
      <w:r w:rsidRPr="00FB7B3F">
        <w:t xml:space="preserve"> "</w:t>
      </w:r>
      <w:r w:rsidRPr="00FB7B3F">
        <w:t>预订</w:t>
      </w:r>
      <w:r w:rsidRPr="00FB7B3F">
        <w:t xml:space="preserve"> "</w:t>
      </w:r>
      <w:r w:rsidRPr="00FB7B3F">
        <w:t>功能页面。这样，完成当前的</w:t>
      </w:r>
      <w:r w:rsidRPr="00FB7B3F">
        <w:t xml:space="preserve"> "</w:t>
      </w:r>
      <w:r w:rsidRPr="00FB7B3F">
        <w:t>导航到订票功能页面</w:t>
      </w:r>
      <w:r w:rsidRPr="00FB7B3F">
        <w:t>"</w:t>
      </w:r>
      <w:r w:rsidRPr="00FB7B3F">
        <w:t>，就完成了当前的</w:t>
      </w:r>
      <w:r w:rsidRPr="00FB7B3F">
        <w:t xml:space="preserve"> "</w:t>
      </w:r>
      <w:r w:rsidRPr="00FB7B3F">
        <w:t>导航到订票功能页面</w:t>
      </w:r>
      <w:r w:rsidRPr="00FB7B3F">
        <w:t xml:space="preserve"> "</w:t>
      </w:r>
      <w:r w:rsidRPr="00FB7B3F">
        <w:t>的子任务，开始下一个子任务。</w:t>
      </w:r>
    </w:p>
    <w:p w14:paraId="33F8CB05" w14:textId="77777777" w:rsidR="00333FB6" w:rsidRPr="00FB7B3F" w:rsidRDefault="00333FB6">
      <w:pPr>
        <w:ind w:firstLine="466"/>
        <w:jc w:val="center"/>
      </w:pPr>
    </w:p>
    <w:p w14:paraId="6A9143AC" w14:textId="77777777" w:rsidR="00333FB6" w:rsidRPr="00FB7B3F" w:rsidRDefault="00E12E0F">
      <w:pPr>
        <w:pStyle w:val="a3"/>
        <w:spacing w:line="240" w:lineRule="auto"/>
        <w:ind w:firstLine="388"/>
        <w:jc w:val="center"/>
        <w:rPr>
          <w:rFonts w:ascii="Times New Roman" w:hAnsi="Times New Roman" w:cs="Times New Roman"/>
          <w:sz w:val="24"/>
          <w:szCs w:val="24"/>
        </w:rPr>
      </w:pPr>
      <w:r w:rsidRPr="00FB7B3F">
        <w:rPr>
          <w:noProof/>
        </w:rPr>
        <w:drawing>
          <wp:inline distT="0" distB="0" distL="0" distR="0" wp14:anchorId="3B1332AE" wp14:editId="6A8C109B">
            <wp:extent cx="5399405" cy="2917825"/>
            <wp:effectExtent l="0" t="0" r="0" b="0"/>
            <wp:docPr id="22" name="图片 22"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形用户界面, 文本, 应用程序, 电子邮件&#10;&#10;描述已自动生成"/>
                    <pic:cNvPicPr>
                      <a:picLocks noChangeAspect="1"/>
                    </pic:cNvPicPr>
                  </pic:nvPicPr>
                  <pic:blipFill>
                    <a:blip r:embed="rId26"/>
                    <a:srcRect l="-1" r="41150" b="34284"/>
                    <a:stretch>
                      <a:fillRect/>
                    </a:stretch>
                  </pic:blipFill>
                  <pic:spPr>
                    <a:xfrm>
                      <a:off x="0" y="0"/>
                      <a:ext cx="5400000" cy="2917937"/>
                    </a:xfrm>
                    <a:prstGeom prst="rect">
                      <a:avLst/>
                    </a:prstGeom>
                    <a:ln>
                      <a:noFill/>
                    </a:ln>
                  </pic:spPr>
                </pic:pic>
              </a:graphicData>
            </a:graphic>
          </wp:inline>
        </w:drawing>
      </w:r>
    </w:p>
    <w:p w14:paraId="33FC69D3" w14:textId="4DE1BFFA"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9</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在插入了有意为之的不良设计后的主页预览图</w:t>
      </w:r>
    </w:p>
    <w:p w14:paraId="20BB5F66" w14:textId="77777777" w:rsidR="00333FB6" w:rsidRPr="00FB7B3F" w:rsidRDefault="00333FB6">
      <w:pPr>
        <w:widowControl/>
        <w:ind w:firstLine="466"/>
        <w:jc w:val="left"/>
      </w:pPr>
    </w:p>
    <w:p w14:paraId="75749519" w14:textId="77777777" w:rsidR="00DF0A0E" w:rsidRDefault="002937CA">
      <w:pPr>
        <w:widowControl/>
        <w:ind w:firstLine="466"/>
        <w:jc w:val="left"/>
      </w:pPr>
      <w:r w:rsidRPr="00FB7B3F">
        <w:t>我们在这个方案中插入的非功能需求是可及性。它被定义为</w:t>
      </w:r>
      <w:r w:rsidRPr="00FB7B3F">
        <w:t xml:space="preserve"> "</w:t>
      </w:r>
      <w:r w:rsidRPr="00FB7B3F">
        <w:t>具有独特特征和能力的人可以使用一项服务的程度，以便在使用环境中实现特定的目标</w:t>
      </w:r>
      <w:r w:rsidRPr="00FB7B3F">
        <w:t>"</w:t>
      </w:r>
      <w:r w:rsidRPr="00FB7B3F">
        <w:t>。特意的反向设计为：针对</w:t>
      </w:r>
      <w:r w:rsidRPr="00FB7B3F">
        <w:t xml:space="preserve"> "</w:t>
      </w:r>
      <w:r w:rsidRPr="00FB7B3F">
        <w:t>没有俄语阅读和理解能力</w:t>
      </w:r>
      <w:r w:rsidRPr="00FB7B3F">
        <w:t xml:space="preserve"> "</w:t>
      </w:r>
      <w:r w:rsidRPr="00FB7B3F">
        <w:t>的参与者。故意用俄语取代指南，以防止他们使用服务和实现当前子任务的任务目标。在参与者的使用过程中，出现了改善当前页面的</w:t>
      </w:r>
      <w:r w:rsidRPr="00FB7B3F">
        <w:t xml:space="preserve"> "</w:t>
      </w:r>
      <w:r w:rsidRPr="00FB7B3F">
        <w:t>无障碍性</w:t>
      </w:r>
      <w:r w:rsidRPr="00FB7B3F">
        <w:t xml:space="preserve"> "</w:t>
      </w:r>
      <w:r w:rsidRPr="00FB7B3F">
        <w:t>的需求。</w:t>
      </w:r>
    </w:p>
    <w:p w14:paraId="04BDB88A" w14:textId="77777777" w:rsidR="00333FB6" w:rsidRPr="00FB7B3F" w:rsidRDefault="00333FB6">
      <w:pPr>
        <w:widowControl/>
        <w:ind w:firstLine="467"/>
        <w:jc w:val="left"/>
        <w:rPr>
          <w:b/>
          <w:bCs/>
        </w:rPr>
      </w:pPr>
    </w:p>
    <w:p w14:paraId="7D5D3ABB" w14:textId="77777777" w:rsidR="00333FB6" w:rsidRPr="00FB7B3F" w:rsidRDefault="00E12E0F">
      <w:pPr>
        <w:widowControl/>
        <w:spacing w:line="240" w:lineRule="auto"/>
        <w:ind w:firstLine="466"/>
        <w:jc w:val="center"/>
      </w:pPr>
      <w:r w:rsidRPr="00FB7B3F">
        <w:rPr>
          <w:noProof/>
        </w:rPr>
        <w:lastRenderedPageBreak/>
        <w:drawing>
          <wp:inline distT="0" distB="0" distL="0" distR="0" wp14:anchorId="1A65EA85" wp14:editId="52E2AC7C">
            <wp:extent cx="5399405" cy="2867025"/>
            <wp:effectExtent l="0" t="0" r="0" b="0"/>
            <wp:docPr id="21" name="图片 2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形用户界面, 应用程序&#10;&#10;描述已自动生成"/>
                    <pic:cNvPicPr>
                      <a:picLocks noChangeAspect="1"/>
                    </pic:cNvPicPr>
                  </pic:nvPicPr>
                  <pic:blipFill>
                    <a:blip r:embed="rId27"/>
                    <a:stretch>
                      <a:fillRect/>
                    </a:stretch>
                  </pic:blipFill>
                  <pic:spPr>
                    <a:xfrm>
                      <a:off x="0" y="0"/>
                      <a:ext cx="5400000" cy="2867165"/>
                    </a:xfrm>
                    <a:prstGeom prst="rect">
                      <a:avLst/>
                    </a:prstGeom>
                  </pic:spPr>
                </pic:pic>
              </a:graphicData>
            </a:graphic>
          </wp:inline>
        </w:drawing>
      </w:r>
    </w:p>
    <w:p w14:paraId="1488CAEF" w14:textId="6E905628"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10</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选择学习室场地页面的预览</w:t>
      </w:r>
    </w:p>
    <w:p w14:paraId="151328CC" w14:textId="77777777" w:rsidR="00333FB6" w:rsidRPr="00FB7B3F" w:rsidRDefault="00333FB6">
      <w:pPr>
        <w:widowControl/>
        <w:ind w:firstLine="466"/>
        <w:jc w:val="left"/>
      </w:pPr>
    </w:p>
    <w:p w14:paraId="5EDDE733" w14:textId="77777777" w:rsidR="00DF0A0E" w:rsidRDefault="002937CA">
      <w:pPr>
        <w:widowControl/>
        <w:ind w:firstLine="466"/>
        <w:jc w:val="left"/>
      </w:pPr>
      <w:r w:rsidRPr="00FB7B3F">
        <w:t>子任务</w:t>
      </w:r>
      <w:r w:rsidRPr="00FB7B3F">
        <w:t xml:space="preserve"> "</w:t>
      </w:r>
      <w:r w:rsidRPr="00FB7B3F">
        <w:t>选择学习室场地</w:t>
      </w:r>
      <w:r w:rsidRPr="00FB7B3F">
        <w:t xml:space="preserve"> "</w:t>
      </w:r>
      <w:r w:rsidRPr="00FB7B3F">
        <w:t>的场景如上图所示，它发生在用户完成子任务</w:t>
      </w:r>
      <w:r w:rsidRPr="00FB7B3F">
        <w:t xml:space="preserve"> "</w:t>
      </w:r>
      <w:r w:rsidRPr="00FB7B3F">
        <w:t>导航到预订功能页面</w:t>
      </w:r>
      <w:r w:rsidRPr="00FB7B3F">
        <w:t xml:space="preserve"> "</w:t>
      </w:r>
      <w:r w:rsidRPr="00FB7B3F">
        <w:t>之后。进入</w:t>
      </w:r>
      <w:r w:rsidRPr="00FB7B3F">
        <w:t xml:space="preserve"> "</w:t>
      </w:r>
      <w:r w:rsidRPr="00FB7B3F">
        <w:t>预订</w:t>
      </w:r>
      <w:r w:rsidRPr="00FB7B3F">
        <w:t xml:space="preserve"> "</w:t>
      </w:r>
      <w:r w:rsidRPr="00FB7B3F">
        <w:t>功能页面后，出现了第一个页面。用户需要通过识别和理解页面中央的引导来选择和点击他所选择的场地。用户选择的场地会有精确的阴影作为反馈，表示该场地已被选中。然后，用户需要点击</w:t>
      </w:r>
      <w:r w:rsidRPr="00FB7B3F">
        <w:t xml:space="preserve"> "</w:t>
      </w:r>
      <w:r w:rsidRPr="00FB7B3F">
        <w:t>下一步</w:t>
      </w:r>
      <w:r w:rsidRPr="00FB7B3F">
        <w:t xml:space="preserve"> "</w:t>
      </w:r>
      <w:r w:rsidRPr="00FB7B3F">
        <w:t>按钮，完成当前的</w:t>
      </w:r>
      <w:r w:rsidRPr="00FB7B3F">
        <w:t xml:space="preserve"> "</w:t>
      </w:r>
      <w:r w:rsidRPr="00FB7B3F">
        <w:t>选择学习室场地</w:t>
      </w:r>
      <w:r w:rsidRPr="00FB7B3F">
        <w:t xml:space="preserve"> "</w:t>
      </w:r>
      <w:r w:rsidRPr="00FB7B3F">
        <w:t>子任务，开始下一个子任务。</w:t>
      </w:r>
    </w:p>
    <w:p w14:paraId="01FB6819" w14:textId="77777777" w:rsidR="00DF0A0E" w:rsidRDefault="002937CA">
      <w:pPr>
        <w:widowControl/>
        <w:ind w:firstLine="466"/>
        <w:jc w:val="left"/>
      </w:pPr>
      <w:r w:rsidRPr="00FB7B3F">
        <w:t>我们在这个场景中插入的非功能需求是准确性，定义为</w:t>
      </w:r>
      <w:r w:rsidRPr="00FB7B3F">
        <w:t xml:space="preserve"> "</w:t>
      </w:r>
      <w:r w:rsidRPr="00FB7B3F">
        <w:t>服务提供正确的精确程度</w:t>
      </w:r>
      <w:r w:rsidRPr="00FB7B3F">
        <w:t>"</w:t>
      </w:r>
      <w:r w:rsidRPr="00FB7B3F">
        <w:t>。在当前的场景中，不是用户点击的场地被选中，而是用户点击的下一个场地被选中。在参与者的使用过程中，出现了改善当前页面的</w:t>
      </w:r>
      <w:r w:rsidRPr="00FB7B3F">
        <w:t xml:space="preserve"> "</w:t>
      </w:r>
      <w:r w:rsidRPr="00FB7B3F">
        <w:t>准确性</w:t>
      </w:r>
      <w:r w:rsidRPr="00FB7B3F">
        <w:t xml:space="preserve"> "</w:t>
      </w:r>
      <w:r w:rsidRPr="00FB7B3F">
        <w:t>的需求。</w:t>
      </w:r>
    </w:p>
    <w:p w14:paraId="5691801E" w14:textId="77777777" w:rsidR="00333FB6" w:rsidRPr="00FB7B3F" w:rsidRDefault="00333FB6">
      <w:pPr>
        <w:widowControl/>
        <w:ind w:firstLine="467"/>
        <w:jc w:val="left"/>
        <w:rPr>
          <w:b/>
          <w:bCs/>
        </w:rPr>
      </w:pPr>
    </w:p>
    <w:p w14:paraId="26ECD272" w14:textId="77777777" w:rsidR="00333FB6" w:rsidRPr="00FB7B3F" w:rsidRDefault="00E12E0F">
      <w:pPr>
        <w:widowControl/>
        <w:spacing w:line="240" w:lineRule="auto"/>
        <w:ind w:firstLine="466"/>
        <w:jc w:val="center"/>
      </w:pPr>
      <w:r w:rsidRPr="00FB7B3F">
        <w:rPr>
          <w:noProof/>
        </w:rPr>
        <w:lastRenderedPageBreak/>
        <w:drawing>
          <wp:inline distT="0" distB="0" distL="0" distR="0" wp14:anchorId="5CFFE56A" wp14:editId="60110193">
            <wp:extent cx="5399405" cy="2613025"/>
            <wp:effectExtent l="0" t="0" r="0" b="0"/>
            <wp:docPr id="28" name="图片 28"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日历&#10;&#10;描述已自动生成"/>
                    <pic:cNvPicPr>
                      <a:picLocks noChangeAspect="1"/>
                    </pic:cNvPicPr>
                  </pic:nvPicPr>
                  <pic:blipFill>
                    <a:blip r:embed="rId28"/>
                    <a:stretch>
                      <a:fillRect/>
                    </a:stretch>
                  </pic:blipFill>
                  <pic:spPr>
                    <a:xfrm>
                      <a:off x="0" y="0"/>
                      <a:ext cx="5400000" cy="2613076"/>
                    </a:xfrm>
                    <a:prstGeom prst="rect">
                      <a:avLst/>
                    </a:prstGeom>
                  </pic:spPr>
                </pic:pic>
              </a:graphicData>
            </a:graphic>
          </wp:inline>
        </w:drawing>
      </w:r>
    </w:p>
    <w:p w14:paraId="24D52F05" w14:textId="136F3EDD"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11</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选择日期和时间页面的预览，没有插入故意的坏设计</w:t>
      </w:r>
    </w:p>
    <w:p w14:paraId="78B68373" w14:textId="77777777" w:rsidR="00333FB6" w:rsidRPr="00FB7B3F" w:rsidRDefault="00333FB6">
      <w:pPr>
        <w:ind w:firstLine="466"/>
      </w:pPr>
    </w:p>
    <w:p w14:paraId="2179A58B" w14:textId="77777777" w:rsidR="00DF0A0E" w:rsidRDefault="002937CA">
      <w:pPr>
        <w:ind w:firstLine="466"/>
      </w:pPr>
      <w:r w:rsidRPr="00FB7B3F">
        <w:t>子任务</w:t>
      </w:r>
      <w:r w:rsidRPr="00FB7B3F">
        <w:t xml:space="preserve"> "</w:t>
      </w:r>
      <w:r w:rsidRPr="00FB7B3F">
        <w:t>选择日期和时间</w:t>
      </w:r>
      <w:r w:rsidRPr="00FB7B3F">
        <w:t xml:space="preserve"> "</w:t>
      </w:r>
      <w:r w:rsidRPr="00FB7B3F">
        <w:t>的情景，如上图所示。它发生在用户完成了</w:t>
      </w:r>
      <w:r w:rsidRPr="00FB7B3F">
        <w:t xml:space="preserve"> "</w:t>
      </w:r>
      <w:r w:rsidRPr="00FB7B3F">
        <w:t>导航到预订功能页面</w:t>
      </w:r>
      <w:r w:rsidRPr="00FB7B3F">
        <w:t>"</w:t>
      </w:r>
      <w:r w:rsidRPr="00FB7B3F">
        <w:t>，并完成了</w:t>
      </w:r>
      <w:r w:rsidRPr="00FB7B3F">
        <w:t xml:space="preserve"> "</w:t>
      </w:r>
      <w:r w:rsidRPr="00FB7B3F">
        <w:t>导航到预订功能页面</w:t>
      </w:r>
      <w:r w:rsidRPr="00FB7B3F">
        <w:t xml:space="preserve"> "</w:t>
      </w:r>
      <w:r w:rsidRPr="00FB7B3F">
        <w:t>和</w:t>
      </w:r>
      <w:r w:rsidRPr="00FB7B3F">
        <w:t xml:space="preserve"> "</w:t>
      </w:r>
      <w:r w:rsidRPr="00FB7B3F">
        <w:t>选择学习室场地</w:t>
      </w:r>
      <w:r w:rsidRPr="00FB7B3F">
        <w:t xml:space="preserve"> "</w:t>
      </w:r>
      <w:r w:rsidRPr="00FB7B3F">
        <w:t>子任务之后，这是进入</w:t>
      </w:r>
      <w:r w:rsidRPr="00FB7B3F">
        <w:t xml:space="preserve"> "</w:t>
      </w:r>
      <w:r w:rsidRPr="00FB7B3F">
        <w:t>预订</w:t>
      </w:r>
      <w:r w:rsidRPr="00FB7B3F">
        <w:t xml:space="preserve"> "</w:t>
      </w:r>
      <w:r w:rsidRPr="00FB7B3F">
        <w:t>功能页面后出现的第二个页面。用户需要认识和理解页面中央的功能组件的作用，在左边的日历页面中选择日期，在右边的两个时间选择列表中选择开始和结束时间。两个时间选择列表都使用相同的设计模式，并且对日期和时间都有广泛的点击判断能力。然后用户点击</w:t>
      </w:r>
      <w:r w:rsidRPr="00FB7B3F">
        <w:t xml:space="preserve"> "</w:t>
      </w:r>
      <w:r w:rsidRPr="00FB7B3F">
        <w:t>下一步</w:t>
      </w:r>
      <w:r w:rsidRPr="00FB7B3F">
        <w:t xml:space="preserve"> "</w:t>
      </w:r>
      <w:r w:rsidRPr="00FB7B3F">
        <w:t>按钮，完成当前的</w:t>
      </w:r>
      <w:r w:rsidRPr="00FB7B3F">
        <w:t xml:space="preserve"> "</w:t>
      </w:r>
      <w:r w:rsidRPr="00FB7B3F">
        <w:t>选择日期和时间</w:t>
      </w:r>
      <w:r w:rsidRPr="00FB7B3F">
        <w:t xml:space="preserve"> "</w:t>
      </w:r>
      <w:r w:rsidRPr="00FB7B3F">
        <w:t>子任务，开始下一个子任务。</w:t>
      </w:r>
    </w:p>
    <w:p w14:paraId="343EA101" w14:textId="77777777" w:rsidR="00333FB6" w:rsidRPr="00FB7B3F" w:rsidRDefault="00333FB6">
      <w:pPr>
        <w:widowControl/>
        <w:ind w:firstLine="466"/>
        <w:jc w:val="left"/>
      </w:pPr>
    </w:p>
    <w:p w14:paraId="52D07DFE" w14:textId="77777777" w:rsidR="00DF0A0E" w:rsidRDefault="002937CA">
      <w:pPr>
        <w:widowControl/>
        <w:ind w:firstLine="466"/>
        <w:jc w:val="left"/>
      </w:pPr>
      <w:r w:rsidRPr="00FB7B3F">
        <w:t>我们在这个方案中插入的非功能需求是</w:t>
      </w:r>
      <w:r w:rsidRPr="00FB7B3F">
        <w:t xml:space="preserve"> "</w:t>
      </w:r>
      <w:r w:rsidRPr="00FB7B3F">
        <w:t>易用性</w:t>
      </w:r>
      <w:r w:rsidRPr="00FB7B3F">
        <w:t xml:space="preserve"> "</w:t>
      </w:r>
      <w:r w:rsidRPr="00FB7B3F">
        <w:t>和</w:t>
      </w:r>
      <w:r w:rsidRPr="00FB7B3F">
        <w:t xml:space="preserve"> "</w:t>
      </w:r>
      <w:r w:rsidRPr="00FB7B3F">
        <w:t>一致性</w:t>
      </w:r>
      <w:r w:rsidRPr="00FB7B3F">
        <w:t>"</w:t>
      </w:r>
      <w:r w:rsidRPr="00FB7B3F">
        <w:t>。我们首先描述了我们对</w:t>
      </w:r>
      <w:r w:rsidRPr="00FB7B3F">
        <w:t xml:space="preserve"> "</w:t>
      </w:r>
      <w:r w:rsidRPr="00FB7B3F">
        <w:t>易用性</w:t>
      </w:r>
      <w:r w:rsidRPr="00FB7B3F">
        <w:t xml:space="preserve"> "</w:t>
      </w:r>
      <w:r w:rsidRPr="00FB7B3F">
        <w:t>的实验设计，它被定义为</w:t>
      </w:r>
      <w:r w:rsidRPr="00FB7B3F">
        <w:t xml:space="preserve"> "</w:t>
      </w:r>
      <w:r w:rsidRPr="00FB7B3F">
        <w:t>一个服务对用户来说容易操作和控制的程度</w:t>
      </w:r>
      <w:r w:rsidRPr="00FB7B3F">
        <w:t>"</w:t>
      </w:r>
      <w:r w:rsidRPr="00FB7B3F">
        <w:t>。我们特意做了一个反向设计：为了使服务难以操作和控制，在当前场景下，我们特意缩小了日期和时间选择控件的判断范围，将判断范围改为原来的十分之一。在目前的情况下，用户必须谨慎行事才能完成任务。在参与者的使用过程中，出现了改善当前页面的</w:t>
      </w:r>
      <w:r w:rsidRPr="00FB7B3F">
        <w:t xml:space="preserve"> "</w:t>
      </w:r>
      <w:r w:rsidRPr="00FB7B3F">
        <w:t>易用性</w:t>
      </w:r>
      <w:r w:rsidRPr="00FB7B3F">
        <w:t xml:space="preserve"> "</w:t>
      </w:r>
      <w:r w:rsidRPr="00FB7B3F">
        <w:t>的需求。</w:t>
      </w:r>
    </w:p>
    <w:p w14:paraId="3C6FB5BB" w14:textId="77777777" w:rsidR="00333FB6" w:rsidRPr="00FB7B3F" w:rsidRDefault="00333FB6">
      <w:pPr>
        <w:ind w:firstLine="466"/>
      </w:pPr>
    </w:p>
    <w:p w14:paraId="249B8A5F" w14:textId="77777777" w:rsidR="00333FB6" w:rsidRPr="00FB7B3F" w:rsidRDefault="00333FB6">
      <w:pPr>
        <w:ind w:firstLine="466"/>
      </w:pPr>
    </w:p>
    <w:p w14:paraId="7E182444" w14:textId="77777777" w:rsidR="00333FB6" w:rsidRPr="00FB7B3F" w:rsidRDefault="00E12E0F">
      <w:pPr>
        <w:widowControl/>
        <w:spacing w:line="240" w:lineRule="auto"/>
        <w:ind w:firstLine="466"/>
        <w:jc w:val="center"/>
      </w:pPr>
      <w:r w:rsidRPr="00FB7B3F">
        <w:rPr>
          <w:noProof/>
        </w:rPr>
        <w:lastRenderedPageBreak/>
        <w:drawing>
          <wp:inline distT="0" distB="0" distL="0" distR="0" wp14:anchorId="07765E17" wp14:editId="63044B3B">
            <wp:extent cx="5399405" cy="2613025"/>
            <wp:effectExtent l="0" t="0" r="0" b="0"/>
            <wp:docPr id="41" name="图片 4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日历&#10;&#10;描述已自动生成"/>
                    <pic:cNvPicPr>
                      <a:picLocks noChangeAspect="1"/>
                    </pic:cNvPicPr>
                  </pic:nvPicPr>
                  <pic:blipFill>
                    <a:blip r:embed="rId29"/>
                    <a:stretch>
                      <a:fillRect/>
                    </a:stretch>
                  </pic:blipFill>
                  <pic:spPr>
                    <a:xfrm>
                      <a:off x="0" y="0"/>
                      <a:ext cx="5400000" cy="2613076"/>
                    </a:xfrm>
                    <a:prstGeom prst="rect">
                      <a:avLst/>
                    </a:prstGeom>
                  </pic:spPr>
                </pic:pic>
              </a:graphicData>
            </a:graphic>
          </wp:inline>
        </w:drawing>
      </w:r>
    </w:p>
    <w:p w14:paraId="237E5177" w14:textId="5AC99F71"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12</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选择日期和时间页面的预览，为了保持一致性，故意插入了不好的设计</w:t>
      </w:r>
    </w:p>
    <w:p w14:paraId="13E262FE" w14:textId="77777777" w:rsidR="00333FB6" w:rsidRPr="00FB7B3F" w:rsidRDefault="00333FB6">
      <w:pPr>
        <w:widowControl/>
        <w:ind w:firstLine="466"/>
        <w:jc w:val="left"/>
      </w:pPr>
    </w:p>
    <w:p w14:paraId="4008140D" w14:textId="77777777" w:rsidR="00DF0A0E" w:rsidRDefault="002937CA">
      <w:pPr>
        <w:widowControl/>
        <w:ind w:firstLine="466"/>
        <w:jc w:val="left"/>
      </w:pPr>
      <w:r w:rsidRPr="00FB7B3F">
        <w:t>接下来，我们描述一下我们对一致性的实验设计，如上图所示，对于一致性的定义，即</w:t>
      </w:r>
      <w:r w:rsidRPr="00FB7B3F">
        <w:t xml:space="preserve"> "</w:t>
      </w:r>
      <w:r w:rsidRPr="00FB7B3F">
        <w:t>代表服务提供相同设计模式的程度</w:t>
      </w:r>
      <w:r w:rsidRPr="00FB7B3F">
        <w:t>"</w:t>
      </w:r>
      <w:r w:rsidRPr="00FB7B3F">
        <w:t>。在目前的情况下，两个含义相同的时间选择控件使用了两种不同的设计模式：一个扩展菜单和一个下拉菜单。让参与者在使用过程中产生改善当前页面的</w:t>
      </w:r>
      <w:r w:rsidRPr="00FB7B3F">
        <w:t xml:space="preserve"> "</w:t>
      </w:r>
      <w:r w:rsidRPr="00FB7B3F">
        <w:t>一致性</w:t>
      </w:r>
      <w:r w:rsidRPr="00FB7B3F">
        <w:t xml:space="preserve"> "</w:t>
      </w:r>
      <w:r w:rsidRPr="00FB7B3F">
        <w:t>的需求。</w:t>
      </w:r>
    </w:p>
    <w:p w14:paraId="6534C2EF" w14:textId="77777777" w:rsidR="00333FB6" w:rsidRPr="00FB7B3F" w:rsidRDefault="00333FB6">
      <w:pPr>
        <w:widowControl/>
        <w:ind w:firstLine="467"/>
        <w:jc w:val="left"/>
        <w:rPr>
          <w:b/>
          <w:bCs/>
        </w:rPr>
      </w:pPr>
    </w:p>
    <w:p w14:paraId="342737D9" w14:textId="77777777" w:rsidR="00333FB6" w:rsidRPr="00FB7B3F" w:rsidRDefault="00333FB6">
      <w:pPr>
        <w:widowControl/>
        <w:spacing w:line="240" w:lineRule="auto"/>
        <w:ind w:firstLine="466"/>
        <w:jc w:val="center"/>
      </w:pPr>
    </w:p>
    <w:p w14:paraId="5F963E52" w14:textId="77777777" w:rsidR="00333FB6" w:rsidRPr="00FB7B3F" w:rsidRDefault="00E12E0F">
      <w:pPr>
        <w:widowControl/>
        <w:spacing w:line="240" w:lineRule="auto"/>
        <w:ind w:firstLine="466"/>
        <w:jc w:val="center"/>
      </w:pPr>
      <w:r w:rsidRPr="00FB7B3F">
        <w:rPr>
          <w:noProof/>
        </w:rPr>
        <w:drawing>
          <wp:inline distT="0" distB="0" distL="0" distR="0" wp14:anchorId="36C6FD16" wp14:editId="0AE808FE">
            <wp:extent cx="5399405" cy="1136015"/>
            <wp:effectExtent l="0" t="0" r="0" b="6985"/>
            <wp:docPr id="60" name="图片 60"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图形用户界面, 文本, 应用程序&#10;&#10;描述已自动生成"/>
                    <pic:cNvPicPr>
                      <a:picLocks noChangeAspect="1"/>
                    </pic:cNvPicPr>
                  </pic:nvPicPr>
                  <pic:blipFill>
                    <a:blip r:embed="rId30"/>
                    <a:srcRect r="27379" b="68412"/>
                    <a:stretch>
                      <a:fillRect/>
                    </a:stretch>
                  </pic:blipFill>
                  <pic:spPr>
                    <a:xfrm>
                      <a:off x="0" y="0"/>
                      <a:ext cx="5400000" cy="1136625"/>
                    </a:xfrm>
                    <a:prstGeom prst="rect">
                      <a:avLst/>
                    </a:prstGeom>
                    <a:ln>
                      <a:noFill/>
                    </a:ln>
                  </pic:spPr>
                </pic:pic>
              </a:graphicData>
            </a:graphic>
          </wp:inline>
        </w:drawing>
      </w:r>
    </w:p>
    <w:p w14:paraId="10F61E0D" w14:textId="790EB6A0"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13</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提交预订信息页面的预览</w:t>
      </w:r>
    </w:p>
    <w:p w14:paraId="6C03F6D4" w14:textId="77777777" w:rsidR="00333FB6" w:rsidRPr="00FB7B3F" w:rsidRDefault="00333FB6">
      <w:pPr>
        <w:ind w:firstLine="466"/>
      </w:pPr>
    </w:p>
    <w:p w14:paraId="6F2101F2" w14:textId="77777777" w:rsidR="00333FB6" w:rsidRPr="00FB7B3F" w:rsidRDefault="00333FB6">
      <w:pPr>
        <w:widowControl/>
        <w:spacing w:line="240" w:lineRule="auto"/>
        <w:ind w:firstLine="466"/>
        <w:jc w:val="center"/>
      </w:pPr>
    </w:p>
    <w:p w14:paraId="6054A682" w14:textId="77777777" w:rsidR="00333FB6" w:rsidRPr="00FB7B3F" w:rsidRDefault="00E12E0F">
      <w:pPr>
        <w:widowControl/>
        <w:spacing w:line="240" w:lineRule="auto"/>
        <w:ind w:firstLine="466"/>
        <w:jc w:val="center"/>
      </w:pPr>
      <w:r w:rsidRPr="00FB7B3F">
        <w:rPr>
          <w:noProof/>
        </w:rPr>
        <w:drawing>
          <wp:inline distT="0" distB="0" distL="0" distR="0" wp14:anchorId="02AD9D24" wp14:editId="59722FA4">
            <wp:extent cx="5399405" cy="1250950"/>
            <wp:effectExtent l="0" t="0" r="0" b="6350"/>
            <wp:docPr id="74" name="图片 74"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图形用户界面, 文本, 应用程序, 电子邮件&#10;&#10;描述已自动生成"/>
                    <pic:cNvPicPr>
                      <a:picLocks noChangeAspect="1"/>
                    </pic:cNvPicPr>
                  </pic:nvPicPr>
                  <pic:blipFill>
                    <a:blip r:embed="rId31"/>
                    <a:srcRect r="27846" b="65457"/>
                    <a:stretch>
                      <a:fillRect/>
                    </a:stretch>
                  </pic:blipFill>
                  <pic:spPr>
                    <a:xfrm>
                      <a:off x="0" y="0"/>
                      <a:ext cx="5400000" cy="1250956"/>
                    </a:xfrm>
                    <a:prstGeom prst="rect">
                      <a:avLst/>
                    </a:prstGeom>
                    <a:ln>
                      <a:noFill/>
                    </a:ln>
                  </pic:spPr>
                </pic:pic>
              </a:graphicData>
            </a:graphic>
          </wp:inline>
        </w:drawing>
      </w:r>
    </w:p>
    <w:p w14:paraId="4CEB9EB5" w14:textId="54EC201E"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14</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提交预订信息页面加载时的预览</w:t>
      </w:r>
    </w:p>
    <w:p w14:paraId="426CDB6D" w14:textId="77777777" w:rsidR="00333FB6" w:rsidRPr="00FB7B3F" w:rsidRDefault="00333FB6">
      <w:pPr>
        <w:ind w:firstLine="466"/>
      </w:pPr>
    </w:p>
    <w:p w14:paraId="06345242" w14:textId="77777777" w:rsidR="00DF0A0E" w:rsidRDefault="002937CA">
      <w:pPr>
        <w:ind w:firstLine="466"/>
      </w:pPr>
      <w:r w:rsidRPr="00FB7B3F">
        <w:t>子任务</w:t>
      </w:r>
      <w:r w:rsidRPr="00FB7B3F">
        <w:t xml:space="preserve"> "</w:t>
      </w:r>
      <w:r w:rsidRPr="00FB7B3F">
        <w:t>提交预订信息</w:t>
      </w:r>
      <w:r w:rsidRPr="00FB7B3F">
        <w:t xml:space="preserve"> "</w:t>
      </w:r>
      <w:r w:rsidRPr="00FB7B3F">
        <w:t>的场景如上图所示，发生在用户完成</w:t>
      </w:r>
      <w:r w:rsidRPr="00FB7B3F">
        <w:t xml:space="preserve"> "</w:t>
      </w:r>
      <w:r w:rsidRPr="00FB7B3F">
        <w:t>导航到预订功能页面</w:t>
      </w:r>
      <w:r w:rsidRPr="00FB7B3F">
        <w:t>"</w:t>
      </w:r>
      <w:r w:rsidRPr="00FB7B3F">
        <w:t>、</w:t>
      </w:r>
      <w:r w:rsidRPr="00FB7B3F">
        <w:t>"</w:t>
      </w:r>
      <w:r w:rsidRPr="00FB7B3F">
        <w:t>选择学习室场地</w:t>
      </w:r>
      <w:r w:rsidRPr="00FB7B3F">
        <w:t xml:space="preserve"> "</w:t>
      </w:r>
      <w:r w:rsidRPr="00FB7B3F">
        <w:t>和</w:t>
      </w:r>
      <w:r w:rsidRPr="00FB7B3F">
        <w:t xml:space="preserve"> "</w:t>
      </w:r>
      <w:r w:rsidRPr="00FB7B3F">
        <w:t>选择日期和时间</w:t>
      </w:r>
      <w:r w:rsidRPr="00FB7B3F">
        <w:t xml:space="preserve"> "</w:t>
      </w:r>
      <w:r w:rsidRPr="00FB7B3F">
        <w:t>子任务之后。这是进入</w:t>
      </w:r>
      <w:r w:rsidRPr="00FB7B3F">
        <w:t xml:space="preserve"> "</w:t>
      </w:r>
      <w:r w:rsidRPr="00FB7B3F">
        <w:t>预订</w:t>
      </w:r>
      <w:r w:rsidRPr="00FB7B3F">
        <w:t xml:space="preserve"> "</w:t>
      </w:r>
      <w:r w:rsidRPr="00FB7B3F">
        <w:t>功能页面后出现的第三个页面。用户需要点击</w:t>
      </w:r>
      <w:r w:rsidRPr="00FB7B3F">
        <w:t xml:space="preserve"> "</w:t>
      </w:r>
      <w:r w:rsidRPr="00FB7B3F">
        <w:t>下一步</w:t>
      </w:r>
      <w:r w:rsidRPr="00FB7B3F">
        <w:t xml:space="preserve"> "</w:t>
      </w:r>
      <w:r w:rsidRPr="00FB7B3F">
        <w:t>按钮，确认并提交前两个子任务中选择的预订信息，完成当前的</w:t>
      </w:r>
      <w:r w:rsidRPr="00FB7B3F">
        <w:t xml:space="preserve"> "</w:t>
      </w:r>
      <w:r w:rsidRPr="00FB7B3F">
        <w:t>提交预订信息</w:t>
      </w:r>
      <w:r w:rsidRPr="00FB7B3F">
        <w:t>"</w:t>
      </w:r>
      <w:r w:rsidRPr="00FB7B3F">
        <w:t>。提交后，系统将在数据库中搜索当前可用的座位，并在下一页显示。在系统搜索完成之前，加载图标将在页面上循环显示，不会进入下一个页面和下一个子任务。我们在这个场景中插入的非功能需求是</w:t>
      </w:r>
      <w:r w:rsidRPr="00FB7B3F">
        <w:t xml:space="preserve"> "</w:t>
      </w:r>
      <w:r w:rsidRPr="00FB7B3F">
        <w:t>设备效率</w:t>
      </w:r>
      <w:r w:rsidRPr="00FB7B3F">
        <w:t>"</w:t>
      </w:r>
      <w:r w:rsidRPr="00FB7B3F">
        <w:t>。它被定义为</w:t>
      </w:r>
      <w:r w:rsidRPr="00FB7B3F">
        <w:t xml:space="preserve"> "</w:t>
      </w:r>
      <w:r w:rsidRPr="00FB7B3F">
        <w:t>服务在使用一定数量的资源时的迅速程度</w:t>
      </w:r>
      <w:r w:rsidRPr="00FB7B3F">
        <w:t>"</w:t>
      </w:r>
      <w:r w:rsidRPr="00FB7B3F">
        <w:t>。特意反向设计为：降低服务返回结果的及时性，即在当前场景下，让后端至少需要</w:t>
      </w:r>
      <w:r w:rsidRPr="00FB7B3F">
        <w:t>10</w:t>
      </w:r>
      <w:r w:rsidRPr="00FB7B3F">
        <w:t>秒才能完成搜索，这样，参与者在使用当前页面的过程中，就会出现提高设备效率的需求。</w:t>
      </w:r>
    </w:p>
    <w:p w14:paraId="3587CCF6" w14:textId="77777777" w:rsidR="00333FB6" w:rsidRPr="00FB7B3F" w:rsidRDefault="00333FB6">
      <w:pPr>
        <w:widowControl/>
        <w:ind w:firstLine="467"/>
        <w:jc w:val="left"/>
        <w:rPr>
          <w:b/>
          <w:bCs/>
        </w:rPr>
      </w:pPr>
    </w:p>
    <w:p w14:paraId="35CECE69" w14:textId="77777777" w:rsidR="00333FB6" w:rsidRPr="00FB7B3F" w:rsidRDefault="00E12E0F">
      <w:pPr>
        <w:widowControl/>
        <w:spacing w:line="240" w:lineRule="auto"/>
        <w:ind w:firstLine="466"/>
        <w:jc w:val="center"/>
      </w:pPr>
      <w:r w:rsidRPr="00FB7B3F">
        <w:rPr>
          <w:noProof/>
        </w:rPr>
        <w:drawing>
          <wp:inline distT="0" distB="0" distL="0" distR="0" wp14:anchorId="0C9A7DF3" wp14:editId="1DDE95D1">
            <wp:extent cx="5399405" cy="1863090"/>
            <wp:effectExtent l="0" t="0" r="0" b="3810"/>
            <wp:docPr id="75" name="图片 75"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图片包含 图形用户界面&#10;&#10;描述已自动生成"/>
                    <pic:cNvPicPr>
                      <a:picLocks noChangeAspect="1"/>
                    </pic:cNvPicPr>
                  </pic:nvPicPr>
                  <pic:blipFill>
                    <a:blip r:embed="rId32"/>
                    <a:srcRect r="19063" b="42277"/>
                    <a:stretch>
                      <a:fillRect/>
                    </a:stretch>
                  </pic:blipFill>
                  <pic:spPr>
                    <a:xfrm>
                      <a:off x="0" y="0"/>
                      <a:ext cx="5400000" cy="1863586"/>
                    </a:xfrm>
                    <a:prstGeom prst="rect">
                      <a:avLst/>
                    </a:prstGeom>
                    <a:ln>
                      <a:noFill/>
                    </a:ln>
                  </pic:spPr>
                </pic:pic>
              </a:graphicData>
            </a:graphic>
          </wp:inline>
        </w:drawing>
      </w:r>
    </w:p>
    <w:p w14:paraId="204472EA" w14:textId="5FC656A2" w:rsidR="00DF0A0E" w:rsidRDefault="002937CA">
      <w:pPr>
        <w:widowControl/>
        <w:ind w:firstLineChars="0" w:firstLine="0"/>
        <w:jc w:val="center"/>
      </w:pPr>
      <w:bookmarkStart w:id="41" w:name="_Ref103515801"/>
      <w:r w:rsidRPr="00FB7B3F">
        <w:t>图</w:t>
      </w:r>
      <w:fldSimple w:instr=" SEQ Figure \* ARABIC ">
        <w:r w:rsidR="007A07C1">
          <w:rPr>
            <w:noProof/>
          </w:rPr>
          <w:t>15</w:t>
        </w:r>
      </w:fldSimple>
      <w:bookmarkEnd w:id="41"/>
      <w:r w:rsidRPr="00FB7B3F">
        <w:t xml:space="preserve"> </w:t>
      </w:r>
      <w:r w:rsidRPr="00FB7B3F">
        <w:t>选择座位页的预览，没有插入故意的坏设计</w:t>
      </w:r>
    </w:p>
    <w:p w14:paraId="5317097C" w14:textId="77777777" w:rsidR="00333FB6" w:rsidRPr="00FB7B3F" w:rsidRDefault="00333FB6">
      <w:pPr>
        <w:widowControl/>
        <w:ind w:firstLine="466"/>
        <w:jc w:val="left"/>
      </w:pPr>
    </w:p>
    <w:p w14:paraId="7CF932AD" w14:textId="77777777" w:rsidR="00DF0A0E" w:rsidRDefault="002937CA">
      <w:pPr>
        <w:ind w:firstLine="466"/>
      </w:pPr>
      <w:r w:rsidRPr="00FB7B3F">
        <w:t>"</w:t>
      </w:r>
      <w:r w:rsidRPr="00FB7B3F">
        <w:t>选择座位</w:t>
      </w:r>
      <w:r w:rsidRPr="00FB7B3F">
        <w:t xml:space="preserve"> "</w:t>
      </w:r>
      <w:r w:rsidRPr="00FB7B3F">
        <w:t>子任务的场景如上图所示，发生在完成</w:t>
      </w:r>
      <w:r w:rsidRPr="00FB7B3F">
        <w:t xml:space="preserve"> "</w:t>
      </w:r>
      <w:r w:rsidRPr="00FB7B3F">
        <w:t>导航到预订功能页面</w:t>
      </w:r>
      <w:r w:rsidRPr="00FB7B3F">
        <w:t>"</w:t>
      </w:r>
      <w:r w:rsidRPr="00FB7B3F">
        <w:t>、</w:t>
      </w:r>
      <w:r w:rsidRPr="00FB7B3F">
        <w:t>"</w:t>
      </w:r>
      <w:r w:rsidRPr="00FB7B3F">
        <w:t>选择自习室场地</w:t>
      </w:r>
      <w:r w:rsidRPr="00FB7B3F">
        <w:t>"</w:t>
      </w:r>
      <w:r w:rsidRPr="00FB7B3F">
        <w:t>、</w:t>
      </w:r>
      <w:r w:rsidRPr="00FB7B3F">
        <w:t>"</w:t>
      </w:r>
      <w:r w:rsidRPr="00FB7B3F">
        <w:t>选择日期和时间</w:t>
      </w:r>
      <w:r w:rsidRPr="00FB7B3F">
        <w:t>"</w:t>
      </w:r>
      <w:r w:rsidRPr="00FB7B3F">
        <w:t>、</w:t>
      </w:r>
      <w:r w:rsidRPr="00FB7B3F">
        <w:t>"</w:t>
      </w:r>
      <w:r w:rsidRPr="00FB7B3F">
        <w:t>提交预订信息</w:t>
      </w:r>
      <w:r w:rsidRPr="00FB7B3F">
        <w:t xml:space="preserve"> "</w:t>
      </w:r>
      <w:r w:rsidRPr="00FB7B3F">
        <w:t>子任务之后，这是进入</w:t>
      </w:r>
      <w:r w:rsidRPr="00FB7B3F">
        <w:t xml:space="preserve"> "</w:t>
      </w:r>
      <w:r w:rsidRPr="00FB7B3F">
        <w:t>预订</w:t>
      </w:r>
      <w:r w:rsidRPr="00FB7B3F">
        <w:t xml:space="preserve"> "</w:t>
      </w:r>
      <w:r w:rsidRPr="00FB7B3F">
        <w:t>功能页面后出现的第四页，也是整个实验中的最后一页。用户需要在页面上找到自己需要的座位号，点击相应的图标，最后点击下一步按钮，完成该子任务。</w:t>
      </w:r>
    </w:p>
    <w:p w14:paraId="1613385B" w14:textId="77777777" w:rsidR="00333FB6" w:rsidRPr="00FB7B3F" w:rsidRDefault="00333FB6">
      <w:pPr>
        <w:ind w:firstLine="466"/>
        <w:jc w:val="center"/>
      </w:pPr>
    </w:p>
    <w:p w14:paraId="7A65AF0E" w14:textId="77777777" w:rsidR="00333FB6" w:rsidRPr="00FB7B3F" w:rsidRDefault="00E12E0F">
      <w:pPr>
        <w:widowControl/>
        <w:spacing w:line="240" w:lineRule="auto"/>
        <w:ind w:firstLine="466"/>
        <w:jc w:val="center"/>
      </w:pPr>
      <w:r w:rsidRPr="00FB7B3F">
        <w:rPr>
          <w:noProof/>
        </w:rPr>
        <w:lastRenderedPageBreak/>
        <w:drawing>
          <wp:inline distT="0" distB="0" distL="0" distR="0" wp14:anchorId="7F2631C9" wp14:editId="7750FB6E">
            <wp:extent cx="5399405" cy="1850390"/>
            <wp:effectExtent l="0" t="0" r="0" b="0"/>
            <wp:docPr id="78" name="图片 78"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descr="图形用户界面, 应用程序&#10;&#10;描述已自动生成"/>
                    <pic:cNvPicPr>
                      <a:picLocks noChangeAspect="1"/>
                    </pic:cNvPicPr>
                  </pic:nvPicPr>
                  <pic:blipFill>
                    <a:blip r:embed="rId33"/>
                    <a:srcRect r="17523" b="41596"/>
                    <a:stretch>
                      <a:fillRect/>
                    </a:stretch>
                  </pic:blipFill>
                  <pic:spPr>
                    <a:xfrm>
                      <a:off x="0" y="0"/>
                      <a:ext cx="5400000" cy="1850400"/>
                    </a:xfrm>
                    <a:prstGeom prst="rect">
                      <a:avLst/>
                    </a:prstGeom>
                    <a:ln>
                      <a:noFill/>
                    </a:ln>
                  </pic:spPr>
                </pic:pic>
              </a:graphicData>
            </a:graphic>
          </wp:inline>
        </w:drawing>
      </w:r>
    </w:p>
    <w:p w14:paraId="7F1A1579" w14:textId="2FF48F90" w:rsidR="00DF0A0E" w:rsidRDefault="002937CA">
      <w:pPr>
        <w:widowControl/>
        <w:ind w:firstLineChars="0" w:firstLine="0"/>
        <w:jc w:val="center"/>
      </w:pPr>
      <w:r w:rsidRPr="00FB7B3F">
        <w:t>图</w:t>
      </w:r>
      <w:fldSimple w:instr=" SEQ Figure \* ARABIC ">
        <w:r w:rsidR="007A07C1">
          <w:rPr>
            <w:noProof/>
          </w:rPr>
          <w:t>16</w:t>
        </w:r>
      </w:fldSimple>
      <w:r w:rsidRPr="00FB7B3F">
        <w:t xml:space="preserve"> </w:t>
      </w:r>
      <w:r w:rsidRPr="00FB7B3F">
        <w:t>选择座位页的预览，为了稳健起见，插入了有意的坏设计</w:t>
      </w:r>
    </w:p>
    <w:p w14:paraId="6AA9A0BF" w14:textId="77777777" w:rsidR="00333FB6" w:rsidRPr="00FB7B3F" w:rsidRDefault="00333FB6">
      <w:pPr>
        <w:widowControl/>
        <w:ind w:firstLine="466"/>
        <w:jc w:val="center"/>
      </w:pPr>
    </w:p>
    <w:p w14:paraId="26B6C243" w14:textId="77777777" w:rsidR="00DF0A0E" w:rsidRDefault="002937CA">
      <w:pPr>
        <w:widowControl/>
        <w:ind w:firstLine="466"/>
        <w:jc w:val="left"/>
      </w:pPr>
      <w:r w:rsidRPr="00FB7B3F">
        <w:t>我们在这个场景中插入的非功能需求是鲁棒性。它被定义为</w:t>
      </w:r>
      <w:r w:rsidRPr="00FB7B3F">
        <w:t xml:space="preserve"> "</w:t>
      </w:r>
      <w:r w:rsidRPr="00FB7B3F">
        <w:t>代表服务在某些输入参数缺失或不正确的情况下仍能正常行动的程度</w:t>
      </w:r>
      <w:r w:rsidRPr="00FB7B3F">
        <w:t>"</w:t>
      </w:r>
      <w:r w:rsidRPr="00FB7B3F">
        <w:t>。刻意的反向设计：使服务在输入参数缺失或不正确的情况下容易崩溃，不能正常行动，即在目前的场景中，一旦用户选择了一个以上的座位或没有座位，服务就会</w:t>
      </w:r>
      <w:r w:rsidRPr="00FB7B3F">
        <w:t xml:space="preserve"> "</w:t>
      </w:r>
      <w:r w:rsidRPr="00FB7B3F">
        <w:t>崩溃</w:t>
      </w:r>
      <w:r w:rsidRPr="00FB7B3F">
        <w:t>"</w:t>
      </w:r>
      <w:r w:rsidRPr="00FB7B3F">
        <w:t>，用户必须重新加载页面并重试。这使得参与者有可能使用该服务，这样就出现了改进当前页面的鲁棒性的需求。</w:t>
      </w:r>
    </w:p>
    <w:p w14:paraId="00DD3906" w14:textId="77777777" w:rsidR="00333FB6" w:rsidRPr="00FB7B3F" w:rsidRDefault="00333FB6">
      <w:pPr>
        <w:widowControl/>
        <w:ind w:firstLine="466"/>
        <w:jc w:val="left"/>
      </w:pPr>
    </w:p>
    <w:p w14:paraId="4C474F31" w14:textId="77777777" w:rsidR="00DF0A0E" w:rsidRDefault="002937CA">
      <w:pPr>
        <w:pStyle w:val="2"/>
        <w:widowControl/>
        <w:spacing w:before="0" w:after="0"/>
        <w:ind w:firstLineChars="0" w:firstLine="0"/>
        <w:rPr>
          <w:rFonts w:eastAsiaTheme="majorEastAsia" w:cstheme="majorBidi"/>
          <w:b w:val="0"/>
          <w:bCs w:val="0"/>
          <w:kern w:val="0"/>
          <w:szCs w:val="26"/>
        </w:rPr>
      </w:pPr>
      <w:bookmarkStart w:id="42" w:name="_Toc105867795"/>
      <w:r w:rsidRPr="00FB7B3F">
        <w:rPr>
          <w:rFonts w:ascii="Times New Roman" w:eastAsiaTheme="majorEastAsia" w:hAnsi="Times New Roman" w:cstheme="majorBidi"/>
          <w:bCs w:val="0"/>
          <w:kern w:val="0"/>
          <w:szCs w:val="26"/>
        </w:rPr>
        <w:t xml:space="preserve">4.3 </w:t>
      </w:r>
      <w:r w:rsidRPr="00FB7B3F">
        <w:rPr>
          <w:rFonts w:ascii="Times New Roman" w:eastAsiaTheme="majorEastAsia" w:hAnsi="Times New Roman" w:cstheme="majorBidi"/>
          <w:bCs w:val="0"/>
          <w:kern w:val="0"/>
          <w:szCs w:val="26"/>
        </w:rPr>
        <w:t>实验设计</w:t>
      </w:r>
      <w:bookmarkEnd w:id="42"/>
    </w:p>
    <w:p w14:paraId="66B5F63F" w14:textId="77777777" w:rsidR="00DF0A0E" w:rsidRDefault="002937CA">
      <w:pPr>
        <w:ind w:firstLine="466"/>
      </w:pPr>
      <w:r w:rsidRPr="00FB7B3F">
        <w:t>我们将参与者分为两组，每组</w:t>
      </w:r>
      <w:r w:rsidRPr="00FB7B3F">
        <w:t>10</w:t>
      </w:r>
      <w:r w:rsidRPr="00FB7B3F">
        <w:t>人。基于上述自行开发的插入不良设计的测试软件，我们在不同的子任务中设计了不同的</w:t>
      </w:r>
      <w:r w:rsidRPr="00FB7B3F">
        <w:t>NFRs</w:t>
      </w:r>
      <w:r w:rsidRPr="00FB7B3F">
        <w:t>的测试任务，涵盖了我们提到的六种典型的</w:t>
      </w:r>
      <w:r w:rsidRPr="00FB7B3F">
        <w:t>NFRs</w:t>
      </w:r>
      <w:r w:rsidRPr="00FB7B3F">
        <w:t>。在对实验组的测试中，我们将为参与者开启故意的不良设计，以触发他们的</w:t>
      </w:r>
      <w:r w:rsidRPr="00FB7B3F">
        <w:t>NFR</w:t>
      </w:r>
      <w:r w:rsidRPr="00FB7B3F">
        <w:t>。这些设计是故意错开的，这样就不会互相干扰，并给参与者时间从之前由困惑和不满引起的不良设计中恢复过来。而在这两组中，故意打开不良设计的子任务将被作为实验组数据使用。相反，没有开启不良设计的子任务将被用作对照组数据，这样分配是为了最大限度地利用有限的参与者数量。控制组的数据将被用作完成每个子任务的基线数据。我们将能够把对照组与实验组进行比较，以验证我们上述理论模型是否正确。在实验过程中，我们会要求参与者使用</w:t>
      </w:r>
      <w:r w:rsidRPr="00FB7B3F">
        <w:t xml:space="preserve"> "</w:t>
      </w:r>
      <w:r w:rsidRPr="00FB7B3F">
        <w:t>大声思考</w:t>
      </w:r>
      <w:r w:rsidRPr="00FB7B3F">
        <w:t xml:space="preserve"> "</w:t>
      </w:r>
      <w:r w:rsidRPr="00FB7B3F">
        <w:t>的方法来验证故意的不良设计确实诱发了他们相应的</w:t>
      </w:r>
      <w:r w:rsidRPr="00FB7B3F">
        <w:t>NFR</w:t>
      </w:r>
      <w:r w:rsidRPr="00FB7B3F">
        <w:t>。</w:t>
      </w:r>
      <w:r w:rsidRPr="00FB7B3F">
        <w:t xml:space="preserve"> </w:t>
      </w:r>
    </w:p>
    <w:p w14:paraId="1F38F59D" w14:textId="77777777" w:rsidR="00333FB6" w:rsidRPr="00FB7B3F" w:rsidRDefault="00333FB6">
      <w:pPr>
        <w:widowControl/>
        <w:ind w:firstLine="466"/>
        <w:jc w:val="left"/>
      </w:pPr>
    </w:p>
    <w:p w14:paraId="6DB4BADB" w14:textId="77777777" w:rsidR="00DF0A0E" w:rsidRDefault="002937CA">
      <w:pPr>
        <w:pStyle w:val="2"/>
        <w:widowControl/>
        <w:spacing w:before="0" w:after="0"/>
        <w:ind w:firstLineChars="0" w:firstLine="0"/>
        <w:rPr>
          <w:rFonts w:eastAsiaTheme="majorEastAsia" w:cstheme="majorBidi"/>
          <w:b w:val="0"/>
          <w:bCs w:val="0"/>
          <w:kern w:val="0"/>
          <w:szCs w:val="26"/>
        </w:rPr>
      </w:pPr>
      <w:bookmarkStart w:id="43" w:name="_Toc105867796"/>
      <w:r w:rsidRPr="00FB7B3F">
        <w:rPr>
          <w:rFonts w:ascii="Times New Roman" w:eastAsiaTheme="majorEastAsia" w:hAnsi="Times New Roman" w:cstheme="majorBidi"/>
          <w:bCs w:val="0"/>
          <w:kern w:val="0"/>
          <w:szCs w:val="26"/>
        </w:rPr>
        <w:lastRenderedPageBreak/>
        <w:t xml:space="preserve">4.4 </w:t>
      </w:r>
      <w:r w:rsidRPr="00FB7B3F">
        <w:rPr>
          <w:rFonts w:ascii="Times New Roman" w:eastAsiaTheme="majorEastAsia" w:hAnsi="Times New Roman" w:cstheme="majorBidi"/>
          <w:bCs w:val="0"/>
          <w:kern w:val="0"/>
          <w:szCs w:val="26"/>
        </w:rPr>
        <w:t>结果</w:t>
      </w:r>
      <w:bookmarkEnd w:id="43"/>
    </w:p>
    <w:p w14:paraId="497159F2" w14:textId="77777777" w:rsidR="00DF0A0E" w:rsidRDefault="002937CA">
      <w:pPr>
        <w:widowControl/>
        <w:ind w:firstLine="466"/>
        <w:jc w:val="left"/>
      </w:pPr>
      <w:r w:rsidRPr="00FB7B3F">
        <w:t>我们比较了收集到的实验数据和对照数据之间的差异，分析它们之间的差异是否与我们提出的指标模型的特征一致。最后，结合这些数据，我们希望通过将每个指标特征的判断从高或低的定性提升到具体的尺度来改进我们的模型。通过这种方式，模型允许在判断上更加精确。实验结果如下。</w:t>
      </w:r>
    </w:p>
    <w:p w14:paraId="1C947275" w14:textId="77777777" w:rsidR="00DF0A0E" w:rsidRDefault="002937CA">
      <w:pPr>
        <w:pStyle w:val="3"/>
        <w:ind w:firstLine="471"/>
      </w:pPr>
      <w:bookmarkStart w:id="44" w:name="_Toc105867797"/>
      <w:r w:rsidRPr="00FB7B3F">
        <w:t xml:space="preserve">4.4.1 </w:t>
      </w:r>
      <w:r w:rsidRPr="00FB7B3F">
        <w:t>准确度</w:t>
      </w:r>
      <w:bookmarkEnd w:id="44"/>
    </w:p>
    <w:p w14:paraId="05F7A84E" w14:textId="77777777" w:rsidR="00DF0A0E" w:rsidRDefault="002937CA">
      <w:pPr>
        <w:ind w:firstLine="466"/>
      </w:pPr>
      <w:r w:rsidRPr="00FB7B3F">
        <w:t>实验组和对照组在</w:t>
      </w:r>
      <w:r w:rsidRPr="00FB7B3F">
        <w:t xml:space="preserve"> "</w:t>
      </w:r>
      <w:r w:rsidRPr="00FB7B3F">
        <w:t>选择空间</w:t>
      </w:r>
      <w:r w:rsidRPr="00FB7B3F">
        <w:t xml:space="preserve"> "</w:t>
      </w:r>
      <w:r w:rsidRPr="00FB7B3F">
        <w:t>子任务中的数据对比计算如下。</w:t>
      </w:r>
    </w:p>
    <w:p w14:paraId="12A0EC38" w14:textId="77777777" w:rsidR="00333FB6" w:rsidRPr="00FB7B3F" w:rsidRDefault="00333FB6">
      <w:pPr>
        <w:ind w:firstLine="466"/>
      </w:pPr>
    </w:p>
    <w:p w14:paraId="4292EEDE" w14:textId="77777777" w:rsidR="00333FB6" w:rsidRPr="00FB7B3F" w:rsidRDefault="00E12E0F">
      <w:pPr>
        <w:widowControl/>
        <w:spacing w:line="240" w:lineRule="auto"/>
        <w:ind w:firstLineChars="0" w:firstLine="0"/>
        <w:jc w:val="center"/>
      </w:pPr>
      <w:r w:rsidRPr="00FB7B3F">
        <w:rPr>
          <w:noProof/>
        </w:rPr>
        <w:drawing>
          <wp:inline distT="0" distB="0" distL="0" distR="0" wp14:anchorId="78CA9E46" wp14:editId="1026D240">
            <wp:extent cx="5401310" cy="3243580"/>
            <wp:effectExtent l="0" t="0" r="889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09007BDA" w14:textId="7E01DD6A" w:rsidR="00DF0A0E" w:rsidRDefault="002937CA">
      <w:pPr>
        <w:pStyle w:val="a3"/>
        <w:ind w:firstLineChars="0" w:firstLine="0"/>
        <w:jc w:val="center"/>
        <w:rPr>
          <w:rFonts w:ascii="Times New Roman" w:hAnsi="Times New Roman" w:cs="Times New Roman"/>
          <w:sz w:val="24"/>
          <w:szCs w:val="24"/>
        </w:rPr>
      </w:pPr>
      <w:bookmarkStart w:id="45" w:name="_Ref104944985"/>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17</w:t>
      </w:r>
      <w:r w:rsidRPr="00FB7B3F">
        <w:rPr>
          <w:rFonts w:ascii="Times New Roman" w:hAnsi="Times New Roman" w:cs="Times New Roman"/>
          <w:sz w:val="24"/>
          <w:szCs w:val="24"/>
        </w:rPr>
        <w:fldChar w:fldCharType="end"/>
      </w:r>
      <w:bookmarkEnd w:id="45"/>
      <w:r w:rsidRPr="00FB7B3F">
        <w:rPr>
          <w:rFonts w:ascii="Times New Roman" w:hAnsi="Times New Roman" w:cs="Times New Roman"/>
          <w:sz w:val="24"/>
          <w:szCs w:val="24"/>
        </w:rPr>
        <w:t>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选择空间</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子任务中，实验组和对照组之间有显著差异的四个眼动跟踪数据的比较</w:t>
      </w:r>
    </w:p>
    <w:p w14:paraId="2678394A" w14:textId="77777777" w:rsidR="00333FB6" w:rsidRPr="00FB7B3F" w:rsidRDefault="00333FB6">
      <w:pPr>
        <w:widowControl/>
        <w:ind w:firstLine="466"/>
        <w:jc w:val="center"/>
      </w:pPr>
    </w:p>
    <w:p w14:paraId="729C008E" w14:textId="6EA7280B" w:rsidR="00DF0A0E" w:rsidRDefault="002937CA">
      <w:pPr>
        <w:ind w:firstLine="466"/>
      </w:pPr>
      <w:r w:rsidRPr="00FB7B3F">
        <w:t>根据上述</w:t>
      </w:r>
      <w:r w:rsidRPr="00FB7B3F">
        <w:t xml:space="preserve"> </w:t>
      </w:r>
      <w:r w:rsidRPr="00FB7B3F">
        <w:fldChar w:fldCharType="begin"/>
      </w:r>
      <w:r w:rsidRPr="00FB7B3F">
        <w:instrText xml:space="preserve"> REF _Ref104944985 \h </w:instrText>
      </w:r>
      <w:r w:rsidRPr="00FB7B3F">
        <w:fldChar w:fldCharType="separate"/>
      </w:r>
      <w:r w:rsidR="007A07C1" w:rsidRPr="00FB7B3F">
        <w:t>图</w:t>
      </w:r>
      <w:r w:rsidR="007A07C1" w:rsidRPr="00FB7B3F">
        <w:t xml:space="preserve"> </w:t>
      </w:r>
      <w:r w:rsidR="007A07C1">
        <w:rPr>
          <w:noProof/>
        </w:rPr>
        <w:t>17</w:t>
      </w:r>
      <w:r w:rsidRPr="00FB7B3F">
        <w:fldChar w:fldCharType="end"/>
      </w:r>
      <w:r w:rsidRPr="00FB7B3F">
        <w:t>，可以看出</w:t>
      </w:r>
      <w:r w:rsidRPr="00FB7B3F">
        <w:t>3.2</w:t>
      </w:r>
      <w:r w:rsidRPr="00FB7B3F">
        <w:t>节中的分析。实验组的</w:t>
      </w:r>
      <w:r w:rsidRPr="00FB7B3F">
        <w:t xml:space="preserve"> "</w:t>
      </w:r>
      <w:r w:rsidRPr="00FB7B3F">
        <w:t>固定率</w:t>
      </w:r>
      <w:r w:rsidRPr="00FB7B3F">
        <w:t xml:space="preserve"> "</w:t>
      </w:r>
      <w:r w:rsidRPr="00FB7B3F">
        <w:t>都低于对照组，这可以作为一个特点。而</w:t>
      </w:r>
      <w:r w:rsidRPr="00FB7B3F">
        <w:t xml:space="preserve"> "</w:t>
      </w:r>
      <w:r w:rsidRPr="00FB7B3F">
        <w:t>扫描路径准确率</w:t>
      </w:r>
      <w:r w:rsidRPr="00FB7B3F">
        <w:t xml:space="preserve"> "</w:t>
      </w:r>
      <w:r w:rsidRPr="00FB7B3F">
        <w:t>由于</w:t>
      </w:r>
      <w:r w:rsidRPr="00FB7B3F">
        <w:t>AOI</w:t>
      </w:r>
      <w:r w:rsidRPr="00FB7B3F">
        <w:t>区域数量较少，且结果相对单一，但仍能明显看出实验组平均低于对照组的特点。实验组的</w:t>
      </w:r>
      <w:r w:rsidRPr="00FB7B3F">
        <w:t xml:space="preserve"> "</w:t>
      </w:r>
      <w:r w:rsidRPr="00FB7B3F">
        <w:t>编辑距离</w:t>
      </w:r>
      <w:r w:rsidRPr="00FB7B3F">
        <w:t xml:space="preserve"> "</w:t>
      </w:r>
      <w:r w:rsidRPr="00FB7B3F">
        <w:t>均高于对照组，这可以作为一个特点。实验组的</w:t>
      </w:r>
      <w:r w:rsidRPr="00FB7B3F">
        <w:t xml:space="preserve"> "</w:t>
      </w:r>
      <w:r w:rsidRPr="00FB7B3F">
        <w:t>注意转换</w:t>
      </w:r>
      <w:r w:rsidRPr="00FB7B3F">
        <w:t xml:space="preserve"> "</w:t>
      </w:r>
      <w:r w:rsidRPr="00FB7B3F">
        <w:t>高于对照组，这可以作为一个特征。</w:t>
      </w:r>
    </w:p>
    <w:p w14:paraId="797C6F59" w14:textId="77777777" w:rsidR="00333FB6" w:rsidRPr="00FB7B3F" w:rsidRDefault="00333FB6">
      <w:pPr>
        <w:widowControl/>
        <w:ind w:firstLine="466"/>
        <w:jc w:val="center"/>
      </w:pPr>
    </w:p>
    <w:p w14:paraId="35C89FA5"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3C5CAD9A" wp14:editId="4A7CCA4E">
            <wp:extent cx="5401310" cy="3243580"/>
            <wp:effectExtent l="0" t="0" r="889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65CE47C9" w14:textId="44653FEB" w:rsidR="00DF0A0E" w:rsidRDefault="002937CA">
      <w:pPr>
        <w:pStyle w:val="a3"/>
        <w:ind w:firstLineChars="0" w:firstLine="0"/>
        <w:jc w:val="center"/>
      </w:pPr>
      <w:bookmarkStart w:id="46" w:name="_Ref104945266"/>
      <w:r w:rsidRPr="00FB7B3F">
        <w:t>图</w:t>
      </w:r>
      <w:fldSimple w:instr=" SEQ Figure \* ARABIC ">
        <w:r w:rsidR="007A07C1">
          <w:rPr>
            <w:noProof/>
          </w:rPr>
          <w:t>18</w:t>
        </w:r>
      </w:fldSimple>
      <w:bookmarkEnd w:id="46"/>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四个眼球追踪数据的比较，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选择空间</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子任务中，实验组和对照组之间没有显著差异</w:t>
      </w:r>
    </w:p>
    <w:p w14:paraId="037714BF" w14:textId="77777777" w:rsidR="00333FB6" w:rsidRPr="00FB7B3F" w:rsidRDefault="00333FB6">
      <w:pPr>
        <w:widowControl/>
        <w:ind w:firstLine="466"/>
        <w:jc w:val="center"/>
      </w:pPr>
    </w:p>
    <w:p w14:paraId="35A4E221" w14:textId="594D42DB" w:rsidR="00DF0A0E" w:rsidRDefault="002937CA">
      <w:pPr>
        <w:ind w:firstLine="466"/>
      </w:pPr>
      <w:r w:rsidRPr="00FB7B3F">
        <w:fldChar w:fldCharType="begin"/>
      </w:r>
      <w:r w:rsidRPr="00FB7B3F">
        <w:instrText xml:space="preserve"> REF _Ref104945266 \h </w:instrText>
      </w:r>
      <w:r w:rsidRPr="00FB7B3F">
        <w:fldChar w:fldCharType="separate"/>
      </w:r>
      <w:r w:rsidR="007A07C1" w:rsidRPr="00FB7B3F">
        <w:t>图</w:t>
      </w:r>
      <w:r w:rsidR="007A07C1">
        <w:rPr>
          <w:noProof/>
        </w:rPr>
        <w:t>18</w:t>
      </w:r>
      <w:r w:rsidRPr="00FB7B3F">
        <w:fldChar w:fldCharType="end"/>
      </w:r>
      <w:r w:rsidRPr="00FB7B3F">
        <w:t>显示，如</w:t>
      </w:r>
      <w:r w:rsidRPr="00FB7B3F">
        <w:t>3.2</w:t>
      </w:r>
      <w:r w:rsidRPr="00FB7B3F">
        <w:t>节所分析。实验组的</w:t>
      </w:r>
      <w:r w:rsidRPr="00FB7B3F">
        <w:t xml:space="preserve"> "</w:t>
      </w:r>
      <w:r w:rsidRPr="00FB7B3F">
        <w:t>固定次数</w:t>
      </w:r>
      <w:r w:rsidRPr="00FB7B3F">
        <w:t xml:space="preserve"> "</w:t>
      </w:r>
      <w:r w:rsidRPr="00FB7B3F">
        <w:t>包含了对照组的所有数据，这意味着它们之间没有明显的差异。实验组的</w:t>
      </w:r>
      <w:r w:rsidRPr="00FB7B3F">
        <w:t xml:space="preserve"> "</w:t>
      </w:r>
      <w:r w:rsidRPr="00FB7B3F">
        <w:t>固定时间</w:t>
      </w:r>
      <w:r w:rsidRPr="00FB7B3F">
        <w:t xml:space="preserve"> "</w:t>
      </w:r>
      <w:r w:rsidRPr="00FB7B3F">
        <w:t>和</w:t>
      </w:r>
      <w:r w:rsidRPr="00FB7B3F">
        <w:t xml:space="preserve"> "</w:t>
      </w:r>
      <w:r w:rsidRPr="00FB7B3F">
        <w:t>第一次固定在</w:t>
      </w:r>
      <w:r w:rsidRPr="00FB7B3F">
        <w:t>AOI</w:t>
      </w:r>
      <w:r w:rsidRPr="00FB7B3F">
        <w:t>上的时间</w:t>
      </w:r>
      <w:r w:rsidRPr="00FB7B3F">
        <w:t xml:space="preserve"> "</w:t>
      </w:r>
      <w:r w:rsidRPr="00FB7B3F">
        <w:t>的中位数和平均值都与对照组非常相似，说明它们之间没有明显的差异。对照组的</w:t>
      </w:r>
      <w:r w:rsidRPr="00FB7B3F">
        <w:t xml:space="preserve"> "</w:t>
      </w:r>
      <w:r w:rsidRPr="00FB7B3F">
        <w:t>凸壳面积</w:t>
      </w:r>
      <w:r w:rsidRPr="00FB7B3F">
        <w:t xml:space="preserve"> "</w:t>
      </w:r>
      <w:r w:rsidRPr="00FB7B3F">
        <w:t>包含了实验组的所有数据，说明它们之间没有显著差异。上述表现表明，当</w:t>
      </w:r>
      <w:r w:rsidRPr="00FB7B3F">
        <w:t xml:space="preserve"> "</w:t>
      </w:r>
      <w:r w:rsidRPr="00FB7B3F">
        <w:t>准确度</w:t>
      </w:r>
      <w:r w:rsidRPr="00FB7B3F">
        <w:t xml:space="preserve"> "</w:t>
      </w:r>
      <w:r w:rsidRPr="00FB7B3F">
        <w:t>满足和不满足时，这些指标的表现没有变化，所以不能作为识别</w:t>
      </w:r>
      <w:r w:rsidRPr="00FB7B3F">
        <w:t xml:space="preserve"> "</w:t>
      </w:r>
      <w:r w:rsidRPr="00FB7B3F">
        <w:t>准确度</w:t>
      </w:r>
      <w:r w:rsidRPr="00FB7B3F">
        <w:t xml:space="preserve"> "</w:t>
      </w:r>
      <w:r w:rsidRPr="00FB7B3F">
        <w:t>满足程度的一个特征。</w:t>
      </w:r>
    </w:p>
    <w:p w14:paraId="1183EC59" w14:textId="77777777" w:rsidR="00DF0A0E" w:rsidRDefault="002937CA">
      <w:pPr>
        <w:ind w:firstLine="466"/>
      </w:pPr>
      <w:r w:rsidRPr="00FB7B3F">
        <w:t>综上所述，当</w:t>
      </w:r>
      <w:r w:rsidRPr="00FB7B3F">
        <w:t xml:space="preserve"> "</w:t>
      </w:r>
      <w:r w:rsidRPr="00FB7B3F">
        <w:t>准确度</w:t>
      </w:r>
      <w:r w:rsidRPr="00FB7B3F">
        <w:t xml:space="preserve"> "</w:t>
      </w:r>
      <w:r w:rsidRPr="00FB7B3F">
        <w:t>不满足时，其特点是固定数低，扫描路径准确度低，编辑距离高，注意力转换高。因此，将不满足度的评价公式中的各参数带入真值，以找到</w:t>
      </w:r>
    </w:p>
    <w:p w14:paraId="1732B057" w14:textId="77777777" w:rsidR="00333FB6" w:rsidRPr="00FB7B3F" w:rsidRDefault="00333FB6">
      <w:pPr>
        <w:ind w:leftChars="200" w:left="480" w:firstLine="466"/>
      </w:pPr>
    </w:p>
    <w:p w14:paraId="0D0EDC71" w14:textId="77777777" w:rsidR="00DF0A0E" w:rsidRDefault="00884C76">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Accuracy</m:t>
              </m:r>
            </m:sub>
          </m:sSub>
          <m:r>
            <w:rPr>
              <w:rFonts w:ascii="Cambria Math" w:hAnsi="Cambria Math"/>
              <w:kern w:val="0"/>
            </w:rPr>
            <m:t>=3*</m:t>
          </m:r>
          <m:d>
            <m:dPr>
              <m:ctrlPr>
                <w:rPr>
                  <w:rFonts w:ascii="Cambria Math" w:hAnsi="Cambria Math"/>
                  <w:i/>
                  <w:kern w:val="0"/>
                </w:rPr>
              </m:ctrlPr>
            </m:dPr>
            <m:e>
              <m:r>
                <w:rPr>
                  <w:rFonts w:ascii="Cambria Math" w:eastAsiaTheme="minorEastAsia" w:hAnsi="Cambria Math"/>
                </w:rPr>
                <m:t>-</m:t>
              </m:r>
              <m:r>
                <w:rPr>
                  <w:rFonts w:ascii="Cambria Math" w:hAnsi="Cambria Math"/>
                  <w:kern w:val="0"/>
                </w:rPr>
                <m:t>FR</m:t>
              </m:r>
            </m:e>
          </m:d>
          <m:r>
            <w:rPr>
              <w:rFonts w:ascii="Cambria Math" w:hAnsi="Cambria Math"/>
              <w:kern w:val="0"/>
            </w:rPr>
            <m:t>+7*</m:t>
          </m:r>
          <m:d>
            <m:dPr>
              <m:ctrlPr>
                <w:rPr>
                  <w:rFonts w:ascii="Cambria Math" w:hAnsi="Cambria Math"/>
                  <w:i/>
                  <w:kern w:val="0"/>
                </w:rPr>
              </m:ctrlPr>
            </m:dPr>
            <m:e>
              <m:r>
                <w:rPr>
                  <w:rFonts w:ascii="Cambria Math" w:eastAsiaTheme="minorEastAsia" w:hAnsi="Cambria Math"/>
                </w:rPr>
                <m:t>-</m:t>
              </m:r>
              <m:r>
                <w:rPr>
                  <w:rFonts w:ascii="Cambria Math" w:hAnsi="Cambria Math"/>
                  <w:kern w:val="0"/>
                </w:rPr>
                <m:t>SPA+AS+ED</m:t>
              </m:r>
            </m:e>
          </m:d>
          <m:r>
            <w:rPr>
              <w:rFonts w:ascii="Cambria Math" w:hAnsi="Cambria Math"/>
              <w:kern w:val="0"/>
            </w:rPr>
            <m:t>-20</m:t>
          </m:r>
        </m:oMath>
      </m:oMathPara>
    </w:p>
    <w:p w14:paraId="3603CE50" w14:textId="77777777" w:rsidR="00333FB6" w:rsidRPr="00FB7B3F" w:rsidRDefault="00333FB6">
      <w:pPr>
        <w:widowControl/>
        <w:ind w:firstLine="466"/>
        <w:jc w:val="left"/>
      </w:pPr>
    </w:p>
    <w:p w14:paraId="203E4516" w14:textId="77777777" w:rsidR="00DF0A0E" w:rsidRDefault="002937CA">
      <w:pPr>
        <w:ind w:firstLine="466"/>
      </w:pPr>
      <w:r w:rsidRPr="00FB7B3F">
        <w:t>对照组和实验组的</w:t>
      </w:r>
      <w:r w:rsidRPr="00FB7B3F">
        <w:t xml:space="preserve"> "</w:t>
      </w:r>
      <w:r w:rsidRPr="00FB7B3F">
        <w:t>准确度</w:t>
      </w:r>
      <w:r w:rsidRPr="00FB7B3F">
        <w:t xml:space="preserve"> "</w:t>
      </w:r>
      <w:r w:rsidRPr="00FB7B3F">
        <w:t>不满意分数如下所示。</w:t>
      </w:r>
    </w:p>
    <w:p w14:paraId="0E453D7F" w14:textId="77777777" w:rsidR="00333FB6" w:rsidRPr="00FB7B3F" w:rsidRDefault="00333FB6">
      <w:pPr>
        <w:widowControl/>
        <w:ind w:firstLine="466"/>
        <w:jc w:val="left"/>
      </w:pPr>
    </w:p>
    <w:p w14:paraId="1154EF55" w14:textId="77777777" w:rsidR="00333FB6" w:rsidRPr="00FB7B3F" w:rsidRDefault="00E12E0F">
      <w:pPr>
        <w:keepNext/>
        <w:widowControl/>
        <w:spacing w:line="240" w:lineRule="auto"/>
        <w:ind w:firstLineChars="0" w:firstLine="0"/>
        <w:jc w:val="center"/>
      </w:pPr>
      <w:r w:rsidRPr="00FB7B3F">
        <w:rPr>
          <w:noProof/>
        </w:rPr>
        <w:lastRenderedPageBreak/>
        <w:drawing>
          <wp:inline distT="0" distB="0" distL="0" distR="0" wp14:anchorId="3069F89D" wp14:editId="6C73768D">
            <wp:extent cx="4572635" cy="27432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0FED20CE" w14:textId="24933BA5"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19</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实验组和对照组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选择空间</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子任务中的</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准确度</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不满意分数的比较</w:t>
      </w:r>
    </w:p>
    <w:p w14:paraId="59BC1B82" w14:textId="77777777" w:rsidR="00333FB6" w:rsidRPr="00FB7B3F" w:rsidRDefault="00333FB6">
      <w:pPr>
        <w:widowControl/>
        <w:ind w:firstLine="466"/>
        <w:jc w:val="center"/>
      </w:pPr>
    </w:p>
    <w:p w14:paraId="17104113" w14:textId="77777777" w:rsidR="00DF0A0E" w:rsidRDefault="002937CA">
      <w:pPr>
        <w:ind w:firstLine="466"/>
      </w:pPr>
      <w:r w:rsidRPr="00FB7B3F">
        <w:t>这表明，</w:t>
      </w:r>
      <w:r w:rsidRPr="00FB7B3F">
        <w:t>"</w:t>
      </w:r>
      <w:r w:rsidRPr="00FB7B3F">
        <w:t>准确度</w:t>
      </w:r>
      <w:r w:rsidRPr="00FB7B3F">
        <w:t xml:space="preserve"> "</w:t>
      </w:r>
      <w:r w:rsidRPr="00FB7B3F">
        <w:t>不满足的公式程度可以用</w:t>
      </w:r>
      <w:r w:rsidRPr="00FB7B3F">
        <w:t>0</w:t>
      </w:r>
      <w:r w:rsidRPr="00FB7B3F">
        <w:t>为界来评价准确度是否满足。</w:t>
      </w:r>
    </w:p>
    <w:p w14:paraId="3C9682A5" w14:textId="77777777" w:rsidR="00333FB6" w:rsidRPr="00FB7B3F" w:rsidRDefault="00333FB6">
      <w:pPr>
        <w:ind w:firstLine="466"/>
      </w:pPr>
    </w:p>
    <w:p w14:paraId="659D3F41" w14:textId="77777777" w:rsidR="00DF0A0E" w:rsidRDefault="002937CA">
      <w:pPr>
        <w:pStyle w:val="3"/>
        <w:ind w:firstLine="471"/>
      </w:pPr>
      <w:bookmarkStart w:id="47" w:name="_Toc105867798"/>
      <w:r w:rsidRPr="00FB7B3F">
        <w:t xml:space="preserve">4.4.2 </w:t>
      </w:r>
      <w:r w:rsidRPr="00FB7B3F">
        <w:t>稳健性</w:t>
      </w:r>
      <w:bookmarkEnd w:id="47"/>
    </w:p>
    <w:p w14:paraId="5C909A25" w14:textId="77777777" w:rsidR="00DF0A0E" w:rsidRDefault="002937CA">
      <w:pPr>
        <w:ind w:firstLine="466"/>
      </w:pPr>
      <w:r w:rsidRPr="00FB7B3F">
        <w:tab/>
      </w:r>
      <w:r w:rsidRPr="00FB7B3F">
        <w:t>实验组和对照组在</w:t>
      </w:r>
      <w:r w:rsidRPr="00FB7B3F">
        <w:t xml:space="preserve"> "</w:t>
      </w:r>
      <w:r w:rsidRPr="00FB7B3F">
        <w:t>选择座位</w:t>
      </w:r>
      <w:r w:rsidRPr="00FB7B3F">
        <w:t xml:space="preserve"> "</w:t>
      </w:r>
      <w:r w:rsidRPr="00FB7B3F">
        <w:t>子任务中的数据比较如下。</w:t>
      </w:r>
    </w:p>
    <w:p w14:paraId="4E39279D" w14:textId="77777777" w:rsidR="00333FB6" w:rsidRPr="00FB7B3F" w:rsidRDefault="00333FB6">
      <w:pPr>
        <w:widowControl/>
        <w:ind w:firstLine="466"/>
        <w:jc w:val="center"/>
      </w:pPr>
    </w:p>
    <w:p w14:paraId="01B18669" w14:textId="77777777" w:rsidR="00333FB6" w:rsidRPr="00FB7B3F" w:rsidRDefault="00E12E0F">
      <w:pPr>
        <w:widowControl/>
        <w:spacing w:line="240" w:lineRule="auto"/>
        <w:ind w:firstLineChars="0" w:firstLine="0"/>
        <w:jc w:val="center"/>
      </w:pPr>
      <w:r w:rsidRPr="00FB7B3F">
        <w:rPr>
          <w:noProof/>
        </w:rPr>
        <w:drawing>
          <wp:inline distT="0" distB="0" distL="0" distR="0" wp14:anchorId="2497DF0F" wp14:editId="71550236">
            <wp:extent cx="5401310" cy="1621790"/>
            <wp:effectExtent l="0" t="0" r="889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401310" cy="1621790"/>
                    </a:xfrm>
                    <a:prstGeom prst="rect">
                      <a:avLst/>
                    </a:prstGeom>
                    <a:noFill/>
                  </pic:spPr>
                </pic:pic>
              </a:graphicData>
            </a:graphic>
          </wp:inline>
        </w:drawing>
      </w:r>
    </w:p>
    <w:p w14:paraId="32766F1C" w14:textId="4AC2CD5B" w:rsidR="00DF0A0E" w:rsidRDefault="002937CA">
      <w:pPr>
        <w:pStyle w:val="a3"/>
        <w:ind w:firstLineChars="0" w:firstLine="0"/>
        <w:jc w:val="center"/>
        <w:rPr>
          <w:rFonts w:ascii="Times New Roman" w:hAnsi="Times New Roman" w:cs="Times New Roman"/>
          <w:sz w:val="24"/>
          <w:szCs w:val="24"/>
        </w:rPr>
      </w:pPr>
      <w:bookmarkStart w:id="48" w:name="_Ref104975522"/>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20</w:t>
      </w:r>
      <w:r w:rsidRPr="00FB7B3F">
        <w:rPr>
          <w:rFonts w:ascii="Times New Roman" w:hAnsi="Times New Roman" w:cs="Times New Roman"/>
          <w:sz w:val="24"/>
          <w:szCs w:val="24"/>
        </w:rPr>
        <w:fldChar w:fldCharType="end"/>
      </w:r>
      <w:bookmarkEnd w:id="48"/>
      <w:r w:rsidRPr="00FB7B3F">
        <w:rPr>
          <w:rFonts w:ascii="Times New Roman" w:hAnsi="Times New Roman" w:cs="Times New Roman"/>
          <w:sz w:val="24"/>
          <w:szCs w:val="24"/>
        </w:rPr>
        <w:t>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选择座位</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子任务中，实验组和对照组的两个眼球追踪数据的比较有显著差异</w:t>
      </w:r>
    </w:p>
    <w:p w14:paraId="088B8DBD" w14:textId="77777777" w:rsidR="00333FB6" w:rsidRPr="00FB7B3F" w:rsidRDefault="00333FB6">
      <w:pPr>
        <w:widowControl/>
        <w:ind w:firstLine="466"/>
        <w:jc w:val="center"/>
      </w:pPr>
    </w:p>
    <w:p w14:paraId="04914DB5" w14:textId="5AE6FB7A" w:rsidR="00DF0A0E" w:rsidRDefault="002937CA">
      <w:pPr>
        <w:ind w:firstLine="466"/>
      </w:pPr>
      <w:r w:rsidRPr="00FB7B3F">
        <w:t>在</w:t>
      </w:r>
      <w:r w:rsidRPr="00FB7B3F">
        <w:t xml:space="preserve"> </w:t>
      </w:r>
      <w:r w:rsidRPr="00FB7B3F">
        <w:fldChar w:fldCharType="begin"/>
      </w:r>
      <w:r w:rsidRPr="00FB7B3F">
        <w:instrText xml:space="preserve"> REF _Ref104975522 \h </w:instrText>
      </w:r>
      <w:r w:rsidRPr="00FB7B3F">
        <w:fldChar w:fldCharType="separate"/>
      </w:r>
      <w:r w:rsidR="007A07C1" w:rsidRPr="00FB7B3F">
        <w:t>图</w:t>
      </w:r>
      <w:r w:rsidR="007A07C1" w:rsidRPr="00FB7B3F">
        <w:t xml:space="preserve"> </w:t>
      </w:r>
      <w:r w:rsidR="007A07C1">
        <w:rPr>
          <w:noProof/>
        </w:rPr>
        <w:t>20</w:t>
      </w:r>
      <w:r w:rsidRPr="00FB7B3F">
        <w:fldChar w:fldCharType="end"/>
      </w:r>
      <w:r w:rsidRPr="00FB7B3F">
        <w:t>上，可以看到</w:t>
      </w:r>
      <w:r w:rsidRPr="00FB7B3F">
        <w:t>3.2</w:t>
      </w:r>
      <w:r w:rsidRPr="00FB7B3F">
        <w:t>节的分析。实验组的</w:t>
      </w:r>
      <w:r w:rsidRPr="00FB7B3F">
        <w:t xml:space="preserve"> "</w:t>
      </w:r>
      <w:r w:rsidRPr="00FB7B3F">
        <w:t>固定次数</w:t>
      </w:r>
      <w:r w:rsidRPr="00FB7B3F">
        <w:t xml:space="preserve"> "</w:t>
      </w:r>
      <w:r w:rsidRPr="00FB7B3F">
        <w:t>绝大部分高于对照组，这可以作为一个特征。实验组的</w:t>
      </w:r>
      <w:r w:rsidRPr="00FB7B3F">
        <w:t xml:space="preserve"> "</w:t>
      </w:r>
      <w:r w:rsidRPr="00FB7B3F">
        <w:t>固定时间</w:t>
      </w:r>
      <w:r w:rsidRPr="00FB7B3F">
        <w:t xml:space="preserve"> "</w:t>
      </w:r>
      <w:r w:rsidRPr="00FB7B3F">
        <w:t>比对照组高，这可以作为一个特征。</w:t>
      </w:r>
    </w:p>
    <w:p w14:paraId="7D23AEEE" w14:textId="77777777" w:rsidR="00333FB6" w:rsidRPr="00FB7B3F" w:rsidRDefault="00333FB6">
      <w:pPr>
        <w:widowControl/>
        <w:ind w:firstLine="466"/>
        <w:jc w:val="center"/>
      </w:pPr>
    </w:p>
    <w:p w14:paraId="5CFADBB7"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6542C18F" wp14:editId="4D08732D">
            <wp:extent cx="5401310" cy="4864735"/>
            <wp:effectExtent l="0" t="0" r="889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401310" cy="4864735"/>
                    </a:xfrm>
                    <a:prstGeom prst="rect">
                      <a:avLst/>
                    </a:prstGeom>
                    <a:noFill/>
                  </pic:spPr>
                </pic:pic>
              </a:graphicData>
            </a:graphic>
          </wp:inline>
        </w:drawing>
      </w:r>
    </w:p>
    <w:p w14:paraId="555EC5A3" w14:textId="15589CBE" w:rsidR="00DF0A0E" w:rsidRDefault="002937CA">
      <w:pPr>
        <w:pStyle w:val="a3"/>
        <w:ind w:firstLineChars="0" w:firstLine="0"/>
        <w:jc w:val="center"/>
        <w:rPr>
          <w:rFonts w:ascii="Times New Roman" w:eastAsia="宋体" w:hAnsi="Times New Roman" w:cs="Times New Roman"/>
          <w:sz w:val="24"/>
          <w:szCs w:val="24"/>
        </w:rPr>
      </w:pPr>
      <w:bookmarkStart w:id="49" w:name="_Ref104975728"/>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21</w:t>
      </w:r>
      <w:r w:rsidRPr="00FB7B3F">
        <w:rPr>
          <w:rFonts w:ascii="Times New Roman" w:eastAsia="宋体" w:hAnsi="Times New Roman" w:cs="Times New Roman"/>
          <w:sz w:val="24"/>
          <w:szCs w:val="24"/>
        </w:rPr>
        <w:fldChar w:fldCharType="end"/>
      </w:r>
      <w:bookmarkEnd w:id="49"/>
      <w:r w:rsidRPr="00FB7B3F">
        <w:rPr>
          <w:rFonts w:ascii="Times New Roman" w:eastAsia="宋体" w:hAnsi="Times New Roman" w:cs="Times New Roman"/>
          <w:sz w:val="24"/>
          <w:szCs w:val="24"/>
        </w:rPr>
        <w:t>六个眼球追踪数据的比较，在</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选择座位</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子任务中，实验组和对照组之间没有显著差异。</w:t>
      </w:r>
    </w:p>
    <w:p w14:paraId="115E0771" w14:textId="77777777" w:rsidR="00333FB6" w:rsidRPr="00FB7B3F" w:rsidRDefault="00333FB6">
      <w:pPr>
        <w:widowControl/>
        <w:ind w:firstLine="466"/>
        <w:jc w:val="center"/>
      </w:pPr>
    </w:p>
    <w:p w14:paraId="2FD0D07D" w14:textId="06D8F7EE" w:rsidR="00DF0A0E" w:rsidRDefault="002937CA">
      <w:pPr>
        <w:ind w:firstLine="466"/>
      </w:pPr>
      <w:r w:rsidRPr="00FB7B3F">
        <w:fldChar w:fldCharType="begin"/>
      </w:r>
      <w:r w:rsidRPr="00FB7B3F">
        <w:instrText xml:space="preserve"> REF _Ref104975728 \h </w:instrText>
      </w:r>
      <w:r w:rsidRPr="00FB7B3F">
        <w:fldChar w:fldCharType="separate"/>
      </w:r>
      <w:r w:rsidR="007A07C1" w:rsidRPr="00FB7B3F">
        <w:t>图</w:t>
      </w:r>
      <w:r w:rsidR="007A07C1" w:rsidRPr="00FB7B3F">
        <w:t xml:space="preserve"> </w:t>
      </w:r>
      <w:r w:rsidR="007A07C1">
        <w:rPr>
          <w:noProof/>
        </w:rPr>
        <w:t>21</w:t>
      </w:r>
      <w:r w:rsidRPr="00FB7B3F">
        <w:fldChar w:fldCharType="end"/>
      </w:r>
      <w:r w:rsidRPr="00FB7B3F">
        <w:t>显示，正如第</w:t>
      </w:r>
      <w:r w:rsidRPr="00FB7B3F">
        <w:t>3.2</w:t>
      </w:r>
      <w:r w:rsidRPr="00FB7B3F">
        <w:t>节所分析的那样。对照组的</w:t>
      </w:r>
      <w:r w:rsidRPr="00FB7B3F">
        <w:t xml:space="preserve"> "</w:t>
      </w:r>
      <w:r w:rsidRPr="00FB7B3F">
        <w:t>固定率</w:t>
      </w:r>
      <w:r w:rsidRPr="00FB7B3F">
        <w:t>"</w:t>
      </w:r>
      <w:r w:rsidRPr="00FB7B3F">
        <w:t>、</w:t>
      </w:r>
      <w:r w:rsidRPr="00FB7B3F">
        <w:t>"</w:t>
      </w:r>
      <w:r w:rsidRPr="00FB7B3F">
        <w:t>在相关</w:t>
      </w:r>
      <w:r w:rsidRPr="00FB7B3F">
        <w:t>AOI</w:t>
      </w:r>
      <w:r w:rsidRPr="00FB7B3F">
        <w:t>上的首次固定时间</w:t>
      </w:r>
      <w:r w:rsidRPr="00FB7B3F">
        <w:t>"</w:t>
      </w:r>
      <w:r w:rsidRPr="00FB7B3F">
        <w:t>、</w:t>
      </w:r>
      <w:r w:rsidRPr="00FB7B3F">
        <w:t>"</w:t>
      </w:r>
      <w:r w:rsidRPr="00FB7B3F">
        <w:t>扫描路径准确度</w:t>
      </w:r>
      <w:r w:rsidRPr="00FB7B3F">
        <w:t>"</w:t>
      </w:r>
      <w:r w:rsidRPr="00FB7B3F">
        <w:t>、</w:t>
      </w:r>
      <w:r w:rsidRPr="00FB7B3F">
        <w:t>"</w:t>
      </w:r>
      <w:r w:rsidRPr="00FB7B3F">
        <w:t>编辑距离</w:t>
      </w:r>
      <w:r w:rsidRPr="00FB7B3F">
        <w:t>"</w:t>
      </w:r>
      <w:r w:rsidRPr="00FB7B3F">
        <w:t>、</w:t>
      </w:r>
      <w:r w:rsidRPr="00FB7B3F">
        <w:t>"</w:t>
      </w:r>
      <w:r w:rsidRPr="00FB7B3F">
        <w:t>注意力切换次数</w:t>
      </w:r>
      <w:r w:rsidRPr="00FB7B3F">
        <w:t xml:space="preserve"> "</w:t>
      </w:r>
      <w:r w:rsidRPr="00FB7B3F">
        <w:t>和</w:t>
      </w:r>
      <w:r w:rsidRPr="00FB7B3F">
        <w:t xml:space="preserve"> "</w:t>
      </w:r>
      <w:r w:rsidRPr="00FB7B3F">
        <w:t>凸壳面积</w:t>
      </w:r>
      <w:r w:rsidRPr="00FB7B3F">
        <w:t xml:space="preserve"> "</w:t>
      </w:r>
      <w:r w:rsidRPr="00FB7B3F">
        <w:t>包含了实验组的所有数据，这说明它们之间没有明显的差异。上述表现表明，当</w:t>
      </w:r>
      <w:r w:rsidRPr="00FB7B3F">
        <w:t xml:space="preserve"> "</w:t>
      </w:r>
      <w:r w:rsidRPr="00FB7B3F">
        <w:t>鲁棒性</w:t>
      </w:r>
      <w:r w:rsidRPr="00FB7B3F">
        <w:t xml:space="preserve"> "</w:t>
      </w:r>
      <w:r w:rsidRPr="00FB7B3F">
        <w:t>满足和不满足时，这些指标的表现没有变化，所以不能作为识别</w:t>
      </w:r>
      <w:r w:rsidRPr="00FB7B3F">
        <w:t xml:space="preserve"> "</w:t>
      </w:r>
      <w:r w:rsidRPr="00FB7B3F">
        <w:t>鲁棒性</w:t>
      </w:r>
      <w:r w:rsidRPr="00FB7B3F">
        <w:t xml:space="preserve"> "</w:t>
      </w:r>
      <w:r w:rsidRPr="00FB7B3F">
        <w:t>满足程度的一个特征。</w:t>
      </w:r>
      <w:r w:rsidRPr="00FB7B3F">
        <w:t xml:space="preserve"> </w:t>
      </w:r>
    </w:p>
    <w:p w14:paraId="78DB0FD1" w14:textId="77777777" w:rsidR="00DF0A0E" w:rsidRDefault="002937CA">
      <w:pPr>
        <w:ind w:firstLine="466"/>
      </w:pPr>
      <w:r w:rsidRPr="00FB7B3F">
        <w:t>综上所述，当</w:t>
      </w:r>
      <w:r w:rsidRPr="00FB7B3F">
        <w:t xml:space="preserve"> "</w:t>
      </w:r>
      <w:r w:rsidRPr="00FB7B3F">
        <w:t>稳健性</w:t>
      </w:r>
      <w:r w:rsidRPr="00FB7B3F">
        <w:t xml:space="preserve"> "</w:t>
      </w:r>
      <w:r w:rsidRPr="00FB7B3F">
        <w:t>不满足时，其特点是固定数和持续时间高。因此，不满足度的评价公式中的每个参数都要带入真实值来寻找。</w:t>
      </w:r>
    </w:p>
    <w:p w14:paraId="686A61EE" w14:textId="77777777" w:rsidR="00333FB6" w:rsidRPr="00FB7B3F" w:rsidRDefault="00333FB6">
      <w:pPr>
        <w:ind w:leftChars="200" w:left="480" w:firstLine="466"/>
      </w:pPr>
    </w:p>
    <w:p w14:paraId="06FABEEA" w14:textId="77777777" w:rsidR="00DF0A0E" w:rsidRDefault="00884C76">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Robustness</m:t>
              </m:r>
            </m:sub>
          </m:sSub>
          <m:r>
            <w:rPr>
              <w:rFonts w:ascii="Cambria Math" w:hAnsi="Cambria Math"/>
              <w:kern w:val="0"/>
            </w:rPr>
            <m:t>=10×FC+0.1× FR-600</m:t>
          </m:r>
        </m:oMath>
      </m:oMathPara>
    </w:p>
    <w:p w14:paraId="08A72BFE" w14:textId="77777777" w:rsidR="00333FB6" w:rsidRPr="00FB7B3F" w:rsidRDefault="00333FB6">
      <w:pPr>
        <w:widowControl/>
        <w:ind w:firstLine="466"/>
        <w:jc w:val="left"/>
      </w:pPr>
    </w:p>
    <w:p w14:paraId="6091DF31" w14:textId="77777777" w:rsidR="00DF0A0E" w:rsidRDefault="002937CA">
      <w:pPr>
        <w:ind w:firstLine="466"/>
      </w:pPr>
      <w:r w:rsidRPr="00FB7B3F">
        <w:t>对照组和实验组对</w:t>
      </w:r>
      <w:r w:rsidRPr="00FB7B3F">
        <w:t xml:space="preserve"> "</w:t>
      </w:r>
      <w:r w:rsidRPr="00FB7B3F">
        <w:t>稳健性</w:t>
      </w:r>
      <w:r w:rsidRPr="00FB7B3F">
        <w:t xml:space="preserve"> "</w:t>
      </w:r>
      <w:r w:rsidRPr="00FB7B3F">
        <w:t>不满意的评分如下。</w:t>
      </w:r>
    </w:p>
    <w:p w14:paraId="4F476009" w14:textId="77777777" w:rsidR="00333FB6" w:rsidRPr="00FB7B3F" w:rsidRDefault="00333FB6">
      <w:pPr>
        <w:widowControl/>
        <w:ind w:firstLine="466"/>
        <w:jc w:val="left"/>
      </w:pPr>
    </w:p>
    <w:p w14:paraId="003C17FC" w14:textId="77777777" w:rsidR="00333FB6" w:rsidRPr="00FB7B3F" w:rsidRDefault="00E12E0F">
      <w:pPr>
        <w:keepNext/>
        <w:widowControl/>
        <w:spacing w:line="240" w:lineRule="auto"/>
        <w:ind w:firstLineChars="0" w:firstLine="0"/>
        <w:jc w:val="center"/>
      </w:pPr>
      <w:r w:rsidRPr="00FB7B3F">
        <w:rPr>
          <w:noProof/>
        </w:rPr>
        <w:drawing>
          <wp:inline distT="0" distB="0" distL="0" distR="0" wp14:anchorId="58375239" wp14:editId="5D5A3C7B">
            <wp:extent cx="4572635" cy="2743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572C358A" w14:textId="600454A8"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22</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实验组和对照组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选择座位</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子任务中的</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稳健性</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不满意分数的比较</w:t>
      </w:r>
    </w:p>
    <w:p w14:paraId="2CE01CC1" w14:textId="77777777" w:rsidR="00333FB6" w:rsidRPr="00FB7B3F" w:rsidRDefault="00333FB6">
      <w:pPr>
        <w:widowControl/>
        <w:ind w:firstLine="466"/>
        <w:jc w:val="center"/>
      </w:pPr>
    </w:p>
    <w:p w14:paraId="560EC7B2" w14:textId="77777777" w:rsidR="00DF0A0E" w:rsidRDefault="002937CA">
      <w:pPr>
        <w:ind w:firstLine="466"/>
      </w:pPr>
      <w:r w:rsidRPr="00FB7B3F">
        <w:t>这表明，</w:t>
      </w:r>
      <w:r w:rsidRPr="00FB7B3F">
        <w:t>"Robustness "</w:t>
      </w:r>
      <w:r w:rsidRPr="00FB7B3F">
        <w:t>不满足公式的程度可以用</w:t>
      </w:r>
      <w:r w:rsidRPr="00FB7B3F">
        <w:t>0</w:t>
      </w:r>
      <w:r w:rsidRPr="00FB7B3F">
        <w:t>为界来评价</w:t>
      </w:r>
      <w:r w:rsidRPr="00FB7B3F">
        <w:t>Robustness</w:t>
      </w:r>
      <w:r w:rsidRPr="00FB7B3F">
        <w:t>是否满足。</w:t>
      </w:r>
    </w:p>
    <w:p w14:paraId="3F8EC2B6" w14:textId="77777777" w:rsidR="00333FB6" w:rsidRPr="00FB7B3F" w:rsidRDefault="00333FB6">
      <w:pPr>
        <w:widowControl/>
        <w:ind w:firstLineChars="0" w:firstLine="0"/>
        <w:jc w:val="left"/>
      </w:pPr>
    </w:p>
    <w:p w14:paraId="100FEC55" w14:textId="77777777" w:rsidR="00DF0A0E" w:rsidRDefault="002937CA">
      <w:pPr>
        <w:pStyle w:val="3"/>
        <w:ind w:firstLine="471"/>
      </w:pPr>
      <w:bookmarkStart w:id="50" w:name="_Toc105867799"/>
      <w:r w:rsidRPr="00FB7B3F">
        <w:t xml:space="preserve">4.4.3 </w:t>
      </w:r>
      <w:r w:rsidRPr="00FB7B3F">
        <w:t>连贯性</w:t>
      </w:r>
      <w:bookmarkEnd w:id="50"/>
    </w:p>
    <w:p w14:paraId="4DEA253C" w14:textId="77777777" w:rsidR="00DF0A0E" w:rsidRDefault="002937CA">
      <w:pPr>
        <w:ind w:firstLine="466"/>
      </w:pPr>
      <w:r w:rsidRPr="00FB7B3F">
        <w:t>实验组和对照组在</w:t>
      </w:r>
      <w:r w:rsidRPr="00FB7B3F">
        <w:t xml:space="preserve"> "</w:t>
      </w:r>
      <w:r w:rsidRPr="00FB7B3F">
        <w:t>选择日期和时间</w:t>
      </w:r>
      <w:r w:rsidRPr="00FB7B3F">
        <w:t xml:space="preserve"> "</w:t>
      </w:r>
      <w:r w:rsidRPr="00FB7B3F">
        <w:t>子任务中的数据比较如下。</w:t>
      </w:r>
    </w:p>
    <w:p w14:paraId="7A5FD18C" w14:textId="77777777" w:rsidR="00333FB6" w:rsidRPr="00FB7B3F" w:rsidRDefault="00333FB6">
      <w:pPr>
        <w:widowControl/>
        <w:ind w:firstLine="466"/>
        <w:jc w:val="center"/>
      </w:pPr>
    </w:p>
    <w:p w14:paraId="48F6F001"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69CF2A79" wp14:editId="4B9D6475">
            <wp:extent cx="5401310" cy="4864735"/>
            <wp:effectExtent l="0" t="0" r="889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401310" cy="4864735"/>
                    </a:xfrm>
                    <a:prstGeom prst="rect">
                      <a:avLst/>
                    </a:prstGeom>
                    <a:noFill/>
                  </pic:spPr>
                </pic:pic>
              </a:graphicData>
            </a:graphic>
          </wp:inline>
        </w:drawing>
      </w:r>
    </w:p>
    <w:p w14:paraId="2AA35D05" w14:textId="7F00ABA6" w:rsidR="00DF0A0E" w:rsidRDefault="002937CA">
      <w:pPr>
        <w:pStyle w:val="a3"/>
        <w:ind w:firstLineChars="0" w:firstLine="0"/>
        <w:jc w:val="center"/>
        <w:rPr>
          <w:rFonts w:ascii="Times New Roman" w:eastAsia="宋体" w:hAnsi="Times New Roman" w:cs="Times New Roman"/>
          <w:sz w:val="24"/>
          <w:szCs w:val="24"/>
        </w:rPr>
      </w:pPr>
      <w:bookmarkStart w:id="51" w:name="_Ref104976189"/>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23</w:t>
      </w:r>
      <w:r w:rsidRPr="00FB7B3F">
        <w:rPr>
          <w:rFonts w:ascii="Times New Roman" w:eastAsia="宋体" w:hAnsi="Times New Roman" w:cs="Times New Roman"/>
          <w:sz w:val="24"/>
          <w:szCs w:val="24"/>
        </w:rPr>
        <w:fldChar w:fldCharType="end"/>
      </w:r>
      <w:bookmarkEnd w:id="51"/>
      <w:r w:rsidRPr="00FB7B3F">
        <w:rPr>
          <w:rFonts w:ascii="Times New Roman" w:eastAsia="宋体" w:hAnsi="Times New Roman" w:cs="Times New Roman"/>
          <w:sz w:val="24"/>
          <w:szCs w:val="24"/>
        </w:rPr>
        <w:t>在</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选择日期和时间</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子任务中，实验组和对照组之间有显著差异的五个眼动跟踪数据的比较</w:t>
      </w:r>
    </w:p>
    <w:p w14:paraId="061F49B9" w14:textId="77777777" w:rsidR="00333FB6" w:rsidRPr="00FB7B3F" w:rsidRDefault="00333FB6">
      <w:pPr>
        <w:widowControl/>
        <w:ind w:firstLine="466"/>
        <w:jc w:val="center"/>
      </w:pPr>
    </w:p>
    <w:p w14:paraId="583443B5" w14:textId="7D469170" w:rsidR="00DF0A0E" w:rsidRDefault="002937CA">
      <w:pPr>
        <w:ind w:firstLine="466"/>
      </w:pPr>
      <w:r w:rsidRPr="00FB7B3F">
        <w:t>画面中的</w:t>
      </w:r>
      <w:r w:rsidRPr="00FB7B3F">
        <w:t xml:space="preserve"> </w:t>
      </w:r>
      <w:r w:rsidRPr="00FB7B3F">
        <w:fldChar w:fldCharType="begin"/>
      </w:r>
      <w:r w:rsidRPr="00FB7B3F">
        <w:instrText xml:space="preserve"> REF _Ref104976189 \h </w:instrText>
      </w:r>
      <w:r w:rsidRPr="00FB7B3F">
        <w:fldChar w:fldCharType="separate"/>
      </w:r>
      <w:r w:rsidR="007A07C1" w:rsidRPr="00FB7B3F">
        <w:t>图</w:t>
      </w:r>
      <w:r w:rsidR="007A07C1" w:rsidRPr="00FB7B3F">
        <w:t xml:space="preserve"> </w:t>
      </w:r>
      <w:r w:rsidR="007A07C1">
        <w:rPr>
          <w:noProof/>
        </w:rPr>
        <w:t>23</w:t>
      </w:r>
      <w:r w:rsidRPr="00FB7B3F">
        <w:fldChar w:fldCharType="end"/>
      </w:r>
      <w:r w:rsidRPr="00FB7B3F">
        <w:t>以上可以看作是</w:t>
      </w:r>
      <w:r w:rsidRPr="00FB7B3F">
        <w:t>3.2</w:t>
      </w:r>
      <w:r w:rsidRPr="00FB7B3F">
        <w:t>节中的分析。实验组的</w:t>
      </w:r>
      <w:r w:rsidRPr="00FB7B3F">
        <w:t xml:space="preserve"> "</w:t>
      </w:r>
      <w:r w:rsidRPr="00FB7B3F">
        <w:t>固定率</w:t>
      </w:r>
      <w:r w:rsidRPr="00FB7B3F">
        <w:t xml:space="preserve"> "</w:t>
      </w:r>
      <w:r w:rsidRPr="00FB7B3F">
        <w:t>的平均值和中位数都低于对照组，这可以作为一个特征。实验组的</w:t>
      </w:r>
      <w:r w:rsidRPr="00FB7B3F">
        <w:t xml:space="preserve"> "</w:t>
      </w:r>
      <w:r w:rsidRPr="00FB7B3F">
        <w:t>首次固定在相关</w:t>
      </w:r>
      <w:r w:rsidRPr="00FB7B3F">
        <w:t>AOI</w:t>
      </w:r>
      <w:r w:rsidRPr="00FB7B3F">
        <w:t>上的时间</w:t>
      </w:r>
      <w:r w:rsidRPr="00FB7B3F">
        <w:t xml:space="preserve"> "</w:t>
      </w:r>
      <w:r w:rsidRPr="00FB7B3F">
        <w:t>的平均值和中位数均高于对照组，这可以作为一个特征。实验组的</w:t>
      </w:r>
      <w:r w:rsidRPr="00FB7B3F">
        <w:t xml:space="preserve"> "</w:t>
      </w:r>
      <w:r w:rsidRPr="00FB7B3F">
        <w:t>扫描路径准确度</w:t>
      </w:r>
      <w:r w:rsidRPr="00FB7B3F">
        <w:t xml:space="preserve"> "</w:t>
      </w:r>
      <w:r w:rsidRPr="00FB7B3F">
        <w:t>绝大部分低于对照组，可作为一个特征。实验组的</w:t>
      </w:r>
      <w:r w:rsidRPr="00FB7B3F">
        <w:t xml:space="preserve"> "</w:t>
      </w:r>
      <w:r w:rsidRPr="00FB7B3F">
        <w:t>编辑距离</w:t>
      </w:r>
      <w:r w:rsidRPr="00FB7B3F">
        <w:t xml:space="preserve"> "</w:t>
      </w:r>
      <w:r w:rsidRPr="00FB7B3F">
        <w:t>的平均值和中位数都高于对照组。实验组的</w:t>
      </w:r>
      <w:r w:rsidRPr="00FB7B3F">
        <w:t xml:space="preserve"> "</w:t>
      </w:r>
      <w:r w:rsidRPr="00FB7B3F">
        <w:t>注意力切换次数</w:t>
      </w:r>
      <w:r w:rsidRPr="00FB7B3F">
        <w:t xml:space="preserve"> "</w:t>
      </w:r>
      <w:r w:rsidRPr="00FB7B3F">
        <w:t>绝大多数都比对照组高，这可以作为一个特征来使用。</w:t>
      </w:r>
    </w:p>
    <w:p w14:paraId="552BB113" w14:textId="77777777" w:rsidR="00333FB6" w:rsidRPr="00FB7B3F" w:rsidRDefault="00333FB6">
      <w:pPr>
        <w:widowControl/>
        <w:ind w:firstLine="466"/>
        <w:jc w:val="center"/>
      </w:pPr>
    </w:p>
    <w:p w14:paraId="0835176C"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7023CA0C" wp14:editId="280B1DA1">
            <wp:extent cx="5401310" cy="3243580"/>
            <wp:effectExtent l="0" t="0" r="889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68166E1D" w14:textId="5C7C9121" w:rsidR="00DF0A0E" w:rsidRDefault="002937CA">
      <w:pPr>
        <w:pStyle w:val="a3"/>
        <w:ind w:firstLineChars="0" w:firstLine="0"/>
        <w:jc w:val="center"/>
        <w:rPr>
          <w:rFonts w:ascii="Times New Roman" w:eastAsia="宋体" w:hAnsi="Times New Roman" w:cs="Times New Roman"/>
          <w:sz w:val="24"/>
          <w:szCs w:val="24"/>
        </w:rPr>
      </w:pPr>
      <w:bookmarkStart w:id="52" w:name="_Ref104976507"/>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24</w:t>
      </w:r>
      <w:r w:rsidRPr="00FB7B3F">
        <w:rPr>
          <w:rFonts w:ascii="Times New Roman" w:eastAsia="宋体" w:hAnsi="Times New Roman" w:cs="Times New Roman"/>
          <w:sz w:val="24"/>
          <w:szCs w:val="24"/>
        </w:rPr>
        <w:fldChar w:fldCharType="end"/>
      </w:r>
      <w:bookmarkEnd w:id="52"/>
      <w:r w:rsidRPr="00FB7B3F">
        <w:rPr>
          <w:rFonts w:ascii="Times New Roman" w:eastAsia="宋体" w:hAnsi="Times New Roman" w:cs="Times New Roman"/>
          <w:sz w:val="24"/>
          <w:szCs w:val="24"/>
        </w:rPr>
        <w:t>在</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选择日期和时间</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子任务中，实验组和对照组的三个眼球追踪数据的比较没有明显差异</w:t>
      </w:r>
    </w:p>
    <w:p w14:paraId="0BED5482" w14:textId="77777777" w:rsidR="00333FB6" w:rsidRPr="00FB7B3F" w:rsidRDefault="00333FB6">
      <w:pPr>
        <w:widowControl/>
        <w:ind w:firstLine="466"/>
        <w:jc w:val="center"/>
      </w:pPr>
    </w:p>
    <w:p w14:paraId="3F8B35F0" w14:textId="4EEEC960" w:rsidR="00DF0A0E" w:rsidRDefault="002937CA">
      <w:pPr>
        <w:ind w:firstLine="466"/>
      </w:pPr>
      <w:r w:rsidRPr="00FB7B3F">
        <w:fldChar w:fldCharType="begin"/>
      </w:r>
      <w:r w:rsidRPr="00FB7B3F">
        <w:instrText xml:space="preserve"> REF _Ref104976507 \h </w:instrText>
      </w:r>
      <w:r w:rsidRPr="00FB7B3F">
        <w:fldChar w:fldCharType="separate"/>
      </w:r>
      <w:r w:rsidR="007A07C1" w:rsidRPr="00FB7B3F">
        <w:t>图</w:t>
      </w:r>
      <w:r w:rsidR="007A07C1" w:rsidRPr="00FB7B3F">
        <w:t xml:space="preserve"> </w:t>
      </w:r>
      <w:r w:rsidR="007A07C1">
        <w:rPr>
          <w:noProof/>
        </w:rPr>
        <w:t>24</w:t>
      </w:r>
      <w:r w:rsidRPr="00FB7B3F">
        <w:fldChar w:fldCharType="end"/>
      </w:r>
      <w:r w:rsidRPr="00FB7B3F">
        <w:t>显示，如</w:t>
      </w:r>
      <w:r w:rsidRPr="00FB7B3F">
        <w:t>3.2</w:t>
      </w:r>
      <w:r w:rsidRPr="00FB7B3F">
        <w:t>节所分析的。实验组的</w:t>
      </w:r>
      <w:r w:rsidRPr="00FB7B3F">
        <w:t xml:space="preserve"> "</w:t>
      </w:r>
      <w:r w:rsidRPr="00FB7B3F">
        <w:t>固定次数</w:t>
      </w:r>
      <w:r w:rsidRPr="00FB7B3F">
        <w:t xml:space="preserve"> "</w:t>
      </w:r>
      <w:r w:rsidRPr="00FB7B3F">
        <w:t>和</w:t>
      </w:r>
      <w:r w:rsidRPr="00FB7B3F">
        <w:t xml:space="preserve"> "</w:t>
      </w:r>
      <w:r w:rsidRPr="00FB7B3F">
        <w:t>固定时间</w:t>
      </w:r>
      <w:r w:rsidRPr="00FB7B3F">
        <w:t xml:space="preserve"> "</w:t>
      </w:r>
      <w:r w:rsidRPr="00FB7B3F">
        <w:t>的中位数和平均值都与对照组非常相似，说明它们之间没有明显的差异。实验组的</w:t>
      </w:r>
      <w:r w:rsidRPr="00FB7B3F">
        <w:t xml:space="preserve"> "a</w:t>
      </w:r>
      <w:r w:rsidRPr="00FB7B3F">
        <w:t>凸壳面积</w:t>
      </w:r>
      <w:r w:rsidRPr="00FB7B3F">
        <w:t xml:space="preserve"> "</w:t>
      </w:r>
      <w:r w:rsidRPr="00FB7B3F">
        <w:t>包含了对照组的所有数据，说明它们之间没有明显的差异。上述表现表明，当</w:t>
      </w:r>
      <w:r w:rsidRPr="00FB7B3F">
        <w:t xml:space="preserve"> "</w:t>
      </w:r>
      <w:r w:rsidRPr="00FB7B3F">
        <w:t>一致性</w:t>
      </w:r>
      <w:r w:rsidRPr="00FB7B3F">
        <w:t xml:space="preserve"> "</w:t>
      </w:r>
      <w:r w:rsidRPr="00FB7B3F">
        <w:t>满足和不满足时，这些指标的表现没有变化，所以不能作为识别</w:t>
      </w:r>
      <w:r w:rsidRPr="00FB7B3F">
        <w:t xml:space="preserve"> "</w:t>
      </w:r>
      <w:r w:rsidRPr="00FB7B3F">
        <w:t>一致性</w:t>
      </w:r>
      <w:r w:rsidRPr="00FB7B3F">
        <w:t xml:space="preserve"> "</w:t>
      </w:r>
      <w:r w:rsidRPr="00FB7B3F">
        <w:t>满足程度的一个特征。</w:t>
      </w:r>
    </w:p>
    <w:p w14:paraId="5AA10523" w14:textId="77777777" w:rsidR="00DF0A0E" w:rsidRDefault="002937CA">
      <w:pPr>
        <w:ind w:firstLine="466"/>
      </w:pPr>
      <w:r w:rsidRPr="00FB7B3F">
        <w:t>综上所述：当</w:t>
      </w:r>
      <w:r w:rsidRPr="00FB7B3F">
        <w:t xml:space="preserve"> "</w:t>
      </w:r>
      <w:r w:rsidRPr="00FB7B3F">
        <w:t>一致性</w:t>
      </w:r>
      <w:r w:rsidRPr="00FB7B3F">
        <w:t xml:space="preserve"> "</w:t>
      </w:r>
      <w:r w:rsidRPr="00FB7B3F">
        <w:t>不满足时，其特点是固定率低，在</w:t>
      </w:r>
      <w:r w:rsidRPr="00FB7B3F">
        <w:t>AOI</w:t>
      </w:r>
      <w:r w:rsidRPr="00FB7B3F">
        <w:t>上的首次固定时间高，扫描路径准确性低，编辑距离高，注意力转换次数多。因此，将评价方程中各参数的不满足程度带到真实值中去寻找。</w:t>
      </w:r>
    </w:p>
    <w:p w14:paraId="3FE1403B" w14:textId="77777777" w:rsidR="00333FB6" w:rsidRPr="00FB7B3F" w:rsidRDefault="00333FB6">
      <w:pPr>
        <w:ind w:leftChars="200" w:left="480" w:firstLine="466"/>
      </w:pPr>
    </w:p>
    <w:p w14:paraId="6E4EFE75" w14:textId="77777777" w:rsidR="00DF0A0E" w:rsidRDefault="00884C76">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Consistency</m:t>
              </m:r>
            </m:sub>
          </m:sSub>
          <m:r>
            <w:rPr>
              <w:rFonts w:ascii="Cambria Math" w:hAnsi="Cambria Math"/>
              <w:kern w:val="0"/>
            </w:rPr>
            <m:t>=0.3×(FR+0.01×FFT)+0.7×(-SPA+3×ED+2×AS)-31</m:t>
          </m:r>
        </m:oMath>
      </m:oMathPara>
    </w:p>
    <w:p w14:paraId="56818CC6" w14:textId="77777777" w:rsidR="00333FB6" w:rsidRPr="00FB7B3F" w:rsidRDefault="00333FB6">
      <w:pPr>
        <w:widowControl/>
        <w:ind w:firstLine="466"/>
        <w:jc w:val="left"/>
      </w:pPr>
    </w:p>
    <w:p w14:paraId="2731B091" w14:textId="77777777" w:rsidR="00DF0A0E" w:rsidRDefault="002937CA">
      <w:pPr>
        <w:ind w:firstLine="466"/>
      </w:pPr>
      <w:r w:rsidRPr="00FB7B3F">
        <w:t>对照组和实验组的</w:t>
      </w:r>
      <w:r w:rsidRPr="00FB7B3F">
        <w:t xml:space="preserve"> "</w:t>
      </w:r>
      <w:r w:rsidRPr="00FB7B3F">
        <w:t>一致性</w:t>
      </w:r>
      <w:r w:rsidRPr="00FB7B3F">
        <w:t xml:space="preserve"> "</w:t>
      </w:r>
      <w:r w:rsidRPr="00FB7B3F">
        <w:t>不满意度得分如下所示。</w:t>
      </w:r>
    </w:p>
    <w:p w14:paraId="4FC65935" w14:textId="77777777" w:rsidR="00333FB6" w:rsidRPr="00FB7B3F" w:rsidRDefault="00333FB6">
      <w:pPr>
        <w:widowControl/>
        <w:ind w:firstLine="466"/>
        <w:jc w:val="left"/>
      </w:pPr>
    </w:p>
    <w:p w14:paraId="075934B4" w14:textId="77777777" w:rsidR="00333FB6" w:rsidRPr="00FB7B3F" w:rsidRDefault="00E12E0F">
      <w:pPr>
        <w:keepNext/>
        <w:widowControl/>
        <w:spacing w:line="240" w:lineRule="auto"/>
        <w:ind w:firstLineChars="0" w:firstLine="0"/>
        <w:jc w:val="center"/>
      </w:pPr>
      <w:r w:rsidRPr="00FB7B3F">
        <w:rPr>
          <w:noProof/>
        </w:rPr>
        <w:lastRenderedPageBreak/>
        <w:drawing>
          <wp:inline distT="0" distB="0" distL="0" distR="0" wp14:anchorId="4D7C7949" wp14:editId="3B45D085">
            <wp:extent cx="4572635" cy="27432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384F7993" w14:textId="42429A21"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25</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实验组和对照组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选择日期和时间</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子任务中的</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一致性</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不满意分数的比较</w:t>
      </w:r>
    </w:p>
    <w:p w14:paraId="470C37A6" w14:textId="77777777" w:rsidR="00333FB6" w:rsidRPr="00FB7B3F" w:rsidRDefault="00333FB6">
      <w:pPr>
        <w:widowControl/>
        <w:ind w:firstLine="466"/>
        <w:jc w:val="center"/>
      </w:pPr>
    </w:p>
    <w:p w14:paraId="5BF7E081" w14:textId="77777777" w:rsidR="00DF0A0E" w:rsidRDefault="002937CA">
      <w:pPr>
        <w:ind w:firstLine="466"/>
      </w:pPr>
      <w:r w:rsidRPr="00FB7B3F">
        <w:t>可以看出，</w:t>
      </w:r>
      <w:r w:rsidRPr="00FB7B3F">
        <w:t>"</w:t>
      </w:r>
      <w:r w:rsidRPr="00FB7B3F">
        <w:t>一致性</w:t>
      </w:r>
      <w:r w:rsidRPr="00FB7B3F">
        <w:t xml:space="preserve"> "</w:t>
      </w:r>
      <w:r w:rsidRPr="00FB7B3F">
        <w:t>不满足度公式中的度可以用</w:t>
      </w:r>
      <w:r w:rsidRPr="00FB7B3F">
        <w:t>0</w:t>
      </w:r>
      <w:r w:rsidRPr="00FB7B3F">
        <w:t>为界来评价一致性是否满足。</w:t>
      </w:r>
    </w:p>
    <w:p w14:paraId="69C884C3" w14:textId="77777777" w:rsidR="00333FB6" w:rsidRPr="00FB7B3F" w:rsidRDefault="00333FB6">
      <w:pPr>
        <w:widowControl/>
        <w:ind w:firstLineChars="0" w:firstLine="0"/>
        <w:jc w:val="left"/>
      </w:pPr>
    </w:p>
    <w:p w14:paraId="4F6CA87A" w14:textId="77777777" w:rsidR="00DF0A0E" w:rsidRDefault="002937CA">
      <w:pPr>
        <w:pStyle w:val="3"/>
        <w:ind w:firstLine="471"/>
      </w:pPr>
      <w:bookmarkStart w:id="53" w:name="_Toc105867800"/>
      <w:r w:rsidRPr="00FB7B3F">
        <w:t xml:space="preserve">4.4.4 </w:t>
      </w:r>
      <w:r w:rsidRPr="00FB7B3F">
        <w:t>使用的便利性</w:t>
      </w:r>
      <w:bookmarkEnd w:id="53"/>
    </w:p>
    <w:p w14:paraId="16883494" w14:textId="77777777" w:rsidR="00DF0A0E" w:rsidRDefault="002937CA">
      <w:pPr>
        <w:ind w:firstLine="466"/>
      </w:pPr>
      <w:r w:rsidRPr="00FB7B3F">
        <w:t>实验组和对照组在</w:t>
      </w:r>
      <w:r w:rsidRPr="00FB7B3F">
        <w:t xml:space="preserve"> "</w:t>
      </w:r>
      <w:r w:rsidRPr="00FB7B3F">
        <w:t>选择日期和时间</w:t>
      </w:r>
      <w:r w:rsidRPr="00FB7B3F">
        <w:t xml:space="preserve"> "</w:t>
      </w:r>
      <w:r w:rsidRPr="00FB7B3F">
        <w:t>子任务中的数据比较如下。</w:t>
      </w:r>
    </w:p>
    <w:p w14:paraId="7AFDF93A" w14:textId="77777777" w:rsidR="00333FB6" w:rsidRPr="00FB7B3F" w:rsidRDefault="00333FB6">
      <w:pPr>
        <w:ind w:firstLine="467"/>
        <w:jc w:val="center"/>
        <w:rPr>
          <w:b/>
          <w:bCs/>
        </w:rPr>
      </w:pPr>
    </w:p>
    <w:p w14:paraId="7C4F0DEB" w14:textId="77777777" w:rsidR="00333FB6" w:rsidRPr="00FB7B3F" w:rsidRDefault="00E12E0F">
      <w:pPr>
        <w:spacing w:line="240" w:lineRule="auto"/>
        <w:ind w:firstLineChars="0" w:firstLine="0"/>
        <w:jc w:val="center"/>
        <w:rPr>
          <w:b/>
          <w:bCs/>
        </w:rPr>
      </w:pPr>
      <w:r w:rsidRPr="00FB7B3F">
        <w:rPr>
          <w:b/>
          <w:bCs/>
          <w:noProof/>
        </w:rPr>
        <w:drawing>
          <wp:inline distT="0" distB="0" distL="0" distR="0" wp14:anchorId="005D407B" wp14:editId="147F7113">
            <wp:extent cx="5401310" cy="3243580"/>
            <wp:effectExtent l="0" t="0" r="889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0255C698" w14:textId="0BB9EC44" w:rsidR="00DF0A0E" w:rsidRDefault="002937CA">
      <w:pPr>
        <w:pStyle w:val="a3"/>
        <w:ind w:firstLineChars="0" w:firstLine="0"/>
        <w:jc w:val="center"/>
        <w:rPr>
          <w:rFonts w:ascii="Times New Roman" w:eastAsia="宋体" w:hAnsi="Times New Roman" w:cs="Times New Roman"/>
          <w:sz w:val="24"/>
          <w:szCs w:val="24"/>
        </w:rPr>
      </w:pPr>
      <w:bookmarkStart w:id="54" w:name="_Ref104976660"/>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26</w:t>
      </w:r>
      <w:r w:rsidRPr="00FB7B3F">
        <w:rPr>
          <w:rFonts w:ascii="Times New Roman" w:eastAsia="宋体" w:hAnsi="Times New Roman" w:cs="Times New Roman"/>
          <w:sz w:val="24"/>
          <w:szCs w:val="24"/>
        </w:rPr>
        <w:fldChar w:fldCharType="end"/>
      </w:r>
      <w:bookmarkEnd w:id="54"/>
      <w:r w:rsidRPr="00FB7B3F">
        <w:rPr>
          <w:rFonts w:ascii="Times New Roman" w:eastAsia="宋体" w:hAnsi="Times New Roman" w:cs="Times New Roman"/>
          <w:sz w:val="24"/>
          <w:szCs w:val="24"/>
        </w:rPr>
        <w:t>在</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选择日期和时间</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子任务中，实验组和对照组之间有显著差异的四个眼动跟</w:t>
      </w:r>
      <w:r w:rsidRPr="00FB7B3F">
        <w:rPr>
          <w:rFonts w:ascii="Times New Roman" w:eastAsia="宋体" w:hAnsi="Times New Roman" w:cs="Times New Roman"/>
          <w:sz w:val="24"/>
          <w:szCs w:val="24"/>
        </w:rPr>
        <w:lastRenderedPageBreak/>
        <w:t>踪数据的比较</w:t>
      </w:r>
    </w:p>
    <w:p w14:paraId="4C16992F" w14:textId="77777777" w:rsidR="00333FB6" w:rsidRPr="00FB7B3F" w:rsidRDefault="00333FB6">
      <w:pPr>
        <w:ind w:firstLine="467"/>
        <w:jc w:val="center"/>
        <w:rPr>
          <w:b/>
          <w:bCs/>
        </w:rPr>
      </w:pPr>
    </w:p>
    <w:p w14:paraId="2FB06ADE" w14:textId="11AD3E4C" w:rsidR="00DF0A0E" w:rsidRDefault="002937CA">
      <w:pPr>
        <w:ind w:firstLine="466"/>
      </w:pPr>
      <w:r w:rsidRPr="00FB7B3F">
        <w:t>根据上述</w:t>
      </w:r>
      <w:r w:rsidRPr="00FB7B3F">
        <w:t xml:space="preserve"> </w:t>
      </w:r>
      <w:r w:rsidRPr="00FB7B3F">
        <w:fldChar w:fldCharType="begin"/>
      </w:r>
      <w:r w:rsidRPr="00FB7B3F">
        <w:instrText xml:space="preserve"> REF _Ref104976660 \h </w:instrText>
      </w:r>
      <w:r w:rsidRPr="00FB7B3F">
        <w:fldChar w:fldCharType="separate"/>
      </w:r>
      <w:r w:rsidR="007A07C1" w:rsidRPr="00FB7B3F">
        <w:t>图</w:t>
      </w:r>
      <w:r w:rsidR="007A07C1" w:rsidRPr="00FB7B3F">
        <w:t xml:space="preserve"> </w:t>
      </w:r>
      <w:r w:rsidR="007A07C1">
        <w:rPr>
          <w:noProof/>
        </w:rPr>
        <w:t>26</w:t>
      </w:r>
      <w:r w:rsidRPr="00FB7B3F">
        <w:fldChar w:fldCharType="end"/>
      </w:r>
      <w:r w:rsidRPr="00FB7B3F">
        <w:t>，可以看出</w:t>
      </w:r>
      <w:r w:rsidRPr="00FB7B3F">
        <w:t>3.2</w:t>
      </w:r>
      <w:r w:rsidRPr="00FB7B3F">
        <w:t>节中的分析。实验组的</w:t>
      </w:r>
      <w:r w:rsidRPr="00FB7B3F">
        <w:t xml:space="preserve"> "</w:t>
      </w:r>
      <w:r w:rsidRPr="00FB7B3F">
        <w:t>固定次数</w:t>
      </w:r>
      <w:r w:rsidRPr="00FB7B3F">
        <w:t xml:space="preserve"> "</w:t>
      </w:r>
      <w:r w:rsidRPr="00FB7B3F">
        <w:t>绝大部分高于对照组的平均值，这可以作为一个特征。实验组的</w:t>
      </w:r>
      <w:r w:rsidRPr="00FB7B3F">
        <w:t xml:space="preserve"> "</w:t>
      </w:r>
      <w:r w:rsidRPr="00FB7B3F">
        <w:t>固定时间</w:t>
      </w:r>
      <w:r w:rsidRPr="00FB7B3F">
        <w:t xml:space="preserve"> "</w:t>
      </w:r>
      <w:r w:rsidRPr="00FB7B3F">
        <w:t>明显高于对照组的平均值，这可以作为一个明显的特征。由于</w:t>
      </w:r>
      <w:r w:rsidRPr="00FB7B3F">
        <w:t>AOI</w:t>
      </w:r>
      <w:r w:rsidRPr="00FB7B3F">
        <w:t>区域的数量较少，</w:t>
      </w:r>
      <w:r w:rsidRPr="00FB7B3F">
        <w:t>"</w:t>
      </w:r>
      <w:r w:rsidRPr="00FB7B3F">
        <w:t>扫描路径准确度</w:t>
      </w:r>
      <w:r w:rsidRPr="00FB7B3F">
        <w:t xml:space="preserve"> "</w:t>
      </w:r>
      <w:r w:rsidRPr="00FB7B3F">
        <w:t>相对单一，但仍可明显看出实验组的平均扫描准确度低于对照组的路径，可作为一个特征。实验组的</w:t>
      </w:r>
      <w:r w:rsidRPr="00FB7B3F">
        <w:t xml:space="preserve"> "</w:t>
      </w:r>
      <w:r w:rsidRPr="00FB7B3F">
        <w:t>注意开关数</w:t>
      </w:r>
      <w:r w:rsidRPr="00FB7B3F">
        <w:t xml:space="preserve"> "</w:t>
      </w:r>
      <w:r w:rsidRPr="00FB7B3F">
        <w:t>明显大于对照组的平均值，可以作为一个特征。</w:t>
      </w:r>
    </w:p>
    <w:p w14:paraId="7BC93716" w14:textId="77777777" w:rsidR="00333FB6" w:rsidRPr="00FB7B3F" w:rsidRDefault="00333FB6">
      <w:pPr>
        <w:ind w:firstLine="467"/>
        <w:jc w:val="center"/>
        <w:rPr>
          <w:b/>
          <w:bCs/>
        </w:rPr>
      </w:pPr>
    </w:p>
    <w:p w14:paraId="7153440B" w14:textId="77777777" w:rsidR="00333FB6" w:rsidRPr="00FB7B3F" w:rsidRDefault="00E12E0F">
      <w:pPr>
        <w:spacing w:line="240" w:lineRule="auto"/>
        <w:ind w:firstLineChars="0" w:firstLine="0"/>
        <w:jc w:val="center"/>
        <w:rPr>
          <w:b/>
          <w:bCs/>
        </w:rPr>
      </w:pPr>
      <w:r w:rsidRPr="00FB7B3F">
        <w:rPr>
          <w:b/>
          <w:bCs/>
          <w:noProof/>
        </w:rPr>
        <w:drawing>
          <wp:inline distT="0" distB="0" distL="0" distR="0" wp14:anchorId="782196D4" wp14:editId="3BA442AD">
            <wp:extent cx="5401310" cy="3243580"/>
            <wp:effectExtent l="0" t="0" r="889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1E00A297" w14:textId="6EEE596A" w:rsidR="00DF0A0E" w:rsidRDefault="002937CA">
      <w:pPr>
        <w:pStyle w:val="a3"/>
        <w:ind w:firstLineChars="0" w:firstLine="0"/>
        <w:jc w:val="center"/>
        <w:rPr>
          <w:rFonts w:ascii="Times New Roman" w:eastAsia="宋体" w:hAnsi="Times New Roman" w:cs="Times New Roman"/>
          <w:sz w:val="24"/>
          <w:szCs w:val="24"/>
        </w:rPr>
      </w:pPr>
      <w:bookmarkStart w:id="55" w:name="_Ref104976832"/>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27</w:t>
      </w:r>
      <w:r w:rsidRPr="00FB7B3F">
        <w:rPr>
          <w:rFonts w:ascii="Times New Roman" w:eastAsia="宋体" w:hAnsi="Times New Roman" w:cs="Times New Roman"/>
          <w:sz w:val="24"/>
          <w:szCs w:val="24"/>
        </w:rPr>
        <w:fldChar w:fldCharType="end"/>
      </w:r>
      <w:bookmarkEnd w:id="55"/>
      <w:r w:rsidRPr="00FB7B3F">
        <w:rPr>
          <w:rFonts w:ascii="Times New Roman" w:eastAsia="宋体" w:hAnsi="Times New Roman" w:cs="Times New Roman"/>
          <w:sz w:val="24"/>
          <w:szCs w:val="24"/>
        </w:rPr>
        <w:t>四个眼动数据的比较，在</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选择日期和时间</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子任务中，实验组和对照组之间没有显著差异</w:t>
      </w:r>
    </w:p>
    <w:p w14:paraId="4C8ADDAB" w14:textId="77777777" w:rsidR="00333FB6" w:rsidRPr="00FB7B3F" w:rsidRDefault="00333FB6">
      <w:pPr>
        <w:ind w:firstLine="467"/>
        <w:jc w:val="center"/>
        <w:rPr>
          <w:b/>
          <w:bCs/>
        </w:rPr>
      </w:pPr>
    </w:p>
    <w:p w14:paraId="196A4077" w14:textId="56457983" w:rsidR="00DF0A0E" w:rsidRDefault="002937CA">
      <w:pPr>
        <w:ind w:firstLine="466"/>
      </w:pPr>
      <w:r w:rsidRPr="00FB7B3F">
        <w:fldChar w:fldCharType="begin"/>
      </w:r>
      <w:r w:rsidRPr="00FB7B3F">
        <w:instrText xml:space="preserve"> REF _Ref104976832 \h </w:instrText>
      </w:r>
      <w:r w:rsidRPr="00FB7B3F">
        <w:fldChar w:fldCharType="separate"/>
      </w:r>
      <w:r w:rsidR="007A07C1" w:rsidRPr="00FB7B3F">
        <w:t>图</w:t>
      </w:r>
      <w:r w:rsidR="007A07C1" w:rsidRPr="00FB7B3F">
        <w:t xml:space="preserve"> </w:t>
      </w:r>
      <w:r w:rsidR="007A07C1">
        <w:rPr>
          <w:noProof/>
        </w:rPr>
        <w:t>27</w:t>
      </w:r>
      <w:r w:rsidRPr="00FB7B3F">
        <w:fldChar w:fldCharType="end"/>
      </w:r>
      <w:r w:rsidRPr="00FB7B3F">
        <w:t>显示，如</w:t>
      </w:r>
      <w:r w:rsidRPr="00FB7B3F">
        <w:t>3.2</w:t>
      </w:r>
      <w:r w:rsidRPr="00FB7B3F">
        <w:t>节所分析的。实验组的</w:t>
      </w:r>
      <w:r w:rsidRPr="00FB7B3F">
        <w:t xml:space="preserve"> "</w:t>
      </w:r>
      <w:r w:rsidRPr="00FB7B3F">
        <w:t>固定率</w:t>
      </w:r>
      <w:r w:rsidRPr="00FB7B3F">
        <w:t xml:space="preserve"> "</w:t>
      </w:r>
      <w:r w:rsidRPr="00FB7B3F">
        <w:t>与对照组的中位数和平均值都非常接近，说明它们之间没有明显的差异。对照组的</w:t>
      </w:r>
      <w:r w:rsidRPr="00FB7B3F">
        <w:t xml:space="preserve"> "</w:t>
      </w:r>
      <w:r w:rsidRPr="00FB7B3F">
        <w:t>在相关</w:t>
      </w:r>
      <w:r w:rsidRPr="00FB7B3F">
        <w:t>AOI</w:t>
      </w:r>
      <w:r w:rsidRPr="00FB7B3F">
        <w:t>上的第一次固定时间</w:t>
      </w:r>
      <w:r w:rsidRPr="00FB7B3F">
        <w:t xml:space="preserve"> "</w:t>
      </w:r>
      <w:r w:rsidRPr="00FB7B3F">
        <w:t>和</w:t>
      </w:r>
      <w:r w:rsidRPr="00FB7B3F">
        <w:t xml:space="preserve"> "</w:t>
      </w:r>
      <w:r w:rsidRPr="00FB7B3F">
        <w:t>一个凸壳区域</w:t>
      </w:r>
      <w:r w:rsidRPr="00FB7B3F">
        <w:t xml:space="preserve"> "</w:t>
      </w:r>
      <w:r w:rsidRPr="00FB7B3F">
        <w:t>包含了实验组的所有数据，说明它们之间没有显著差异。实验组的</w:t>
      </w:r>
      <w:r w:rsidRPr="00FB7B3F">
        <w:t xml:space="preserve"> "</w:t>
      </w:r>
      <w:r w:rsidRPr="00FB7B3F">
        <w:t>编辑距离</w:t>
      </w:r>
      <w:r w:rsidRPr="00FB7B3F">
        <w:t xml:space="preserve"> "</w:t>
      </w:r>
      <w:r w:rsidRPr="00FB7B3F">
        <w:t>与对照组的中位数非常接近，说明它们之间没有显著差异。上述表现表明，当</w:t>
      </w:r>
      <w:r w:rsidRPr="00FB7B3F">
        <w:t xml:space="preserve"> "</w:t>
      </w:r>
      <w:r w:rsidRPr="00FB7B3F">
        <w:t>易用性</w:t>
      </w:r>
      <w:r w:rsidRPr="00FB7B3F">
        <w:t xml:space="preserve"> "</w:t>
      </w:r>
      <w:r w:rsidRPr="00FB7B3F">
        <w:t>满足和不满足时，这些指标的表现没有变化，所以不能作为识别</w:t>
      </w:r>
      <w:r w:rsidRPr="00FB7B3F">
        <w:t xml:space="preserve"> "</w:t>
      </w:r>
      <w:r w:rsidRPr="00FB7B3F">
        <w:t>易用性</w:t>
      </w:r>
      <w:r w:rsidRPr="00FB7B3F">
        <w:t xml:space="preserve"> "</w:t>
      </w:r>
      <w:r w:rsidRPr="00FB7B3F">
        <w:t>满足程度的特征。</w:t>
      </w:r>
    </w:p>
    <w:p w14:paraId="1C37E542" w14:textId="77777777" w:rsidR="00DF0A0E" w:rsidRDefault="002937CA">
      <w:pPr>
        <w:ind w:firstLine="466"/>
      </w:pPr>
      <w:r w:rsidRPr="00FB7B3F">
        <w:lastRenderedPageBreak/>
        <w:t>综上所述：当</w:t>
      </w:r>
      <w:r w:rsidRPr="00FB7B3F">
        <w:t xml:space="preserve"> "</w:t>
      </w:r>
      <w:r w:rsidRPr="00FB7B3F">
        <w:t>易用性</w:t>
      </w:r>
      <w:r w:rsidRPr="00FB7B3F">
        <w:t xml:space="preserve"> "</w:t>
      </w:r>
      <w:r w:rsidRPr="00FB7B3F">
        <w:t>不满足时，其特点是固定次数多，固定时间长，扫描路径准确度低，注意力转换高。因此，不满足程度的评价公式中的每个参数都要带入真实值来寻找。</w:t>
      </w:r>
    </w:p>
    <w:p w14:paraId="2EDFC3CC" w14:textId="77777777" w:rsidR="00333FB6" w:rsidRPr="00FB7B3F" w:rsidRDefault="00333FB6">
      <w:pPr>
        <w:ind w:leftChars="200" w:left="480" w:firstLine="466"/>
      </w:pPr>
    </w:p>
    <w:p w14:paraId="2762C828" w14:textId="77777777" w:rsidR="00DF0A0E" w:rsidRDefault="00884C76">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i"/>
                </m:rPr>
                <w:rPr>
                  <w:rFonts w:ascii="Cambria Math" w:hAnsi="Cambria Math"/>
                  <w:kern w:val="0"/>
                </w:rPr>
                <m:t>Ease of use</m:t>
              </m:r>
            </m:sub>
          </m:sSub>
          <m:r>
            <w:rPr>
              <w:rFonts w:ascii="Cambria Math" w:hAnsi="Cambria Math"/>
              <w:kern w:val="0"/>
            </w:rPr>
            <m:t>=0.03*</m:t>
          </m:r>
          <m:d>
            <m:dPr>
              <m:ctrlPr>
                <w:rPr>
                  <w:rFonts w:ascii="Cambria Math" w:hAnsi="Cambria Math"/>
                  <w:i/>
                  <w:kern w:val="0"/>
                </w:rPr>
              </m:ctrlPr>
            </m:dPr>
            <m:e>
              <m:r>
                <w:rPr>
                  <w:rFonts w:ascii="Cambria Math" w:hAnsi="Cambria Math"/>
                  <w:kern w:val="0"/>
                </w:rPr>
                <m:t>100</m:t>
              </m:r>
              <m:r>
                <w:rPr>
                  <w:rFonts w:ascii="Cambria Math" w:hAnsi="Cambria Math"/>
                </w:rPr>
                <m:t>*</m:t>
              </m:r>
              <m:r>
                <w:rPr>
                  <w:rFonts w:ascii="Cambria Math" w:hAnsi="Cambria Math"/>
                  <w:kern w:val="0"/>
                </w:rPr>
                <m:t>FC+</m:t>
              </m:r>
              <m:r>
                <w:rPr>
                  <w:rFonts w:ascii="Cambria Math" w:eastAsiaTheme="minorEastAsia" w:hAnsi="Cambria Math"/>
                </w:rPr>
                <m:t>0.1</m:t>
              </m:r>
              <m:r>
                <w:rPr>
                  <w:rFonts w:ascii="Cambria Math" w:hAnsi="Cambria Math"/>
                </w:rPr>
                <m:t>*</m:t>
              </m:r>
              <m:r>
                <w:rPr>
                  <w:rFonts w:ascii="Cambria Math" w:hAnsi="Cambria Math"/>
                  <w:kern w:val="0"/>
                </w:rPr>
                <m:t>FD</m:t>
              </m:r>
            </m:e>
          </m:d>
          <m:r>
            <w:rPr>
              <w:rFonts w:ascii="Cambria Math" w:hAnsi="Cambria Math"/>
              <w:kern w:val="0"/>
            </w:rPr>
            <m:t>+0.07*</m:t>
          </m:r>
          <m:d>
            <m:dPr>
              <m:ctrlPr>
                <w:rPr>
                  <w:rFonts w:ascii="Cambria Math" w:hAnsi="Cambria Math"/>
                  <w:i/>
                  <w:kern w:val="0"/>
                </w:rPr>
              </m:ctrlPr>
            </m:dPr>
            <m:e>
              <m:r>
                <w:rPr>
                  <w:rFonts w:ascii="Cambria Math" w:eastAsiaTheme="minorEastAsia" w:hAnsi="Cambria Math"/>
                </w:rPr>
                <m:t>-100</m:t>
              </m:r>
              <m:r>
                <w:rPr>
                  <w:rFonts w:ascii="Cambria Math" w:hAnsi="Cambria Math"/>
                </w:rPr>
                <m:t>*</m:t>
              </m:r>
              <m:r>
                <w:rPr>
                  <w:rFonts w:ascii="Cambria Math" w:hAnsi="Cambria Math"/>
                  <w:kern w:val="0"/>
                </w:rPr>
                <m:t>SPA+</m:t>
              </m:r>
              <m:r>
                <w:rPr>
                  <w:rFonts w:ascii="Cambria Math" w:eastAsiaTheme="minorEastAsia" w:hAnsi="Cambria Math"/>
                </w:rPr>
                <m:t>30</m:t>
              </m:r>
              <m:r>
                <w:rPr>
                  <w:rFonts w:ascii="Cambria Math" w:hAnsi="Cambria Math"/>
                </w:rPr>
                <m:t>*</m:t>
              </m:r>
              <m:r>
                <w:rPr>
                  <w:rFonts w:ascii="Cambria Math" w:hAnsi="Cambria Math"/>
                  <w:kern w:val="0"/>
                </w:rPr>
                <m:t>AS</m:t>
              </m:r>
            </m:e>
          </m:d>
          <m:r>
            <w:rPr>
              <w:rFonts w:ascii="Cambria Math" w:hAnsi="Cambria Math"/>
              <w:kern w:val="0"/>
            </w:rPr>
            <m:t>-95</m:t>
          </m:r>
        </m:oMath>
      </m:oMathPara>
    </w:p>
    <w:p w14:paraId="4A9694C7" w14:textId="77777777" w:rsidR="00333FB6" w:rsidRPr="00FB7B3F" w:rsidRDefault="00333FB6">
      <w:pPr>
        <w:widowControl/>
        <w:ind w:firstLineChars="0" w:firstLine="0"/>
        <w:jc w:val="left"/>
      </w:pPr>
    </w:p>
    <w:p w14:paraId="083A0A6C" w14:textId="77777777" w:rsidR="00DF0A0E" w:rsidRDefault="002937CA">
      <w:pPr>
        <w:ind w:firstLine="466"/>
      </w:pPr>
      <w:r w:rsidRPr="00FB7B3F">
        <w:t>对照组和实验组的</w:t>
      </w:r>
      <w:r w:rsidRPr="00FB7B3F">
        <w:t xml:space="preserve"> "</w:t>
      </w:r>
      <w:r w:rsidRPr="00FB7B3F">
        <w:t>使用便利性</w:t>
      </w:r>
      <w:r w:rsidRPr="00FB7B3F">
        <w:t xml:space="preserve"> "</w:t>
      </w:r>
      <w:r w:rsidRPr="00FB7B3F">
        <w:t>不满意度得分如下。</w:t>
      </w:r>
    </w:p>
    <w:p w14:paraId="75034C41" w14:textId="77777777" w:rsidR="00333FB6" w:rsidRPr="00FB7B3F" w:rsidRDefault="00333FB6">
      <w:pPr>
        <w:widowControl/>
        <w:ind w:firstLine="466"/>
        <w:jc w:val="left"/>
      </w:pPr>
    </w:p>
    <w:p w14:paraId="1A915EFD" w14:textId="77777777" w:rsidR="00333FB6" w:rsidRPr="00FB7B3F" w:rsidRDefault="00E12E0F">
      <w:pPr>
        <w:keepNext/>
        <w:widowControl/>
        <w:spacing w:line="240" w:lineRule="auto"/>
        <w:ind w:firstLineChars="0" w:firstLine="0"/>
        <w:jc w:val="center"/>
      </w:pPr>
      <w:r w:rsidRPr="00FB7B3F">
        <w:rPr>
          <w:noProof/>
        </w:rPr>
        <w:drawing>
          <wp:inline distT="0" distB="0" distL="0" distR="0" wp14:anchorId="279EB60C" wp14:editId="0EBAC3FA">
            <wp:extent cx="4572635" cy="27432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35AE8EC0" w14:textId="6A3129EA"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28</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实验组和对照组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选择日期和时间</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子任务中</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易用性</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不满意分数的比较</w:t>
      </w:r>
    </w:p>
    <w:p w14:paraId="522CE96D" w14:textId="77777777" w:rsidR="00333FB6" w:rsidRPr="00FB7B3F" w:rsidRDefault="00333FB6">
      <w:pPr>
        <w:widowControl/>
        <w:ind w:firstLine="466"/>
        <w:jc w:val="center"/>
      </w:pPr>
    </w:p>
    <w:p w14:paraId="04A73A77" w14:textId="77777777" w:rsidR="00DF0A0E" w:rsidRDefault="002937CA">
      <w:pPr>
        <w:ind w:firstLine="466"/>
      </w:pPr>
      <w:r w:rsidRPr="00FB7B3F">
        <w:t>可以看出，</w:t>
      </w:r>
      <w:r w:rsidRPr="00FB7B3F">
        <w:t>"</w:t>
      </w:r>
      <w:r w:rsidRPr="00FB7B3F">
        <w:t>易用性</w:t>
      </w:r>
      <w:r w:rsidRPr="00FB7B3F">
        <w:t xml:space="preserve"> "</w:t>
      </w:r>
      <w:r w:rsidRPr="00FB7B3F">
        <w:t>不满意公式的程度可以用</w:t>
      </w:r>
      <w:r w:rsidRPr="00FB7B3F">
        <w:t>0</w:t>
      </w:r>
      <w:r w:rsidRPr="00FB7B3F">
        <w:t>来评价易用性是否得到满足。</w:t>
      </w:r>
    </w:p>
    <w:p w14:paraId="501BC5C9" w14:textId="77777777" w:rsidR="00333FB6" w:rsidRPr="00FB7B3F" w:rsidRDefault="00333FB6">
      <w:pPr>
        <w:widowControl/>
        <w:ind w:firstLine="466"/>
        <w:jc w:val="left"/>
      </w:pPr>
    </w:p>
    <w:p w14:paraId="1E7A8B20" w14:textId="77777777" w:rsidR="00DF0A0E" w:rsidRDefault="002937CA">
      <w:pPr>
        <w:pStyle w:val="3"/>
        <w:ind w:firstLine="471"/>
      </w:pPr>
      <w:bookmarkStart w:id="56" w:name="_Toc105867801"/>
      <w:r w:rsidRPr="00FB7B3F">
        <w:t xml:space="preserve">4.4.5 </w:t>
      </w:r>
      <w:r w:rsidRPr="00FB7B3F">
        <w:t>设备效率</w:t>
      </w:r>
      <w:bookmarkEnd w:id="56"/>
    </w:p>
    <w:p w14:paraId="5E37FE53" w14:textId="77777777" w:rsidR="00DF0A0E" w:rsidRDefault="002937CA">
      <w:pPr>
        <w:ind w:firstLine="466"/>
      </w:pPr>
      <w:r w:rsidRPr="00FB7B3F">
        <w:t>在</w:t>
      </w:r>
      <w:r w:rsidRPr="00FB7B3F">
        <w:t xml:space="preserve"> "</w:t>
      </w:r>
      <w:r w:rsidRPr="00FB7B3F">
        <w:t>提交预订信息</w:t>
      </w:r>
      <w:r w:rsidRPr="00FB7B3F">
        <w:t xml:space="preserve"> "</w:t>
      </w:r>
      <w:r w:rsidRPr="00FB7B3F">
        <w:t>子任务中，实验组和对照组的数据比较如下：。</w:t>
      </w:r>
    </w:p>
    <w:p w14:paraId="7F4DA63E" w14:textId="77777777" w:rsidR="00333FB6" w:rsidRPr="00FB7B3F" w:rsidRDefault="00333FB6">
      <w:pPr>
        <w:widowControl/>
        <w:ind w:firstLine="466"/>
        <w:jc w:val="center"/>
      </w:pPr>
    </w:p>
    <w:p w14:paraId="60EF88EA"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2DFD0A97" wp14:editId="5F8C023E">
            <wp:extent cx="5401310" cy="4859020"/>
            <wp:effectExtent l="0" t="0" r="889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5401310" cy="4859020"/>
                    </a:xfrm>
                    <a:prstGeom prst="rect">
                      <a:avLst/>
                    </a:prstGeom>
                    <a:noFill/>
                  </pic:spPr>
                </pic:pic>
              </a:graphicData>
            </a:graphic>
          </wp:inline>
        </w:drawing>
      </w:r>
    </w:p>
    <w:p w14:paraId="25249CBB" w14:textId="772C9F8E" w:rsidR="00DF0A0E" w:rsidRDefault="002937CA">
      <w:pPr>
        <w:pStyle w:val="a3"/>
        <w:ind w:firstLineChars="0" w:firstLine="0"/>
        <w:jc w:val="center"/>
        <w:rPr>
          <w:rFonts w:ascii="Times New Roman" w:eastAsia="宋体" w:hAnsi="Times New Roman" w:cs="Times New Roman"/>
          <w:sz w:val="24"/>
          <w:szCs w:val="24"/>
        </w:rPr>
      </w:pPr>
      <w:bookmarkStart w:id="57" w:name="_Ref104977035"/>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29</w:t>
      </w:r>
      <w:r w:rsidRPr="00FB7B3F">
        <w:rPr>
          <w:rFonts w:ascii="Times New Roman" w:eastAsia="宋体" w:hAnsi="Times New Roman" w:cs="Times New Roman"/>
          <w:sz w:val="24"/>
          <w:szCs w:val="24"/>
        </w:rPr>
        <w:fldChar w:fldCharType="end"/>
      </w:r>
      <w:bookmarkEnd w:id="57"/>
      <w:r w:rsidRPr="00FB7B3F">
        <w:rPr>
          <w:rFonts w:ascii="Times New Roman" w:eastAsia="宋体" w:hAnsi="Times New Roman" w:cs="Times New Roman"/>
          <w:sz w:val="24"/>
          <w:szCs w:val="24"/>
        </w:rPr>
        <w:t>在</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提交预订信息</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子任务中，实验组和对照组之间有显著差异的五个眼动跟踪数据的比较</w:t>
      </w:r>
    </w:p>
    <w:p w14:paraId="067181FD" w14:textId="77777777" w:rsidR="00333FB6" w:rsidRPr="00FB7B3F" w:rsidRDefault="00333FB6">
      <w:pPr>
        <w:widowControl/>
        <w:ind w:firstLine="466"/>
        <w:jc w:val="center"/>
      </w:pPr>
    </w:p>
    <w:p w14:paraId="089D7EF7" w14:textId="30A4BE19" w:rsidR="00DF0A0E" w:rsidRDefault="002937CA">
      <w:pPr>
        <w:ind w:firstLine="466"/>
      </w:pPr>
      <w:r w:rsidRPr="00FB7B3F">
        <w:t>上述的</w:t>
      </w:r>
      <w:r w:rsidRPr="00FB7B3F">
        <w:t xml:space="preserve"> </w:t>
      </w:r>
      <w:r w:rsidRPr="00FB7B3F">
        <w:fldChar w:fldCharType="begin"/>
      </w:r>
      <w:r w:rsidRPr="00FB7B3F">
        <w:instrText xml:space="preserve"> REF _Ref104977035 \h </w:instrText>
      </w:r>
      <w:r w:rsidRPr="00FB7B3F">
        <w:fldChar w:fldCharType="separate"/>
      </w:r>
      <w:r w:rsidR="007A07C1" w:rsidRPr="00FB7B3F">
        <w:t>图</w:t>
      </w:r>
      <w:r w:rsidR="007A07C1" w:rsidRPr="00FB7B3F">
        <w:t xml:space="preserve"> </w:t>
      </w:r>
      <w:r w:rsidR="007A07C1">
        <w:rPr>
          <w:noProof/>
        </w:rPr>
        <w:t>29</w:t>
      </w:r>
      <w:r w:rsidRPr="00FB7B3F">
        <w:fldChar w:fldCharType="end"/>
      </w:r>
      <w:r w:rsidRPr="00FB7B3F">
        <w:t>可以看作是</w:t>
      </w:r>
      <w:r w:rsidRPr="00FB7B3F">
        <w:t>3.2</w:t>
      </w:r>
      <w:r w:rsidRPr="00FB7B3F">
        <w:t>节中的分析。实验组的固定次数比对照组高，这可以作为一个特征。实验组的固定时间比对照组高，这可以作为一个特征。由于</w:t>
      </w:r>
      <w:r w:rsidRPr="00FB7B3F">
        <w:t>AOI</w:t>
      </w:r>
      <w:r w:rsidRPr="00FB7B3F">
        <w:t>区域的数量较少，扫描路径准确度相对单一，但仍能明显看出实验组的平均扫描准确度低于对照组，这可作为一个特征。实验组的注意开关绝大部分都高于对照组，这可以作为一个特征。实验组的凸壳比对照组高，这可以作为一个特征。</w:t>
      </w:r>
    </w:p>
    <w:p w14:paraId="181151B2" w14:textId="77777777" w:rsidR="00333FB6" w:rsidRPr="00FB7B3F" w:rsidRDefault="00333FB6">
      <w:pPr>
        <w:widowControl/>
        <w:ind w:firstLine="466"/>
        <w:jc w:val="center"/>
      </w:pPr>
    </w:p>
    <w:p w14:paraId="6B77CBF0" w14:textId="77777777" w:rsidR="00333FB6" w:rsidRPr="00FB7B3F" w:rsidRDefault="00E12E0F">
      <w:pPr>
        <w:widowControl/>
        <w:spacing w:line="240" w:lineRule="auto"/>
        <w:ind w:firstLineChars="0" w:firstLine="0"/>
        <w:jc w:val="center"/>
      </w:pPr>
      <w:r w:rsidRPr="00FB7B3F">
        <w:rPr>
          <w:noProof/>
        </w:rPr>
        <w:lastRenderedPageBreak/>
        <w:drawing>
          <wp:inline distT="0" distB="0" distL="0" distR="0" wp14:anchorId="193EF7FE" wp14:editId="1FBC7B3B">
            <wp:extent cx="5401310" cy="3243580"/>
            <wp:effectExtent l="0" t="0" r="889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401310" cy="3243580"/>
                    </a:xfrm>
                    <a:prstGeom prst="rect">
                      <a:avLst/>
                    </a:prstGeom>
                    <a:noFill/>
                  </pic:spPr>
                </pic:pic>
              </a:graphicData>
            </a:graphic>
          </wp:inline>
        </w:drawing>
      </w:r>
    </w:p>
    <w:p w14:paraId="1D1C72B8" w14:textId="471AC8EC" w:rsidR="00DF0A0E" w:rsidRDefault="002937CA">
      <w:pPr>
        <w:pStyle w:val="a3"/>
        <w:ind w:firstLineChars="0" w:firstLine="0"/>
        <w:jc w:val="center"/>
        <w:rPr>
          <w:rFonts w:ascii="Times New Roman" w:eastAsia="宋体" w:hAnsi="Times New Roman" w:cs="Times New Roman"/>
          <w:sz w:val="24"/>
          <w:szCs w:val="24"/>
        </w:rPr>
      </w:pPr>
      <w:bookmarkStart w:id="58" w:name="_Ref104977149"/>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30</w:t>
      </w:r>
      <w:r w:rsidRPr="00FB7B3F">
        <w:rPr>
          <w:rFonts w:ascii="Times New Roman" w:eastAsia="宋体" w:hAnsi="Times New Roman" w:cs="Times New Roman"/>
          <w:sz w:val="24"/>
          <w:szCs w:val="24"/>
        </w:rPr>
        <w:fldChar w:fldCharType="end"/>
      </w:r>
      <w:bookmarkEnd w:id="58"/>
      <w:r w:rsidRPr="00FB7B3F">
        <w:rPr>
          <w:rFonts w:ascii="Times New Roman" w:eastAsia="宋体" w:hAnsi="Times New Roman" w:cs="Times New Roman"/>
          <w:sz w:val="24"/>
          <w:szCs w:val="24"/>
        </w:rPr>
        <w:t>在</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提交预订信息</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子任务中，实验组和对照组的三个眼动数据的比较没有显著差异</w:t>
      </w:r>
    </w:p>
    <w:p w14:paraId="06CD940B" w14:textId="77777777" w:rsidR="00333FB6" w:rsidRPr="00FB7B3F" w:rsidRDefault="00333FB6">
      <w:pPr>
        <w:widowControl/>
        <w:ind w:firstLine="466"/>
        <w:jc w:val="center"/>
      </w:pPr>
    </w:p>
    <w:p w14:paraId="6769BE07" w14:textId="24498DB1" w:rsidR="00DF0A0E" w:rsidRDefault="002937CA">
      <w:pPr>
        <w:ind w:firstLine="466"/>
      </w:pPr>
      <w:r w:rsidRPr="00FB7B3F">
        <w:fldChar w:fldCharType="begin"/>
      </w:r>
      <w:r w:rsidRPr="00FB7B3F">
        <w:instrText xml:space="preserve"> REF _Ref104977149 \h </w:instrText>
      </w:r>
      <w:r w:rsidRPr="00FB7B3F">
        <w:fldChar w:fldCharType="separate"/>
      </w:r>
      <w:r w:rsidR="007A07C1" w:rsidRPr="00FB7B3F">
        <w:t>图</w:t>
      </w:r>
      <w:r w:rsidR="007A07C1" w:rsidRPr="00FB7B3F">
        <w:t xml:space="preserve"> </w:t>
      </w:r>
      <w:r w:rsidR="007A07C1">
        <w:rPr>
          <w:noProof/>
        </w:rPr>
        <w:t>30</w:t>
      </w:r>
      <w:r w:rsidRPr="00FB7B3F">
        <w:fldChar w:fldCharType="end"/>
      </w:r>
      <w:r w:rsidRPr="00FB7B3F">
        <w:t>显示，正如第</w:t>
      </w:r>
      <w:r w:rsidRPr="00FB7B3F">
        <w:t>3.2</w:t>
      </w:r>
      <w:r w:rsidRPr="00FB7B3F">
        <w:t>节所分析的那样。固定率</w:t>
      </w:r>
      <w:r w:rsidRPr="00FB7B3F">
        <w:t>"</w:t>
      </w:r>
      <w:r w:rsidRPr="00FB7B3F">
        <w:t>、</w:t>
      </w:r>
      <w:r w:rsidRPr="00FB7B3F">
        <w:t>"</w:t>
      </w:r>
      <w:r w:rsidRPr="00FB7B3F">
        <w:t>在相关</w:t>
      </w:r>
      <w:r w:rsidRPr="00FB7B3F">
        <w:t>AOI</w:t>
      </w:r>
      <w:r w:rsidRPr="00FB7B3F">
        <w:t>上的首次固定时间</w:t>
      </w:r>
      <w:r w:rsidRPr="00FB7B3F">
        <w:t>"</w:t>
      </w:r>
      <w:r w:rsidRPr="00FB7B3F">
        <w:t>、</w:t>
      </w:r>
      <w:r w:rsidRPr="00FB7B3F">
        <w:t>"</w:t>
      </w:r>
      <w:r w:rsidRPr="00FB7B3F">
        <w:t>编辑距离</w:t>
      </w:r>
      <w:r w:rsidRPr="00FB7B3F">
        <w:t xml:space="preserve"> "</w:t>
      </w:r>
      <w:r w:rsidRPr="00FB7B3F">
        <w:t>这三个指标都显示，对照组的数据完全包含了实验组的所有数据，说明对照组和实验组之间没有明显差异。上述表现表明，在</w:t>
      </w:r>
      <w:r w:rsidRPr="00FB7B3F">
        <w:t xml:space="preserve"> "</w:t>
      </w:r>
      <w:r w:rsidRPr="00FB7B3F">
        <w:t>设备效率</w:t>
      </w:r>
      <w:r w:rsidRPr="00FB7B3F">
        <w:t xml:space="preserve"> "</w:t>
      </w:r>
      <w:r w:rsidRPr="00FB7B3F">
        <w:t>满足和不满足时，这些指标的表现没有变化，因此不能作为识别</w:t>
      </w:r>
      <w:r w:rsidRPr="00FB7B3F">
        <w:t xml:space="preserve"> "</w:t>
      </w:r>
      <w:r w:rsidRPr="00FB7B3F">
        <w:t>设备效率</w:t>
      </w:r>
      <w:r w:rsidRPr="00FB7B3F">
        <w:t xml:space="preserve"> "</w:t>
      </w:r>
      <w:r w:rsidRPr="00FB7B3F">
        <w:t>满足程度的一个特征。</w:t>
      </w:r>
    </w:p>
    <w:p w14:paraId="5EAC13CB" w14:textId="77777777" w:rsidR="00DF0A0E" w:rsidRDefault="002937CA">
      <w:pPr>
        <w:ind w:firstLine="466"/>
      </w:pPr>
      <w:r w:rsidRPr="00FB7B3F">
        <w:t>综上所述：当</w:t>
      </w:r>
      <w:r w:rsidRPr="00FB7B3F">
        <w:t xml:space="preserve"> "</w:t>
      </w:r>
      <w:r w:rsidRPr="00FB7B3F">
        <w:t>设备效率</w:t>
      </w:r>
      <w:r w:rsidRPr="00FB7B3F">
        <w:t xml:space="preserve"> "</w:t>
      </w:r>
      <w:r w:rsidRPr="00FB7B3F">
        <w:t>不满足时，其特点是固定次数多，固定时间长，扫描路径精度低，注意力转换多，凸壳面积大。因此，将各参数的不满足程度的评价公式带到真实值中去寻找。</w:t>
      </w:r>
    </w:p>
    <w:p w14:paraId="56DE2B20" w14:textId="77777777" w:rsidR="00333FB6" w:rsidRPr="00FB7B3F" w:rsidRDefault="00333FB6">
      <w:pPr>
        <w:ind w:leftChars="200" w:left="480" w:firstLine="466"/>
      </w:pPr>
    </w:p>
    <w:p w14:paraId="0A803940" w14:textId="77777777" w:rsidR="00DF0A0E" w:rsidRDefault="00884C76">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Device efficiency</m:t>
              </m:r>
            </m:sub>
          </m:sSub>
          <m:r>
            <w:rPr>
              <w:rFonts w:ascii="Cambria Math" w:hAnsi="Cambria Math"/>
              <w:kern w:val="0"/>
            </w:rPr>
            <m:t>=0.3*</m:t>
          </m:r>
          <m:d>
            <m:dPr>
              <m:ctrlPr>
                <w:rPr>
                  <w:rFonts w:ascii="Cambria Math" w:hAnsi="Cambria Math"/>
                  <w:i/>
                  <w:kern w:val="0"/>
                </w:rPr>
              </m:ctrlPr>
            </m:dPr>
            <m:e>
              <m:r>
                <w:rPr>
                  <w:rFonts w:ascii="Cambria Math" w:hAnsi="Cambria Math"/>
                  <w:kern w:val="0"/>
                </w:rPr>
                <m:t>FC+</m:t>
              </m:r>
              <m:r>
                <w:rPr>
                  <w:rFonts w:ascii="Cambria Math" w:eastAsiaTheme="minorEastAsia" w:hAnsi="Cambria Math"/>
                </w:rPr>
                <m:t>0.1</m:t>
              </m:r>
              <m:r>
                <w:rPr>
                  <w:rFonts w:ascii="Cambria Math" w:hAnsi="Cambria Math"/>
                </w:rPr>
                <m:t>*</m:t>
              </m:r>
              <m:r>
                <w:rPr>
                  <w:rFonts w:ascii="Cambria Math" w:hAnsi="Cambria Math"/>
                  <w:kern w:val="0"/>
                </w:rPr>
                <m:t>FD</m:t>
              </m:r>
            </m:e>
          </m:d>
          <m:r>
            <w:rPr>
              <w:rFonts w:ascii="Cambria Math" w:hAnsi="Cambria Math"/>
              <w:kern w:val="0"/>
            </w:rPr>
            <m:t>+0.7*</m:t>
          </m:r>
          <m:d>
            <m:dPr>
              <m:ctrlPr>
                <w:rPr>
                  <w:rFonts w:ascii="Cambria Math" w:hAnsi="Cambria Math"/>
                  <w:i/>
                  <w:kern w:val="0"/>
                </w:rPr>
              </m:ctrlPr>
            </m:dPr>
            <m:e>
              <m:r>
                <w:rPr>
                  <w:rFonts w:ascii="Cambria Math" w:eastAsiaTheme="minorEastAsia" w:hAnsi="Cambria Math"/>
                </w:rPr>
                <m:t>-</m:t>
              </m:r>
              <m:r>
                <w:rPr>
                  <w:rFonts w:ascii="Cambria Math" w:hAnsi="Cambria Math"/>
                  <w:kern w:val="0"/>
                </w:rPr>
                <m:t>SPA+AS+CA</m:t>
              </m:r>
            </m:e>
          </m:d>
          <m:r>
            <w:rPr>
              <w:rFonts w:ascii="Cambria Math" w:hAnsi="Cambria Math"/>
              <w:kern w:val="0"/>
            </w:rPr>
            <m:t>-300</m:t>
          </m:r>
        </m:oMath>
      </m:oMathPara>
    </w:p>
    <w:p w14:paraId="7CF10BF6" w14:textId="77777777" w:rsidR="00333FB6" w:rsidRPr="00FB7B3F" w:rsidRDefault="00333FB6">
      <w:pPr>
        <w:widowControl/>
        <w:ind w:firstLine="466"/>
        <w:jc w:val="left"/>
      </w:pPr>
    </w:p>
    <w:p w14:paraId="47D4A11D" w14:textId="77777777" w:rsidR="00DF0A0E" w:rsidRDefault="002937CA">
      <w:pPr>
        <w:ind w:firstLine="466"/>
      </w:pPr>
      <w:r w:rsidRPr="00FB7B3F">
        <w:t>对照组和实验组对</w:t>
      </w:r>
      <w:r w:rsidRPr="00FB7B3F">
        <w:t xml:space="preserve"> "</w:t>
      </w:r>
      <w:r w:rsidRPr="00FB7B3F">
        <w:t>设备效率</w:t>
      </w:r>
      <w:r w:rsidRPr="00FB7B3F">
        <w:t xml:space="preserve"> "</w:t>
      </w:r>
      <w:r w:rsidRPr="00FB7B3F">
        <w:t>不满意的评分，如下图所示。</w:t>
      </w:r>
    </w:p>
    <w:p w14:paraId="22D6C82C" w14:textId="77777777" w:rsidR="00333FB6" w:rsidRPr="00FB7B3F" w:rsidRDefault="00333FB6">
      <w:pPr>
        <w:widowControl/>
        <w:ind w:firstLine="466"/>
        <w:jc w:val="left"/>
      </w:pPr>
    </w:p>
    <w:p w14:paraId="24CA085E" w14:textId="77777777" w:rsidR="00333FB6" w:rsidRPr="00FB7B3F" w:rsidRDefault="00E12E0F">
      <w:pPr>
        <w:keepNext/>
        <w:widowControl/>
        <w:spacing w:line="240" w:lineRule="auto"/>
        <w:ind w:firstLineChars="0" w:firstLine="0"/>
        <w:jc w:val="center"/>
      </w:pPr>
      <w:r w:rsidRPr="00FB7B3F">
        <w:rPr>
          <w:noProof/>
        </w:rPr>
        <w:lastRenderedPageBreak/>
        <w:drawing>
          <wp:inline distT="0" distB="0" distL="0" distR="0" wp14:anchorId="1CD04381" wp14:editId="7CBA60C2">
            <wp:extent cx="4572635" cy="27432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4335C0C2" w14:textId="009A1459"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31</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实验组和对照组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提交预订信息</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子任务中</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设备效率</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不满意分数的比较</w:t>
      </w:r>
    </w:p>
    <w:p w14:paraId="72EA3A04" w14:textId="77777777" w:rsidR="00333FB6" w:rsidRPr="00FB7B3F" w:rsidRDefault="00333FB6">
      <w:pPr>
        <w:widowControl/>
        <w:ind w:firstLine="466"/>
        <w:jc w:val="center"/>
      </w:pPr>
    </w:p>
    <w:p w14:paraId="0030A98C" w14:textId="77777777" w:rsidR="00DF0A0E" w:rsidRDefault="002937CA">
      <w:pPr>
        <w:ind w:firstLine="466"/>
      </w:pPr>
      <w:r w:rsidRPr="00FB7B3F">
        <w:t>可以看出，不满足的公式度可以以</w:t>
      </w:r>
      <w:r w:rsidRPr="00FB7B3F">
        <w:t>0</w:t>
      </w:r>
      <w:r w:rsidRPr="00FB7B3F">
        <w:t>为界来评价是否满足</w:t>
      </w:r>
      <w:r w:rsidRPr="00FB7B3F">
        <w:t xml:space="preserve"> "</w:t>
      </w:r>
      <w:r w:rsidRPr="00FB7B3F">
        <w:t>设备效率</w:t>
      </w:r>
      <w:r w:rsidRPr="00FB7B3F">
        <w:t>"</w:t>
      </w:r>
      <w:r w:rsidRPr="00FB7B3F">
        <w:t>。</w:t>
      </w:r>
    </w:p>
    <w:p w14:paraId="5D33440F" w14:textId="77777777" w:rsidR="00333FB6" w:rsidRPr="00FB7B3F" w:rsidRDefault="00333FB6">
      <w:pPr>
        <w:widowControl/>
        <w:ind w:firstLine="466"/>
        <w:jc w:val="left"/>
      </w:pPr>
    </w:p>
    <w:p w14:paraId="65E515E1" w14:textId="77777777" w:rsidR="00DF0A0E" w:rsidRDefault="002937CA">
      <w:pPr>
        <w:pStyle w:val="3"/>
        <w:ind w:firstLine="471"/>
      </w:pPr>
      <w:bookmarkStart w:id="59" w:name="_Toc105867802"/>
      <w:r w:rsidRPr="00FB7B3F">
        <w:t xml:space="preserve">4.4.6 </w:t>
      </w:r>
      <w:r w:rsidRPr="00FB7B3F">
        <w:t>可及性</w:t>
      </w:r>
      <w:bookmarkEnd w:id="59"/>
    </w:p>
    <w:p w14:paraId="20855785" w14:textId="77777777" w:rsidR="00DF0A0E" w:rsidRDefault="002937CA">
      <w:pPr>
        <w:ind w:firstLine="466"/>
      </w:pPr>
      <w:r w:rsidRPr="00FB7B3F">
        <w:t>实验组和对照组在</w:t>
      </w:r>
      <w:r w:rsidRPr="00FB7B3F">
        <w:t xml:space="preserve"> "</w:t>
      </w:r>
      <w:r w:rsidRPr="00FB7B3F">
        <w:t>选择座位</w:t>
      </w:r>
      <w:r w:rsidRPr="00FB7B3F">
        <w:t xml:space="preserve"> "</w:t>
      </w:r>
      <w:r w:rsidRPr="00FB7B3F">
        <w:t>子任务中的数据比较如下。</w:t>
      </w:r>
    </w:p>
    <w:p w14:paraId="785DBA98" w14:textId="77777777" w:rsidR="00333FB6" w:rsidRPr="00FB7B3F" w:rsidRDefault="00E12E0F">
      <w:pPr>
        <w:spacing w:line="240" w:lineRule="auto"/>
        <w:ind w:firstLineChars="0" w:firstLine="0"/>
        <w:jc w:val="center"/>
      </w:pPr>
      <w:r w:rsidRPr="00FB7B3F">
        <w:rPr>
          <w:noProof/>
        </w:rPr>
        <w:lastRenderedPageBreak/>
        <w:drawing>
          <wp:inline distT="0" distB="0" distL="0" distR="0" wp14:anchorId="151EFBD3" wp14:editId="60AF7F2E">
            <wp:extent cx="5401310" cy="6480810"/>
            <wp:effectExtent l="0" t="0" r="8890" b="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15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401310" cy="6480810"/>
                    </a:xfrm>
                    <a:prstGeom prst="rect">
                      <a:avLst/>
                    </a:prstGeom>
                    <a:noFill/>
                  </pic:spPr>
                </pic:pic>
              </a:graphicData>
            </a:graphic>
          </wp:inline>
        </w:drawing>
      </w:r>
    </w:p>
    <w:p w14:paraId="367B5811" w14:textId="1E210EC4" w:rsidR="00DF0A0E" w:rsidRDefault="002937CA">
      <w:pPr>
        <w:pStyle w:val="a3"/>
        <w:ind w:firstLineChars="0" w:firstLine="0"/>
        <w:jc w:val="center"/>
        <w:rPr>
          <w:rFonts w:ascii="Times New Roman" w:eastAsia="宋体" w:hAnsi="Times New Roman" w:cs="Times New Roman"/>
          <w:sz w:val="24"/>
          <w:szCs w:val="24"/>
        </w:rPr>
      </w:pPr>
      <w:bookmarkStart w:id="60" w:name="_Ref104977351"/>
      <w:r w:rsidRPr="00FB7B3F">
        <w:rPr>
          <w:rFonts w:ascii="Times New Roman" w:eastAsia="宋体" w:hAnsi="Times New Roman" w:cs="Times New Roman"/>
          <w:sz w:val="24"/>
          <w:szCs w:val="24"/>
        </w:rPr>
        <w:t>图</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fldChar w:fldCharType="begin"/>
      </w:r>
      <w:r w:rsidRPr="00FB7B3F">
        <w:rPr>
          <w:rFonts w:ascii="Times New Roman" w:eastAsia="宋体" w:hAnsi="Times New Roman" w:cs="Times New Roman"/>
          <w:sz w:val="24"/>
          <w:szCs w:val="24"/>
        </w:rPr>
        <w:instrText xml:space="preserve"> SEQ Figure \* ARABIC </w:instrText>
      </w:r>
      <w:r w:rsidRPr="00FB7B3F">
        <w:rPr>
          <w:rFonts w:ascii="Times New Roman" w:eastAsia="宋体" w:hAnsi="Times New Roman" w:cs="Times New Roman"/>
          <w:sz w:val="24"/>
          <w:szCs w:val="24"/>
        </w:rPr>
        <w:fldChar w:fldCharType="separate"/>
      </w:r>
      <w:r w:rsidR="007A07C1">
        <w:rPr>
          <w:rFonts w:ascii="Times New Roman" w:eastAsia="宋体" w:hAnsi="Times New Roman" w:cs="Times New Roman"/>
          <w:noProof/>
          <w:sz w:val="24"/>
          <w:szCs w:val="24"/>
        </w:rPr>
        <w:t>32</w:t>
      </w:r>
      <w:r w:rsidRPr="00FB7B3F">
        <w:rPr>
          <w:rFonts w:ascii="Times New Roman" w:eastAsia="宋体" w:hAnsi="Times New Roman" w:cs="Times New Roman"/>
          <w:sz w:val="24"/>
          <w:szCs w:val="24"/>
        </w:rPr>
        <w:fldChar w:fldCharType="end"/>
      </w:r>
      <w:bookmarkEnd w:id="60"/>
      <w:r w:rsidRPr="00FB7B3F">
        <w:rPr>
          <w:rFonts w:ascii="Times New Roman" w:eastAsia="宋体" w:hAnsi="Times New Roman" w:cs="Times New Roman"/>
          <w:sz w:val="24"/>
          <w:szCs w:val="24"/>
        </w:rPr>
        <w:t>在</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选择座位</w:t>
      </w:r>
      <w:r w:rsidRPr="00FB7B3F">
        <w:rPr>
          <w:rFonts w:ascii="Times New Roman" w:eastAsia="宋体" w:hAnsi="Times New Roman" w:cs="Times New Roman"/>
          <w:sz w:val="24"/>
          <w:szCs w:val="24"/>
        </w:rPr>
        <w:t xml:space="preserve"> "</w:t>
      </w:r>
      <w:r w:rsidRPr="00FB7B3F">
        <w:rPr>
          <w:rFonts w:ascii="Times New Roman" w:eastAsia="宋体" w:hAnsi="Times New Roman" w:cs="Times New Roman"/>
          <w:sz w:val="24"/>
          <w:szCs w:val="24"/>
        </w:rPr>
        <w:t>子任务中，实验组和对照组之间有显著差异的八个眼动跟踪数据的比较</w:t>
      </w:r>
    </w:p>
    <w:p w14:paraId="41ABE941" w14:textId="77777777" w:rsidR="00333FB6" w:rsidRPr="00FB7B3F" w:rsidRDefault="00333FB6">
      <w:pPr>
        <w:ind w:leftChars="200" w:left="480" w:firstLine="466"/>
        <w:jc w:val="center"/>
      </w:pPr>
    </w:p>
    <w:p w14:paraId="34EE5A58" w14:textId="3A286D85" w:rsidR="00DF0A0E" w:rsidRDefault="002937CA">
      <w:pPr>
        <w:ind w:firstLine="466"/>
      </w:pPr>
      <w:r w:rsidRPr="00FB7B3F">
        <w:t>中的</w:t>
      </w:r>
      <w:r w:rsidRPr="00FB7B3F">
        <w:t xml:space="preserve"> </w:t>
      </w:r>
      <w:r w:rsidRPr="00FB7B3F">
        <w:fldChar w:fldCharType="begin"/>
      </w:r>
      <w:r w:rsidRPr="00FB7B3F">
        <w:instrText xml:space="preserve"> REF _Ref104977351 \h </w:instrText>
      </w:r>
      <w:r w:rsidRPr="00FB7B3F">
        <w:fldChar w:fldCharType="separate"/>
      </w:r>
      <w:r w:rsidR="007A07C1" w:rsidRPr="00FB7B3F">
        <w:t>图</w:t>
      </w:r>
      <w:r w:rsidR="007A07C1" w:rsidRPr="00FB7B3F">
        <w:t xml:space="preserve"> </w:t>
      </w:r>
      <w:r w:rsidR="007A07C1">
        <w:rPr>
          <w:noProof/>
        </w:rPr>
        <w:t>32</w:t>
      </w:r>
      <w:r w:rsidRPr="00FB7B3F">
        <w:fldChar w:fldCharType="end"/>
      </w:r>
      <w:r w:rsidRPr="00FB7B3F">
        <w:t>，可以看出</w:t>
      </w:r>
      <w:r w:rsidRPr="00FB7B3F">
        <w:t>3.2</w:t>
      </w:r>
      <w:r w:rsidRPr="00FB7B3F">
        <w:t>节中的分析。实验组的固定次数比对照组高，这可以作为一个特征。实验组的固定时间高于对照组的固定时间，这可以作为一个特征。实验组的固定率绝大部分低于对照组，这可以作为特征。实验组在</w:t>
      </w:r>
      <w:r w:rsidRPr="00FB7B3F">
        <w:t>AOI</w:t>
      </w:r>
      <w:r w:rsidRPr="00FB7B3F">
        <w:t>上第一次定影的平均数</w:t>
      </w:r>
      <w:r w:rsidRPr="00FB7B3F">
        <w:lastRenderedPageBreak/>
        <w:t>和中位数都高于对照组，这可以作为一个特征。实验组的扫描路径精度低于对照组，可以作为一个特征。实验组的编辑距离高于对照组，这可以作为一个特征。实验组的注意力转换比对照组高，这可以作为一个特征。实验组的凸壳比对照组高，可以作为一个特征。</w:t>
      </w:r>
    </w:p>
    <w:p w14:paraId="370CB776" w14:textId="77777777" w:rsidR="00DF0A0E" w:rsidRDefault="002937CA">
      <w:pPr>
        <w:ind w:firstLine="466"/>
      </w:pPr>
      <w:r w:rsidRPr="00FB7B3F">
        <w:t>综上所述：当</w:t>
      </w:r>
      <w:r w:rsidRPr="00FB7B3F">
        <w:t xml:space="preserve"> "</w:t>
      </w:r>
      <w:r w:rsidRPr="00FB7B3F">
        <w:t>可及性</w:t>
      </w:r>
      <w:r w:rsidRPr="00FB7B3F">
        <w:t xml:space="preserve"> "</w:t>
      </w:r>
      <w:r w:rsidRPr="00FB7B3F">
        <w:t>不满足时，其特点是固定次数高、固定时间高、固定率低、在</w:t>
      </w:r>
      <w:r w:rsidRPr="00FB7B3F">
        <w:t>AOI</w:t>
      </w:r>
      <w:r w:rsidRPr="00FB7B3F">
        <w:t>上的首次固定时间高、扫描路径精度低、编辑距离高、高；因此，将不满足程度的评价公式中的各参数带到真实值中去寻找。</w:t>
      </w:r>
    </w:p>
    <w:p w14:paraId="376FADE2" w14:textId="77777777" w:rsidR="00333FB6" w:rsidRPr="00FB7B3F" w:rsidRDefault="00333FB6">
      <w:pPr>
        <w:ind w:leftChars="200" w:left="480" w:firstLine="466"/>
      </w:pPr>
    </w:p>
    <w:p w14:paraId="7DE70D5E" w14:textId="77777777" w:rsidR="00DF0A0E" w:rsidRDefault="00884C76">
      <w:pPr>
        <w:ind w:leftChars="200" w:left="480" w:firstLine="466"/>
      </w:pPr>
      <m:oMathPara>
        <m:oMath>
          <m:sSub>
            <m:sSubPr>
              <m:ctrlPr>
                <w:rPr>
                  <w:rFonts w:ascii="Cambria Math" w:hAnsi="Cambria Math"/>
                  <w:i/>
                  <w:kern w:val="0"/>
                </w:rPr>
              </m:ctrlPr>
            </m:sSubPr>
            <m:e>
              <m:r>
                <w:rPr>
                  <w:rFonts w:ascii="Cambria Math" w:hAnsi="Cambria Math"/>
                  <w:kern w:val="0"/>
                </w:rPr>
                <m:t>Score</m:t>
              </m:r>
            </m:e>
            <m:sub>
              <m:r>
                <m:rPr>
                  <m:sty m:val="b"/>
                </m:rPr>
                <w:rPr>
                  <w:rFonts w:ascii="Cambria Math" w:hAnsi="Cambria Math"/>
                </w:rPr>
                <m:t>Accessibility</m:t>
              </m:r>
            </m:sub>
          </m:sSub>
          <m:r>
            <w:rPr>
              <w:rFonts w:ascii="Cambria Math" w:hAnsi="Cambria Math"/>
              <w:kern w:val="0"/>
            </w:rPr>
            <m:t>=0.3*</m:t>
          </m:r>
          <m:d>
            <m:dPr>
              <m:ctrlPr>
                <w:rPr>
                  <w:rFonts w:ascii="Cambria Math" w:hAnsi="Cambria Math"/>
                  <w:i/>
                  <w:kern w:val="0"/>
                </w:rPr>
              </m:ctrlPr>
            </m:dPr>
            <m:e>
              <m:r>
                <w:rPr>
                  <w:rFonts w:ascii="Cambria Math" w:hAnsi="Cambria Math"/>
                  <w:kern w:val="0"/>
                </w:rPr>
                <m:t>FC+</m:t>
              </m:r>
              <m:r>
                <w:rPr>
                  <w:rFonts w:ascii="Cambria Math" w:eastAsiaTheme="minorEastAsia" w:hAnsi="Cambria Math"/>
                </w:rPr>
                <m:t>0.01</m:t>
              </m:r>
              <m:r>
                <w:rPr>
                  <w:rFonts w:ascii="Cambria Math" w:hAnsi="Cambria Math"/>
                </w:rPr>
                <m:t>*</m:t>
              </m:r>
              <m:r>
                <w:rPr>
                  <w:rFonts w:ascii="Cambria Math" w:hAnsi="Cambria Math"/>
                  <w:kern w:val="0"/>
                </w:rPr>
                <m:t>FD-FR+0.01×FFT</m:t>
              </m:r>
            </m:e>
          </m:d>
          <m:r>
            <w:rPr>
              <w:rFonts w:ascii="Cambria Math" w:hAnsi="Cambria Math"/>
              <w:kern w:val="0"/>
            </w:rPr>
            <m:t>+0.7*</m:t>
          </m:r>
          <m:d>
            <m:dPr>
              <m:ctrlPr>
                <w:rPr>
                  <w:rFonts w:ascii="Cambria Math" w:hAnsi="Cambria Math"/>
                  <w:i/>
                  <w:kern w:val="0"/>
                </w:rPr>
              </m:ctrlPr>
            </m:dPr>
            <m:e>
              <m:r>
                <w:rPr>
                  <w:rFonts w:ascii="Cambria Math" w:eastAsiaTheme="minorEastAsia" w:hAnsi="Cambria Math"/>
                </w:rPr>
                <m:t>-</m:t>
              </m:r>
              <m:r>
                <w:rPr>
                  <w:rFonts w:ascii="Cambria Math" w:hAnsi="Cambria Math"/>
                  <w:kern w:val="0"/>
                </w:rPr>
                <m:t>SPA+ED+AS+CA</m:t>
              </m:r>
            </m:e>
          </m:d>
          <m:r>
            <w:rPr>
              <w:rFonts w:ascii="Cambria Math" w:hAnsi="Cambria Math"/>
              <w:kern w:val="0"/>
            </w:rPr>
            <m:t>-100</m:t>
          </m:r>
        </m:oMath>
      </m:oMathPara>
    </w:p>
    <w:p w14:paraId="39DD4D2E" w14:textId="77777777" w:rsidR="00333FB6" w:rsidRPr="00FB7B3F" w:rsidRDefault="00333FB6">
      <w:pPr>
        <w:widowControl/>
        <w:ind w:firstLine="466"/>
        <w:jc w:val="left"/>
      </w:pPr>
    </w:p>
    <w:p w14:paraId="4BC644CA" w14:textId="77777777" w:rsidR="00DF0A0E" w:rsidRDefault="002937CA">
      <w:pPr>
        <w:ind w:firstLine="466"/>
      </w:pPr>
      <w:r w:rsidRPr="00FB7B3F">
        <w:t>对照组和实验组的</w:t>
      </w:r>
      <w:r w:rsidRPr="00FB7B3F">
        <w:t xml:space="preserve"> "</w:t>
      </w:r>
      <w:r w:rsidRPr="00FB7B3F">
        <w:t>可及性</w:t>
      </w:r>
      <w:r w:rsidRPr="00FB7B3F">
        <w:t xml:space="preserve"> "</w:t>
      </w:r>
      <w:r w:rsidRPr="00FB7B3F">
        <w:t>不满意分数如下所示。</w:t>
      </w:r>
    </w:p>
    <w:p w14:paraId="1FB29536" w14:textId="77777777" w:rsidR="00333FB6" w:rsidRPr="00FB7B3F" w:rsidRDefault="00333FB6">
      <w:pPr>
        <w:widowControl/>
        <w:ind w:firstLine="466"/>
        <w:jc w:val="left"/>
      </w:pPr>
    </w:p>
    <w:p w14:paraId="211304F9" w14:textId="77777777" w:rsidR="00333FB6" w:rsidRPr="00FB7B3F" w:rsidRDefault="00E12E0F">
      <w:pPr>
        <w:keepNext/>
        <w:widowControl/>
        <w:spacing w:line="240" w:lineRule="auto"/>
        <w:ind w:firstLine="466"/>
        <w:jc w:val="center"/>
      </w:pPr>
      <w:r w:rsidRPr="00FB7B3F">
        <w:rPr>
          <w:noProof/>
        </w:rPr>
        <w:drawing>
          <wp:inline distT="0" distB="0" distL="0" distR="0" wp14:anchorId="47AEE406" wp14:editId="1B6E8BA1">
            <wp:extent cx="4572635" cy="27432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4572635" cy="2743200"/>
                    </a:xfrm>
                    <a:prstGeom prst="rect">
                      <a:avLst/>
                    </a:prstGeom>
                    <a:noFill/>
                  </pic:spPr>
                </pic:pic>
              </a:graphicData>
            </a:graphic>
          </wp:inline>
        </w:drawing>
      </w:r>
    </w:p>
    <w:p w14:paraId="1049E6A2" w14:textId="012BE640" w:rsidR="00DF0A0E" w:rsidRDefault="002937CA">
      <w:pPr>
        <w:pStyle w:val="a3"/>
        <w:ind w:firstLineChars="0" w:firstLine="0"/>
        <w:jc w:val="center"/>
        <w:rPr>
          <w:rFonts w:ascii="Times New Roman" w:hAnsi="Times New Roman" w:cs="Times New Roman"/>
          <w:sz w:val="24"/>
          <w:szCs w:val="24"/>
        </w:rPr>
      </w:pPr>
      <w:r w:rsidRPr="00FB7B3F">
        <w:rPr>
          <w:rFonts w:ascii="Times New Roman" w:hAnsi="Times New Roman" w:cs="Times New Roman"/>
          <w:sz w:val="24"/>
          <w:szCs w:val="24"/>
        </w:rPr>
        <w:t>图</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Figur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33</w:t>
      </w:r>
      <w:r w:rsidRPr="00FB7B3F">
        <w:rPr>
          <w:rFonts w:ascii="Times New Roman" w:hAnsi="Times New Roman" w:cs="Times New Roman"/>
          <w:sz w:val="24"/>
          <w:szCs w:val="24"/>
        </w:rPr>
        <w:fldChar w:fldCharType="end"/>
      </w:r>
      <w:r w:rsidRPr="00FB7B3F">
        <w:rPr>
          <w:rFonts w:ascii="Times New Roman" w:hAnsi="Times New Roman" w:cs="Times New Roman"/>
          <w:sz w:val="24"/>
          <w:szCs w:val="24"/>
        </w:rPr>
        <w:t>实验组和对照组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选择座位</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子任务中的</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可及性</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t>不满意分数的比较</w:t>
      </w:r>
    </w:p>
    <w:p w14:paraId="6736F76A" w14:textId="77777777" w:rsidR="00333FB6" w:rsidRPr="00FB7B3F" w:rsidRDefault="00333FB6">
      <w:pPr>
        <w:widowControl/>
        <w:ind w:firstLine="466"/>
        <w:jc w:val="center"/>
      </w:pPr>
    </w:p>
    <w:p w14:paraId="7E2181E1" w14:textId="77777777" w:rsidR="00DF0A0E" w:rsidRDefault="002937CA">
      <w:pPr>
        <w:ind w:firstLine="466"/>
      </w:pPr>
      <w:r w:rsidRPr="00FB7B3F">
        <w:t>这表明，不满足的公式程度可以用</w:t>
      </w:r>
      <w:r w:rsidRPr="00FB7B3F">
        <w:t>0</w:t>
      </w:r>
      <w:r w:rsidRPr="00FB7B3F">
        <w:t>为界来评价</w:t>
      </w:r>
      <w:r w:rsidRPr="00FB7B3F">
        <w:t xml:space="preserve"> "</w:t>
      </w:r>
      <w:r w:rsidRPr="00FB7B3F">
        <w:t>可及性</w:t>
      </w:r>
      <w:r w:rsidRPr="00FB7B3F">
        <w:t xml:space="preserve"> "</w:t>
      </w:r>
      <w:r w:rsidRPr="00FB7B3F">
        <w:t>是否满足。</w:t>
      </w:r>
    </w:p>
    <w:p w14:paraId="255EE4AC" w14:textId="77777777" w:rsidR="00333FB6" w:rsidRPr="00FB7B3F" w:rsidRDefault="00333FB6">
      <w:pPr>
        <w:widowControl/>
        <w:ind w:firstLine="466"/>
        <w:jc w:val="left"/>
      </w:pPr>
    </w:p>
    <w:p w14:paraId="66809B4F" w14:textId="77777777" w:rsidR="00DF0A0E" w:rsidRDefault="002937CA">
      <w:pPr>
        <w:pStyle w:val="2"/>
        <w:widowControl/>
        <w:spacing w:before="0" w:after="0"/>
        <w:ind w:firstLineChars="0" w:firstLine="0"/>
        <w:rPr>
          <w:rFonts w:ascii="Times New Roman" w:eastAsiaTheme="majorEastAsia" w:hAnsi="Times New Roman" w:cstheme="majorBidi"/>
          <w:bCs w:val="0"/>
          <w:kern w:val="0"/>
          <w:szCs w:val="26"/>
        </w:rPr>
      </w:pPr>
      <w:bookmarkStart w:id="61" w:name="_Toc105867803"/>
      <w:r w:rsidRPr="00FB7B3F">
        <w:rPr>
          <w:rFonts w:ascii="Times New Roman" w:eastAsiaTheme="majorEastAsia" w:hAnsi="Times New Roman" w:cstheme="majorBidi"/>
          <w:bCs w:val="0"/>
          <w:kern w:val="0"/>
          <w:szCs w:val="26"/>
        </w:rPr>
        <w:lastRenderedPageBreak/>
        <w:t xml:space="preserve">4.5 </w:t>
      </w:r>
      <w:r w:rsidRPr="00FB7B3F">
        <w:rPr>
          <w:rFonts w:ascii="Times New Roman" w:eastAsiaTheme="majorEastAsia" w:hAnsi="Times New Roman" w:cstheme="majorBidi"/>
          <w:bCs w:val="0"/>
          <w:kern w:val="0"/>
          <w:szCs w:val="26"/>
        </w:rPr>
        <w:t>真实世界的测试</w:t>
      </w:r>
      <w:bookmarkEnd w:id="61"/>
    </w:p>
    <w:p w14:paraId="6ED3083A" w14:textId="77777777" w:rsidR="00DF0A0E" w:rsidRDefault="002937CA">
      <w:pPr>
        <w:ind w:firstLine="466"/>
      </w:pPr>
      <w:r w:rsidRPr="00FB7B3F">
        <w:t>为了验证整个基于眼动跟踪的需求评估框架的可用性，上述已经被参数化的非功能需求评估公式也被包括在内。</w:t>
      </w:r>
      <w:r w:rsidRPr="00FB7B3F">
        <w:t xml:space="preserve">  </w:t>
      </w:r>
      <w:r w:rsidRPr="00FB7B3F">
        <w:t>可以实现后端分析系统。为此，我们邀请了另外两名参与者，要求他们重新进行第一组和第二组的实验。不同的是，分析系统将不只是记录眼动参数，而是直接给他们每个子任务中的非功能需求的满足度，结果如下。</w:t>
      </w:r>
    </w:p>
    <w:p w14:paraId="2A4E0D37" w14:textId="77777777" w:rsidR="00333FB6" w:rsidRPr="00FB7B3F" w:rsidRDefault="00E12E0F">
      <w:pPr>
        <w:widowControl/>
        <w:spacing w:line="240" w:lineRule="auto"/>
        <w:ind w:firstLineChars="0" w:firstLine="0"/>
        <w:jc w:val="left"/>
      </w:pPr>
      <w:r w:rsidRPr="00FB7B3F">
        <w:br w:type="page"/>
      </w:r>
    </w:p>
    <w:p w14:paraId="30EF93CE" w14:textId="4CFAEFFD" w:rsidR="00DF0A0E" w:rsidRDefault="002937CA">
      <w:pPr>
        <w:pStyle w:val="a3"/>
        <w:keepNext/>
        <w:ind w:firstLineChars="0" w:firstLine="0"/>
        <w:jc w:val="center"/>
        <w:rPr>
          <w:rFonts w:ascii="Times New Roman" w:hAnsi="Times New Roman" w:cs="Times New Roman"/>
          <w:sz w:val="24"/>
          <w:szCs w:val="24"/>
        </w:rPr>
      </w:pPr>
      <w:bookmarkStart w:id="62" w:name="_Ref105358420"/>
      <w:r w:rsidRPr="00FB7B3F">
        <w:rPr>
          <w:rFonts w:ascii="Times New Roman" w:hAnsi="Times New Roman" w:cs="Times New Roman"/>
          <w:sz w:val="24"/>
          <w:szCs w:val="24"/>
        </w:rPr>
        <w:lastRenderedPageBreak/>
        <w:t>表</w:t>
      </w:r>
      <w:r w:rsidRPr="00FB7B3F">
        <w:rPr>
          <w:rFonts w:ascii="Times New Roman" w:hAnsi="Times New Roman" w:cs="Times New Roman"/>
          <w:sz w:val="24"/>
          <w:szCs w:val="24"/>
        </w:rPr>
        <w:t xml:space="preserve"> </w:t>
      </w:r>
      <w:r w:rsidRPr="00FB7B3F">
        <w:rPr>
          <w:rFonts w:ascii="Times New Roman" w:hAnsi="Times New Roman" w:cs="Times New Roman"/>
          <w:sz w:val="24"/>
          <w:szCs w:val="24"/>
        </w:rPr>
        <w:fldChar w:fldCharType="begin"/>
      </w:r>
      <w:r w:rsidRPr="00FB7B3F">
        <w:rPr>
          <w:rFonts w:ascii="Times New Roman" w:hAnsi="Times New Roman" w:cs="Times New Roman"/>
          <w:sz w:val="24"/>
          <w:szCs w:val="24"/>
        </w:rPr>
        <w:instrText xml:space="preserve"> SEQ Table \* ARABIC </w:instrText>
      </w:r>
      <w:r w:rsidRPr="00FB7B3F">
        <w:rPr>
          <w:rFonts w:ascii="Times New Roman" w:hAnsi="Times New Roman" w:cs="Times New Roman"/>
          <w:sz w:val="24"/>
          <w:szCs w:val="24"/>
        </w:rPr>
        <w:fldChar w:fldCharType="separate"/>
      </w:r>
      <w:r w:rsidR="007A07C1">
        <w:rPr>
          <w:rFonts w:ascii="Times New Roman" w:hAnsi="Times New Roman" w:cs="Times New Roman"/>
          <w:noProof/>
          <w:sz w:val="24"/>
          <w:szCs w:val="24"/>
        </w:rPr>
        <w:t>2</w:t>
      </w:r>
      <w:r w:rsidRPr="00FB7B3F">
        <w:rPr>
          <w:rFonts w:ascii="Times New Roman" w:hAnsi="Times New Roman" w:cs="Times New Roman"/>
          <w:sz w:val="24"/>
          <w:szCs w:val="24"/>
        </w:rPr>
        <w:fldChar w:fldCharType="end"/>
      </w:r>
      <w:bookmarkEnd w:id="62"/>
      <w:r w:rsidRPr="00FB7B3F">
        <w:rPr>
          <w:rFonts w:ascii="Times New Roman" w:hAnsi="Times New Roman" w:cs="Times New Roman"/>
          <w:sz w:val="24"/>
          <w:szCs w:val="24"/>
        </w:rPr>
        <w:t>真实世界的测试结果</w:t>
      </w:r>
    </w:p>
    <w:tbl>
      <w:tblPr>
        <w:tblStyle w:val="af1"/>
        <w:tblW w:w="0" w:type="auto"/>
        <w:tblLayout w:type="fixed"/>
        <w:tblLook w:val="04A0" w:firstRow="1" w:lastRow="0" w:firstColumn="1" w:lastColumn="0" w:noHBand="0" w:noVBand="1"/>
      </w:tblPr>
      <w:tblGrid>
        <w:gridCol w:w="421"/>
        <w:gridCol w:w="1134"/>
        <w:gridCol w:w="1134"/>
        <w:gridCol w:w="1275"/>
        <w:gridCol w:w="1418"/>
        <w:gridCol w:w="1134"/>
        <w:gridCol w:w="1134"/>
        <w:gridCol w:w="1410"/>
      </w:tblGrid>
      <w:tr w:rsidR="00333FB6" w:rsidRPr="00FB7B3F" w14:paraId="71658AD6" w14:textId="77777777">
        <w:trPr>
          <w:cantSplit/>
          <w:trHeight w:val="1134"/>
        </w:trPr>
        <w:tc>
          <w:tcPr>
            <w:tcW w:w="421" w:type="dxa"/>
            <w:textDirection w:val="tbRlV"/>
          </w:tcPr>
          <w:p w14:paraId="1BB3CA63"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72060DB0" w14:textId="77777777" w:rsidR="00DF0A0E" w:rsidRDefault="002937CA">
            <w:pPr>
              <w:widowControl/>
              <w:spacing w:line="240" w:lineRule="auto"/>
              <w:ind w:firstLineChars="0" w:firstLine="0"/>
              <w:jc w:val="left"/>
              <w:rPr>
                <w:b/>
                <w:bCs/>
                <w:sz w:val="22"/>
                <w:szCs w:val="22"/>
              </w:rPr>
            </w:pPr>
            <w:r w:rsidRPr="00FB7B3F">
              <w:rPr>
                <w:b/>
                <w:bCs/>
                <w:sz w:val="22"/>
                <w:szCs w:val="22"/>
              </w:rPr>
              <w:t>副任务</w:t>
            </w:r>
          </w:p>
        </w:tc>
        <w:tc>
          <w:tcPr>
            <w:tcW w:w="1134" w:type="dxa"/>
          </w:tcPr>
          <w:p w14:paraId="6D48208E" w14:textId="77777777" w:rsidR="00DF0A0E" w:rsidRDefault="002937CA">
            <w:pPr>
              <w:widowControl/>
              <w:spacing w:line="240" w:lineRule="auto"/>
              <w:ind w:firstLineChars="0" w:firstLine="0"/>
              <w:jc w:val="left"/>
              <w:rPr>
                <w:b/>
                <w:bCs/>
                <w:sz w:val="22"/>
                <w:szCs w:val="22"/>
              </w:rPr>
            </w:pPr>
            <w:r w:rsidRPr="00FB7B3F">
              <w:rPr>
                <w:b/>
                <w:bCs/>
                <w:sz w:val="22"/>
                <w:szCs w:val="22"/>
              </w:rPr>
              <w:t>准确度得分</w:t>
            </w:r>
          </w:p>
        </w:tc>
        <w:tc>
          <w:tcPr>
            <w:tcW w:w="1275" w:type="dxa"/>
          </w:tcPr>
          <w:p w14:paraId="0315DF1A" w14:textId="77777777" w:rsidR="00DF0A0E" w:rsidRDefault="002937CA">
            <w:pPr>
              <w:widowControl/>
              <w:spacing w:line="240" w:lineRule="auto"/>
              <w:ind w:firstLineChars="0" w:firstLine="0"/>
              <w:jc w:val="left"/>
              <w:rPr>
                <w:b/>
                <w:bCs/>
                <w:sz w:val="22"/>
                <w:szCs w:val="22"/>
              </w:rPr>
            </w:pPr>
            <w:r w:rsidRPr="00FB7B3F">
              <w:rPr>
                <w:b/>
                <w:bCs/>
                <w:sz w:val="22"/>
                <w:szCs w:val="22"/>
              </w:rPr>
              <w:t>稳健性得分</w:t>
            </w:r>
          </w:p>
        </w:tc>
        <w:tc>
          <w:tcPr>
            <w:tcW w:w="1418" w:type="dxa"/>
          </w:tcPr>
          <w:p w14:paraId="791C9121" w14:textId="77777777" w:rsidR="00DF0A0E" w:rsidRDefault="002937CA">
            <w:pPr>
              <w:widowControl/>
              <w:spacing w:line="240" w:lineRule="auto"/>
              <w:ind w:firstLineChars="0" w:firstLine="0"/>
              <w:jc w:val="left"/>
              <w:rPr>
                <w:b/>
                <w:bCs/>
                <w:sz w:val="22"/>
                <w:szCs w:val="22"/>
              </w:rPr>
            </w:pPr>
            <w:r w:rsidRPr="00FB7B3F">
              <w:rPr>
                <w:b/>
                <w:bCs/>
                <w:sz w:val="22"/>
                <w:szCs w:val="22"/>
              </w:rPr>
              <w:t>一致性得分</w:t>
            </w:r>
          </w:p>
        </w:tc>
        <w:tc>
          <w:tcPr>
            <w:tcW w:w="1134" w:type="dxa"/>
          </w:tcPr>
          <w:p w14:paraId="57F89108" w14:textId="77777777" w:rsidR="00DF0A0E" w:rsidRDefault="002937CA">
            <w:pPr>
              <w:widowControl/>
              <w:spacing w:line="240" w:lineRule="auto"/>
              <w:ind w:firstLineChars="0" w:firstLine="0"/>
              <w:jc w:val="left"/>
              <w:rPr>
                <w:b/>
                <w:bCs/>
                <w:sz w:val="22"/>
                <w:szCs w:val="22"/>
              </w:rPr>
            </w:pPr>
            <w:r w:rsidRPr="00FB7B3F">
              <w:rPr>
                <w:b/>
                <w:bCs/>
                <w:sz w:val="22"/>
                <w:szCs w:val="22"/>
              </w:rPr>
              <w:t>易用性得分</w:t>
            </w:r>
          </w:p>
        </w:tc>
        <w:tc>
          <w:tcPr>
            <w:tcW w:w="1134" w:type="dxa"/>
          </w:tcPr>
          <w:p w14:paraId="75E0BBFD" w14:textId="77777777" w:rsidR="00DF0A0E" w:rsidRDefault="002937CA">
            <w:pPr>
              <w:widowControl/>
              <w:spacing w:line="240" w:lineRule="auto"/>
              <w:ind w:firstLineChars="0" w:firstLine="0"/>
              <w:jc w:val="left"/>
              <w:rPr>
                <w:b/>
                <w:bCs/>
                <w:sz w:val="22"/>
                <w:szCs w:val="22"/>
              </w:rPr>
            </w:pPr>
            <w:r w:rsidRPr="00FB7B3F">
              <w:rPr>
                <w:b/>
                <w:bCs/>
                <w:sz w:val="22"/>
                <w:szCs w:val="22"/>
              </w:rPr>
              <w:t>设备效率得分</w:t>
            </w:r>
          </w:p>
        </w:tc>
        <w:tc>
          <w:tcPr>
            <w:tcW w:w="1410" w:type="dxa"/>
          </w:tcPr>
          <w:p w14:paraId="4998E22E" w14:textId="77777777" w:rsidR="00DF0A0E" w:rsidRDefault="002937CA">
            <w:pPr>
              <w:widowControl/>
              <w:spacing w:line="240" w:lineRule="auto"/>
              <w:ind w:firstLineChars="0" w:firstLine="0"/>
              <w:jc w:val="left"/>
              <w:rPr>
                <w:b/>
                <w:bCs/>
                <w:sz w:val="22"/>
                <w:szCs w:val="22"/>
              </w:rPr>
            </w:pPr>
            <w:r w:rsidRPr="00FB7B3F">
              <w:rPr>
                <w:b/>
                <w:bCs/>
                <w:sz w:val="22"/>
                <w:szCs w:val="22"/>
              </w:rPr>
              <w:t>可访问性得分</w:t>
            </w:r>
          </w:p>
        </w:tc>
      </w:tr>
      <w:tr w:rsidR="00333FB6" w:rsidRPr="00FB7B3F" w14:paraId="67C85377" w14:textId="77777777">
        <w:trPr>
          <w:trHeight w:val="1416"/>
        </w:trPr>
        <w:tc>
          <w:tcPr>
            <w:tcW w:w="421" w:type="dxa"/>
            <w:vMerge w:val="restart"/>
            <w:textDirection w:val="tbRlV"/>
          </w:tcPr>
          <w:p w14:paraId="0929CF90" w14:textId="77777777" w:rsidR="00DF0A0E" w:rsidRDefault="002937CA">
            <w:pPr>
              <w:widowControl/>
              <w:spacing w:line="240" w:lineRule="auto"/>
              <w:ind w:left="113" w:right="113" w:firstLineChars="0" w:firstLine="0"/>
              <w:jc w:val="center"/>
              <w:rPr>
                <w:b/>
                <w:bCs/>
                <w:sz w:val="22"/>
                <w:szCs w:val="22"/>
              </w:rPr>
            </w:pPr>
            <w:r w:rsidRPr="00FB7B3F">
              <w:rPr>
                <w:b/>
                <w:bCs/>
                <w:sz w:val="22"/>
                <w:szCs w:val="22"/>
              </w:rPr>
              <w:t>参与者</w:t>
            </w:r>
            <w:r w:rsidRPr="00FB7B3F">
              <w:rPr>
                <w:b/>
                <w:bCs/>
                <w:sz w:val="22"/>
                <w:szCs w:val="22"/>
              </w:rPr>
              <w:t>1</w:t>
            </w:r>
          </w:p>
        </w:tc>
        <w:tc>
          <w:tcPr>
            <w:tcW w:w="1134" w:type="dxa"/>
          </w:tcPr>
          <w:p w14:paraId="240C7A6A" w14:textId="77777777" w:rsidR="00DF0A0E" w:rsidRDefault="002937CA">
            <w:pPr>
              <w:widowControl/>
              <w:spacing w:line="240" w:lineRule="auto"/>
              <w:ind w:firstLineChars="0" w:firstLine="0"/>
              <w:jc w:val="left"/>
              <w:rPr>
                <w:sz w:val="22"/>
                <w:szCs w:val="22"/>
              </w:rPr>
            </w:pPr>
            <w:r w:rsidRPr="00FB7B3F">
              <w:rPr>
                <w:sz w:val="22"/>
                <w:szCs w:val="22"/>
              </w:rPr>
              <w:t>导航至预订功能页面</w:t>
            </w:r>
          </w:p>
        </w:tc>
        <w:tc>
          <w:tcPr>
            <w:tcW w:w="1134" w:type="dxa"/>
          </w:tcPr>
          <w:p w14:paraId="0DC109B4" w14:textId="77777777" w:rsidR="00DF0A0E" w:rsidRDefault="002937CA">
            <w:pPr>
              <w:widowControl/>
              <w:spacing w:line="240" w:lineRule="auto"/>
              <w:ind w:firstLineChars="0" w:firstLine="0"/>
              <w:jc w:val="left"/>
              <w:rPr>
                <w:sz w:val="22"/>
                <w:szCs w:val="22"/>
              </w:rPr>
            </w:pPr>
            <w:r w:rsidRPr="00FB7B3F">
              <w:rPr>
                <w:sz w:val="22"/>
                <w:szCs w:val="22"/>
              </w:rPr>
              <w:t>-5.45</w:t>
            </w:r>
          </w:p>
        </w:tc>
        <w:tc>
          <w:tcPr>
            <w:tcW w:w="1275" w:type="dxa"/>
          </w:tcPr>
          <w:p w14:paraId="419E0606" w14:textId="77777777" w:rsidR="00DF0A0E" w:rsidRDefault="002937CA">
            <w:pPr>
              <w:widowControl/>
              <w:spacing w:line="240" w:lineRule="auto"/>
              <w:ind w:firstLineChars="0" w:firstLine="0"/>
              <w:jc w:val="left"/>
              <w:rPr>
                <w:sz w:val="22"/>
                <w:szCs w:val="22"/>
              </w:rPr>
            </w:pPr>
            <w:r w:rsidRPr="00FB7B3F">
              <w:rPr>
                <w:sz w:val="22"/>
                <w:szCs w:val="22"/>
              </w:rPr>
              <w:t>-344.11</w:t>
            </w:r>
          </w:p>
        </w:tc>
        <w:tc>
          <w:tcPr>
            <w:tcW w:w="1418" w:type="dxa"/>
          </w:tcPr>
          <w:p w14:paraId="6659E088" w14:textId="77777777" w:rsidR="00DF0A0E" w:rsidRDefault="002937CA">
            <w:pPr>
              <w:widowControl/>
              <w:spacing w:line="240" w:lineRule="auto"/>
              <w:ind w:firstLineChars="0" w:firstLine="0"/>
              <w:jc w:val="left"/>
              <w:rPr>
                <w:sz w:val="22"/>
                <w:szCs w:val="22"/>
              </w:rPr>
            </w:pPr>
            <w:r w:rsidRPr="00FB7B3F">
              <w:rPr>
                <w:sz w:val="22"/>
                <w:szCs w:val="22"/>
              </w:rPr>
              <w:t>-8.16</w:t>
            </w:r>
          </w:p>
        </w:tc>
        <w:tc>
          <w:tcPr>
            <w:tcW w:w="1134" w:type="dxa"/>
          </w:tcPr>
          <w:p w14:paraId="21079EC5" w14:textId="77777777" w:rsidR="00DF0A0E" w:rsidRDefault="002937CA">
            <w:pPr>
              <w:widowControl/>
              <w:spacing w:line="240" w:lineRule="auto"/>
              <w:ind w:firstLineChars="0" w:firstLine="0"/>
              <w:jc w:val="left"/>
              <w:rPr>
                <w:sz w:val="22"/>
                <w:szCs w:val="22"/>
              </w:rPr>
            </w:pPr>
            <w:r w:rsidRPr="00FB7B3F">
              <w:rPr>
                <w:sz w:val="22"/>
                <w:szCs w:val="22"/>
              </w:rPr>
              <w:t>-20.30</w:t>
            </w:r>
          </w:p>
        </w:tc>
        <w:tc>
          <w:tcPr>
            <w:tcW w:w="1134" w:type="dxa"/>
          </w:tcPr>
          <w:p w14:paraId="3C62AB7B" w14:textId="77777777" w:rsidR="00DF0A0E" w:rsidRDefault="002937CA">
            <w:pPr>
              <w:widowControl/>
              <w:spacing w:line="240" w:lineRule="auto"/>
              <w:ind w:firstLineChars="0" w:firstLine="0"/>
              <w:jc w:val="left"/>
              <w:rPr>
                <w:sz w:val="22"/>
                <w:szCs w:val="22"/>
              </w:rPr>
            </w:pPr>
            <w:r w:rsidRPr="00FB7B3F">
              <w:rPr>
                <w:sz w:val="22"/>
                <w:szCs w:val="22"/>
              </w:rPr>
              <w:t>-187.19</w:t>
            </w:r>
          </w:p>
        </w:tc>
        <w:tc>
          <w:tcPr>
            <w:tcW w:w="1410" w:type="dxa"/>
            <w:shd w:val="clear" w:color="auto" w:fill="FFFF00"/>
          </w:tcPr>
          <w:p w14:paraId="30596533" w14:textId="77777777" w:rsidR="00DF0A0E" w:rsidRDefault="002937CA">
            <w:pPr>
              <w:widowControl/>
              <w:spacing w:line="240" w:lineRule="auto"/>
              <w:ind w:firstLineChars="0" w:firstLine="0"/>
              <w:jc w:val="left"/>
              <w:rPr>
                <w:sz w:val="22"/>
                <w:szCs w:val="22"/>
              </w:rPr>
            </w:pPr>
            <w:r w:rsidRPr="00FB7B3F">
              <w:rPr>
                <w:sz w:val="22"/>
                <w:szCs w:val="22"/>
              </w:rPr>
              <w:t>85.93</w:t>
            </w:r>
          </w:p>
        </w:tc>
      </w:tr>
      <w:tr w:rsidR="00333FB6" w:rsidRPr="00FB7B3F" w14:paraId="7086B627" w14:textId="77777777">
        <w:trPr>
          <w:trHeight w:val="1046"/>
        </w:trPr>
        <w:tc>
          <w:tcPr>
            <w:tcW w:w="421" w:type="dxa"/>
            <w:vMerge/>
            <w:textDirection w:val="tbRlV"/>
          </w:tcPr>
          <w:p w14:paraId="0B36EDC0"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708C355C" w14:textId="77777777" w:rsidR="00DF0A0E" w:rsidRDefault="002937CA">
            <w:pPr>
              <w:widowControl/>
              <w:spacing w:line="240" w:lineRule="auto"/>
              <w:ind w:firstLineChars="0" w:firstLine="0"/>
              <w:jc w:val="left"/>
              <w:rPr>
                <w:sz w:val="22"/>
                <w:szCs w:val="22"/>
              </w:rPr>
            </w:pPr>
            <w:r w:rsidRPr="00FB7B3F">
              <w:rPr>
                <w:sz w:val="22"/>
                <w:szCs w:val="22"/>
              </w:rPr>
              <w:t>选择学习室场地</w:t>
            </w:r>
          </w:p>
        </w:tc>
        <w:tc>
          <w:tcPr>
            <w:tcW w:w="1134" w:type="dxa"/>
          </w:tcPr>
          <w:p w14:paraId="4DE7F079" w14:textId="77777777" w:rsidR="00DF0A0E" w:rsidRDefault="002937CA">
            <w:pPr>
              <w:widowControl/>
              <w:spacing w:line="240" w:lineRule="auto"/>
              <w:ind w:firstLineChars="0" w:firstLine="0"/>
              <w:jc w:val="left"/>
              <w:rPr>
                <w:sz w:val="22"/>
                <w:szCs w:val="22"/>
              </w:rPr>
            </w:pPr>
            <w:r w:rsidRPr="00FB7B3F">
              <w:rPr>
                <w:sz w:val="22"/>
                <w:szCs w:val="22"/>
              </w:rPr>
              <w:t>-11.91</w:t>
            </w:r>
          </w:p>
        </w:tc>
        <w:tc>
          <w:tcPr>
            <w:tcW w:w="1275" w:type="dxa"/>
          </w:tcPr>
          <w:p w14:paraId="56013B15" w14:textId="77777777" w:rsidR="00DF0A0E" w:rsidRDefault="002937CA">
            <w:pPr>
              <w:widowControl/>
              <w:spacing w:line="240" w:lineRule="auto"/>
              <w:ind w:firstLineChars="0" w:firstLine="0"/>
              <w:jc w:val="left"/>
              <w:rPr>
                <w:sz w:val="22"/>
                <w:szCs w:val="22"/>
              </w:rPr>
            </w:pPr>
            <w:r w:rsidRPr="00FB7B3F">
              <w:rPr>
                <w:sz w:val="22"/>
                <w:szCs w:val="22"/>
              </w:rPr>
              <w:t>-387.69</w:t>
            </w:r>
          </w:p>
        </w:tc>
        <w:tc>
          <w:tcPr>
            <w:tcW w:w="1418" w:type="dxa"/>
          </w:tcPr>
          <w:p w14:paraId="08446867" w14:textId="77777777" w:rsidR="00DF0A0E" w:rsidRDefault="002937CA">
            <w:pPr>
              <w:widowControl/>
              <w:spacing w:line="240" w:lineRule="auto"/>
              <w:ind w:firstLineChars="0" w:firstLine="0"/>
              <w:jc w:val="left"/>
              <w:rPr>
                <w:sz w:val="22"/>
                <w:szCs w:val="22"/>
              </w:rPr>
            </w:pPr>
            <w:r w:rsidRPr="00FB7B3F">
              <w:rPr>
                <w:sz w:val="22"/>
                <w:szCs w:val="22"/>
              </w:rPr>
              <w:t>-8.76</w:t>
            </w:r>
          </w:p>
        </w:tc>
        <w:tc>
          <w:tcPr>
            <w:tcW w:w="1134" w:type="dxa"/>
          </w:tcPr>
          <w:p w14:paraId="4365EDBE" w14:textId="77777777" w:rsidR="00DF0A0E" w:rsidRDefault="002937CA">
            <w:pPr>
              <w:widowControl/>
              <w:spacing w:line="240" w:lineRule="auto"/>
              <w:ind w:firstLineChars="0" w:firstLine="0"/>
              <w:jc w:val="left"/>
              <w:rPr>
                <w:sz w:val="22"/>
                <w:szCs w:val="22"/>
              </w:rPr>
            </w:pPr>
            <w:r w:rsidRPr="00FB7B3F">
              <w:rPr>
                <w:sz w:val="22"/>
                <w:szCs w:val="22"/>
              </w:rPr>
              <w:t>-19.93</w:t>
            </w:r>
          </w:p>
        </w:tc>
        <w:tc>
          <w:tcPr>
            <w:tcW w:w="1134" w:type="dxa"/>
          </w:tcPr>
          <w:p w14:paraId="385E5FF3" w14:textId="77777777" w:rsidR="00DF0A0E" w:rsidRDefault="002937CA">
            <w:pPr>
              <w:widowControl/>
              <w:spacing w:line="240" w:lineRule="auto"/>
              <w:ind w:firstLineChars="0" w:firstLine="0"/>
              <w:jc w:val="left"/>
              <w:rPr>
                <w:sz w:val="22"/>
                <w:szCs w:val="22"/>
              </w:rPr>
            </w:pPr>
            <w:r w:rsidRPr="00FB7B3F">
              <w:rPr>
                <w:sz w:val="22"/>
                <w:szCs w:val="22"/>
              </w:rPr>
              <w:t>-232.94</w:t>
            </w:r>
          </w:p>
        </w:tc>
        <w:tc>
          <w:tcPr>
            <w:tcW w:w="1410" w:type="dxa"/>
          </w:tcPr>
          <w:p w14:paraId="1793C386" w14:textId="77777777" w:rsidR="00DF0A0E" w:rsidRDefault="002937CA">
            <w:pPr>
              <w:widowControl/>
              <w:spacing w:line="240" w:lineRule="auto"/>
              <w:ind w:firstLineChars="0" w:firstLine="0"/>
              <w:jc w:val="left"/>
              <w:rPr>
                <w:sz w:val="22"/>
                <w:szCs w:val="22"/>
              </w:rPr>
            </w:pPr>
            <w:r w:rsidRPr="00FB7B3F">
              <w:rPr>
                <w:sz w:val="22"/>
                <w:szCs w:val="22"/>
              </w:rPr>
              <w:t>-33.91</w:t>
            </w:r>
          </w:p>
        </w:tc>
      </w:tr>
      <w:tr w:rsidR="00333FB6" w:rsidRPr="00FB7B3F" w14:paraId="238C8D7D" w14:textId="77777777">
        <w:trPr>
          <w:trHeight w:val="741"/>
        </w:trPr>
        <w:tc>
          <w:tcPr>
            <w:tcW w:w="421" w:type="dxa"/>
            <w:vMerge/>
            <w:textDirection w:val="tbRlV"/>
          </w:tcPr>
          <w:p w14:paraId="7B06EE20"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1AC0A1C8" w14:textId="77777777" w:rsidR="00DF0A0E" w:rsidRDefault="002937CA">
            <w:pPr>
              <w:widowControl/>
              <w:spacing w:line="240" w:lineRule="auto"/>
              <w:ind w:firstLineChars="0" w:firstLine="0"/>
              <w:jc w:val="left"/>
              <w:rPr>
                <w:sz w:val="22"/>
                <w:szCs w:val="22"/>
              </w:rPr>
            </w:pPr>
            <w:r w:rsidRPr="00FB7B3F">
              <w:rPr>
                <w:sz w:val="22"/>
                <w:szCs w:val="22"/>
              </w:rPr>
              <w:t>选择日期和时间</w:t>
            </w:r>
          </w:p>
        </w:tc>
        <w:tc>
          <w:tcPr>
            <w:tcW w:w="1134" w:type="dxa"/>
          </w:tcPr>
          <w:p w14:paraId="6B0B2EAD" w14:textId="77777777" w:rsidR="00DF0A0E" w:rsidRDefault="002937CA">
            <w:pPr>
              <w:widowControl/>
              <w:spacing w:line="240" w:lineRule="auto"/>
              <w:ind w:firstLineChars="0" w:firstLine="0"/>
              <w:jc w:val="left"/>
              <w:rPr>
                <w:sz w:val="22"/>
                <w:szCs w:val="22"/>
              </w:rPr>
            </w:pPr>
            <w:r w:rsidRPr="00FB7B3F">
              <w:rPr>
                <w:sz w:val="22"/>
                <w:szCs w:val="22"/>
              </w:rPr>
              <w:t>-7.73</w:t>
            </w:r>
          </w:p>
        </w:tc>
        <w:tc>
          <w:tcPr>
            <w:tcW w:w="1275" w:type="dxa"/>
          </w:tcPr>
          <w:p w14:paraId="270A8575" w14:textId="77777777" w:rsidR="00DF0A0E" w:rsidRDefault="002937CA">
            <w:pPr>
              <w:widowControl/>
              <w:spacing w:line="240" w:lineRule="auto"/>
              <w:ind w:firstLineChars="0" w:firstLine="0"/>
              <w:jc w:val="left"/>
              <w:rPr>
                <w:sz w:val="22"/>
                <w:szCs w:val="22"/>
              </w:rPr>
            </w:pPr>
            <w:r w:rsidRPr="00FB7B3F">
              <w:rPr>
                <w:sz w:val="22"/>
                <w:szCs w:val="22"/>
              </w:rPr>
              <w:t>-272.34</w:t>
            </w:r>
          </w:p>
        </w:tc>
        <w:tc>
          <w:tcPr>
            <w:tcW w:w="1418" w:type="dxa"/>
          </w:tcPr>
          <w:p w14:paraId="59AE8E7A" w14:textId="77777777" w:rsidR="00DF0A0E" w:rsidRDefault="002937CA">
            <w:pPr>
              <w:widowControl/>
              <w:spacing w:line="240" w:lineRule="auto"/>
              <w:ind w:firstLineChars="0" w:firstLine="0"/>
              <w:jc w:val="left"/>
              <w:rPr>
                <w:sz w:val="22"/>
                <w:szCs w:val="22"/>
              </w:rPr>
            </w:pPr>
            <w:r w:rsidRPr="00FB7B3F">
              <w:rPr>
                <w:sz w:val="22"/>
                <w:szCs w:val="22"/>
              </w:rPr>
              <w:t>-11.68</w:t>
            </w:r>
          </w:p>
        </w:tc>
        <w:tc>
          <w:tcPr>
            <w:tcW w:w="1134" w:type="dxa"/>
            <w:shd w:val="clear" w:color="auto" w:fill="FFFF00"/>
          </w:tcPr>
          <w:p w14:paraId="189CC846" w14:textId="77777777" w:rsidR="00DF0A0E" w:rsidRDefault="002937CA">
            <w:pPr>
              <w:widowControl/>
              <w:spacing w:line="240" w:lineRule="auto"/>
              <w:ind w:firstLineChars="0" w:firstLine="0"/>
              <w:jc w:val="left"/>
              <w:rPr>
                <w:sz w:val="22"/>
                <w:szCs w:val="22"/>
              </w:rPr>
            </w:pPr>
            <w:r w:rsidRPr="00FB7B3F">
              <w:rPr>
                <w:sz w:val="22"/>
                <w:szCs w:val="22"/>
              </w:rPr>
              <w:t>25.46</w:t>
            </w:r>
          </w:p>
        </w:tc>
        <w:tc>
          <w:tcPr>
            <w:tcW w:w="1134" w:type="dxa"/>
          </w:tcPr>
          <w:p w14:paraId="51BBD2C3" w14:textId="77777777" w:rsidR="00DF0A0E" w:rsidRDefault="002937CA">
            <w:pPr>
              <w:widowControl/>
              <w:spacing w:line="240" w:lineRule="auto"/>
              <w:ind w:firstLineChars="0" w:firstLine="0"/>
              <w:jc w:val="left"/>
              <w:rPr>
                <w:sz w:val="22"/>
                <w:szCs w:val="22"/>
              </w:rPr>
            </w:pPr>
            <w:r w:rsidRPr="00FB7B3F">
              <w:rPr>
                <w:sz w:val="22"/>
                <w:szCs w:val="22"/>
              </w:rPr>
              <w:t>-241.89</w:t>
            </w:r>
          </w:p>
        </w:tc>
        <w:tc>
          <w:tcPr>
            <w:tcW w:w="1410" w:type="dxa"/>
          </w:tcPr>
          <w:p w14:paraId="2D91588F" w14:textId="77777777" w:rsidR="00DF0A0E" w:rsidRDefault="002937CA">
            <w:pPr>
              <w:widowControl/>
              <w:spacing w:line="240" w:lineRule="auto"/>
              <w:ind w:firstLineChars="0" w:firstLine="0"/>
              <w:jc w:val="left"/>
              <w:rPr>
                <w:sz w:val="22"/>
                <w:szCs w:val="22"/>
              </w:rPr>
            </w:pPr>
            <w:r w:rsidRPr="00FB7B3F">
              <w:rPr>
                <w:sz w:val="22"/>
                <w:szCs w:val="22"/>
              </w:rPr>
              <w:t>-21.70</w:t>
            </w:r>
          </w:p>
        </w:tc>
      </w:tr>
      <w:tr w:rsidR="00333FB6" w:rsidRPr="00FB7B3F" w14:paraId="24623447" w14:textId="77777777">
        <w:trPr>
          <w:trHeight w:val="1082"/>
        </w:trPr>
        <w:tc>
          <w:tcPr>
            <w:tcW w:w="421" w:type="dxa"/>
            <w:vMerge/>
            <w:textDirection w:val="tbRlV"/>
          </w:tcPr>
          <w:p w14:paraId="621CBF7D"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3BFF37FF" w14:textId="77777777" w:rsidR="00DF0A0E" w:rsidRDefault="002937CA">
            <w:pPr>
              <w:widowControl/>
              <w:spacing w:line="240" w:lineRule="auto"/>
              <w:ind w:firstLineChars="0" w:firstLine="0"/>
              <w:jc w:val="left"/>
              <w:rPr>
                <w:sz w:val="22"/>
                <w:szCs w:val="22"/>
              </w:rPr>
            </w:pPr>
            <w:r w:rsidRPr="00FB7B3F">
              <w:rPr>
                <w:sz w:val="22"/>
                <w:szCs w:val="22"/>
              </w:rPr>
              <w:t>提交预订信息</w:t>
            </w:r>
          </w:p>
        </w:tc>
        <w:tc>
          <w:tcPr>
            <w:tcW w:w="1134" w:type="dxa"/>
          </w:tcPr>
          <w:p w14:paraId="49140781" w14:textId="77777777" w:rsidR="00DF0A0E" w:rsidRDefault="002937CA">
            <w:pPr>
              <w:widowControl/>
              <w:spacing w:line="240" w:lineRule="auto"/>
              <w:ind w:firstLineChars="0" w:firstLine="0"/>
              <w:jc w:val="left"/>
              <w:rPr>
                <w:sz w:val="22"/>
                <w:szCs w:val="22"/>
              </w:rPr>
            </w:pPr>
            <w:r w:rsidRPr="00FB7B3F">
              <w:rPr>
                <w:sz w:val="22"/>
                <w:szCs w:val="22"/>
              </w:rPr>
              <w:t>-10.11</w:t>
            </w:r>
          </w:p>
        </w:tc>
        <w:tc>
          <w:tcPr>
            <w:tcW w:w="1275" w:type="dxa"/>
          </w:tcPr>
          <w:p w14:paraId="2070BFD9" w14:textId="77777777" w:rsidR="00DF0A0E" w:rsidRDefault="002937CA">
            <w:pPr>
              <w:widowControl/>
              <w:spacing w:line="240" w:lineRule="auto"/>
              <w:ind w:firstLineChars="0" w:firstLine="0"/>
              <w:jc w:val="left"/>
              <w:rPr>
                <w:sz w:val="22"/>
                <w:szCs w:val="22"/>
              </w:rPr>
            </w:pPr>
            <w:r w:rsidRPr="00FB7B3F">
              <w:rPr>
                <w:sz w:val="22"/>
                <w:szCs w:val="22"/>
              </w:rPr>
              <w:t>-222.22</w:t>
            </w:r>
          </w:p>
        </w:tc>
        <w:tc>
          <w:tcPr>
            <w:tcW w:w="1418" w:type="dxa"/>
          </w:tcPr>
          <w:p w14:paraId="207CB576" w14:textId="77777777" w:rsidR="00DF0A0E" w:rsidRDefault="002937CA">
            <w:pPr>
              <w:widowControl/>
              <w:spacing w:line="240" w:lineRule="auto"/>
              <w:ind w:firstLineChars="0" w:firstLine="0"/>
              <w:jc w:val="left"/>
              <w:rPr>
                <w:sz w:val="22"/>
                <w:szCs w:val="22"/>
              </w:rPr>
            </w:pPr>
            <w:r w:rsidRPr="00FB7B3F">
              <w:rPr>
                <w:sz w:val="22"/>
                <w:szCs w:val="22"/>
              </w:rPr>
              <w:t>-11.16</w:t>
            </w:r>
          </w:p>
        </w:tc>
        <w:tc>
          <w:tcPr>
            <w:tcW w:w="1134" w:type="dxa"/>
          </w:tcPr>
          <w:p w14:paraId="6B4A2A3C" w14:textId="77777777" w:rsidR="00DF0A0E" w:rsidRDefault="002937CA">
            <w:pPr>
              <w:widowControl/>
              <w:spacing w:line="240" w:lineRule="auto"/>
              <w:ind w:firstLineChars="0" w:firstLine="0"/>
              <w:jc w:val="left"/>
              <w:rPr>
                <w:sz w:val="22"/>
                <w:szCs w:val="22"/>
              </w:rPr>
            </w:pPr>
            <w:r w:rsidRPr="00FB7B3F">
              <w:rPr>
                <w:sz w:val="22"/>
                <w:szCs w:val="22"/>
              </w:rPr>
              <w:t>-23.98</w:t>
            </w:r>
          </w:p>
        </w:tc>
        <w:tc>
          <w:tcPr>
            <w:tcW w:w="1134" w:type="dxa"/>
          </w:tcPr>
          <w:p w14:paraId="17432CBF" w14:textId="77777777" w:rsidR="00DF0A0E" w:rsidRDefault="002937CA">
            <w:pPr>
              <w:widowControl/>
              <w:spacing w:line="240" w:lineRule="auto"/>
              <w:ind w:firstLineChars="0" w:firstLine="0"/>
              <w:jc w:val="left"/>
              <w:rPr>
                <w:sz w:val="22"/>
                <w:szCs w:val="22"/>
              </w:rPr>
            </w:pPr>
            <w:r w:rsidRPr="00FB7B3F">
              <w:rPr>
                <w:sz w:val="22"/>
                <w:szCs w:val="22"/>
              </w:rPr>
              <w:t>-191.57</w:t>
            </w:r>
          </w:p>
        </w:tc>
        <w:tc>
          <w:tcPr>
            <w:tcW w:w="1410" w:type="dxa"/>
          </w:tcPr>
          <w:p w14:paraId="07185310" w14:textId="77777777" w:rsidR="00DF0A0E" w:rsidRDefault="002937CA">
            <w:pPr>
              <w:widowControl/>
              <w:spacing w:line="240" w:lineRule="auto"/>
              <w:ind w:firstLineChars="0" w:firstLine="0"/>
              <w:jc w:val="left"/>
              <w:rPr>
                <w:sz w:val="22"/>
                <w:szCs w:val="22"/>
              </w:rPr>
            </w:pPr>
            <w:r w:rsidRPr="00FB7B3F">
              <w:rPr>
                <w:sz w:val="22"/>
                <w:szCs w:val="22"/>
              </w:rPr>
              <w:t>-16.25</w:t>
            </w:r>
          </w:p>
        </w:tc>
      </w:tr>
      <w:tr w:rsidR="00333FB6" w:rsidRPr="00FB7B3F" w14:paraId="61F3FCFF" w14:textId="77777777">
        <w:trPr>
          <w:trHeight w:val="507"/>
        </w:trPr>
        <w:tc>
          <w:tcPr>
            <w:tcW w:w="421" w:type="dxa"/>
            <w:vMerge/>
            <w:textDirection w:val="tbRlV"/>
          </w:tcPr>
          <w:p w14:paraId="667C50B2"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4B373EB7" w14:textId="77777777" w:rsidR="00DF0A0E" w:rsidRDefault="002937CA">
            <w:pPr>
              <w:widowControl/>
              <w:spacing w:line="240" w:lineRule="auto"/>
              <w:ind w:firstLineChars="0" w:firstLine="0"/>
              <w:jc w:val="left"/>
              <w:rPr>
                <w:sz w:val="22"/>
                <w:szCs w:val="22"/>
              </w:rPr>
            </w:pPr>
            <w:r w:rsidRPr="00FB7B3F">
              <w:rPr>
                <w:sz w:val="22"/>
                <w:szCs w:val="22"/>
              </w:rPr>
              <w:t>选择座位</w:t>
            </w:r>
          </w:p>
        </w:tc>
        <w:tc>
          <w:tcPr>
            <w:tcW w:w="1134" w:type="dxa"/>
          </w:tcPr>
          <w:p w14:paraId="216DCB46" w14:textId="77777777" w:rsidR="00DF0A0E" w:rsidRDefault="002937CA">
            <w:pPr>
              <w:widowControl/>
              <w:spacing w:line="240" w:lineRule="auto"/>
              <w:ind w:firstLineChars="0" w:firstLine="0"/>
              <w:jc w:val="left"/>
              <w:rPr>
                <w:sz w:val="22"/>
                <w:szCs w:val="22"/>
              </w:rPr>
            </w:pPr>
            <w:r w:rsidRPr="00FB7B3F">
              <w:rPr>
                <w:sz w:val="22"/>
                <w:szCs w:val="22"/>
              </w:rPr>
              <w:t>-13.39</w:t>
            </w:r>
          </w:p>
        </w:tc>
        <w:tc>
          <w:tcPr>
            <w:tcW w:w="1275" w:type="dxa"/>
            <w:shd w:val="clear" w:color="auto" w:fill="FFFF00"/>
          </w:tcPr>
          <w:p w14:paraId="0C1BF946" w14:textId="77777777" w:rsidR="00DF0A0E" w:rsidRDefault="002937CA">
            <w:pPr>
              <w:widowControl/>
              <w:spacing w:line="240" w:lineRule="auto"/>
              <w:ind w:firstLineChars="0" w:firstLine="0"/>
              <w:jc w:val="left"/>
              <w:rPr>
                <w:sz w:val="22"/>
                <w:szCs w:val="22"/>
              </w:rPr>
            </w:pPr>
            <w:r w:rsidRPr="00FB7B3F">
              <w:rPr>
                <w:sz w:val="22"/>
                <w:szCs w:val="22"/>
              </w:rPr>
              <w:t>569.24</w:t>
            </w:r>
          </w:p>
        </w:tc>
        <w:tc>
          <w:tcPr>
            <w:tcW w:w="1418" w:type="dxa"/>
          </w:tcPr>
          <w:p w14:paraId="2836B8CA" w14:textId="77777777" w:rsidR="00DF0A0E" w:rsidRDefault="002937CA">
            <w:pPr>
              <w:widowControl/>
              <w:spacing w:line="240" w:lineRule="auto"/>
              <w:ind w:firstLineChars="0" w:firstLine="0"/>
              <w:jc w:val="left"/>
              <w:rPr>
                <w:sz w:val="22"/>
                <w:szCs w:val="22"/>
              </w:rPr>
            </w:pPr>
            <w:r w:rsidRPr="00FB7B3F">
              <w:rPr>
                <w:sz w:val="22"/>
                <w:szCs w:val="22"/>
              </w:rPr>
              <w:t>-12.98</w:t>
            </w:r>
          </w:p>
        </w:tc>
        <w:tc>
          <w:tcPr>
            <w:tcW w:w="1134" w:type="dxa"/>
          </w:tcPr>
          <w:p w14:paraId="565BE65D" w14:textId="77777777" w:rsidR="00DF0A0E" w:rsidRDefault="002937CA">
            <w:pPr>
              <w:widowControl/>
              <w:spacing w:line="240" w:lineRule="auto"/>
              <w:ind w:firstLineChars="0" w:firstLine="0"/>
              <w:jc w:val="left"/>
              <w:rPr>
                <w:sz w:val="22"/>
                <w:szCs w:val="22"/>
              </w:rPr>
            </w:pPr>
            <w:r w:rsidRPr="00FB7B3F">
              <w:rPr>
                <w:sz w:val="22"/>
                <w:szCs w:val="22"/>
              </w:rPr>
              <w:t>-30.88</w:t>
            </w:r>
          </w:p>
        </w:tc>
        <w:tc>
          <w:tcPr>
            <w:tcW w:w="1134" w:type="dxa"/>
          </w:tcPr>
          <w:p w14:paraId="1EA1547B" w14:textId="77777777" w:rsidR="00DF0A0E" w:rsidRDefault="002937CA">
            <w:pPr>
              <w:widowControl/>
              <w:spacing w:line="240" w:lineRule="auto"/>
              <w:ind w:firstLineChars="0" w:firstLine="0"/>
              <w:jc w:val="left"/>
              <w:rPr>
                <w:sz w:val="22"/>
                <w:szCs w:val="22"/>
              </w:rPr>
            </w:pPr>
            <w:r w:rsidRPr="00FB7B3F">
              <w:rPr>
                <w:sz w:val="22"/>
                <w:szCs w:val="22"/>
              </w:rPr>
              <w:t>-227.78</w:t>
            </w:r>
          </w:p>
        </w:tc>
        <w:tc>
          <w:tcPr>
            <w:tcW w:w="1410" w:type="dxa"/>
          </w:tcPr>
          <w:p w14:paraId="2E32AC3B" w14:textId="77777777" w:rsidR="00DF0A0E" w:rsidRDefault="002937CA">
            <w:pPr>
              <w:widowControl/>
              <w:spacing w:line="240" w:lineRule="auto"/>
              <w:ind w:firstLineChars="0" w:firstLine="0"/>
              <w:jc w:val="left"/>
              <w:rPr>
                <w:sz w:val="22"/>
                <w:szCs w:val="22"/>
              </w:rPr>
            </w:pPr>
            <w:r w:rsidRPr="00FB7B3F">
              <w:rPr>
                <w:sz w:val="22"/>
                <w:szCs w:val="22"/>
              </w:rPr>
              <w:t>-35.45</w:t>
            </w:r>
          </w:p>
        </w:tc>
      </w:tr>
      <w:tr w:rsidR="00333FB6" w:rsidRPr="00FB7B3F" w14:paraId="0EE115AA" w14:textId="77777777">
        <w:trPr>
          <w:trHeight w:val="872"/>
        </w:trPr>
        <w:tc>
          <w:tcPr>
            <w:tcW w:w="421" w:type="dxa"/>
            <w:vMerge w:val="restart"/>
            <w:textDirection w:val="tbRlV"/>
          </w:tcPr>
          <w:p w14:paraId="69061A17" w14:textId="77777777" w:rsidR="00DF0A0E" w:rsidRDefault="002937CA">
            <w:pPr>
              <w:widowControl/>
              <w:spacing w:line="240" w:lineRule="auto"/>
              <w:ind w:left="113" w:right="113" w:firstLineChars="0" w:firstLine="0"/>
              <w:jc w:val="center"/>
              <w:rPr>
                <w:b/>
                <w:bCs/>
                <w:sz w:val="22"/>
                <w:szCs w:val="22"/>
              </w:rPr>
            </w:pPr>
            <w:r w:rsidRPr="00FB7B3F">
              <w:rPr>
                <w:b/>
                <w:bCs/>
                <w:sz w:val="22"/>
                <w:szCs w:val="22"/>
              </w:rPr>
              <w:t>参与者</w:t>
            </w:r>
            <w:r w:rsidRPr="00FB7B3F">
              <w:rPr>
                <w:b/>
                <w:bCs/>
                <w:sz w:val="22"/>
                <w:szCs w:val="22"/>
              </w:rPr>
              <w:t>2</w:t>
            </w:r>
          </w:p>
        </w:tc>
        <w:tc>
          <w:tcPr>
            <w:tcW w:w="1134" w:type="dxa"/>
          </w:tcPr>
          <w:p w14:paraId="2A23C936" w14:textId="77777777" w:rsidR="00DF0A0E" w:rsidRDefault="002937CA">
            <w:pPr>
              <w:widowControl/>
              <w:spacing w:line="240" w:lineRule="auto"/>
              <w:ind w:firstLineChars="0" w:firstLine="0"/>
              <w:jc w:val="left"/>
              <w:rPr>
                <w:sz w:val="22"/>
                <w:szCs w:val="22"/>
              </w:rPr>
            </w:pPr>
            <w:r w:rsidRPr="00FB7B3F">
              <w:rPr>
                <w:sz w:val="22"/>
                <w:szCs w:val="22"/>
              </w:rPr>
              <w:t>导航至预订功能页面</w:t>
            </w:r>
          </w:p>
        </w:tc>
        <w:tc>
          <w:tcPr>
            <w:tcW w:w="1134" w:type="dxa"/>
          </w:tcPr>
          <w:p w14:paraId="39EAE2D3" w14:textId="77777777" w:rsidR="00DF0A0E" w:rsidRDefault="002937CA">
            <w:pPr>
              <w:widowControl/>
              <w:spacing w:line="240" w:lineRule="auto"/>
              <w:ind w:firstLineChars="0" w:firstLine="0"/>
              <w:jc w:val="left"/>
              <w:rPr>
                <w:sz w:val="22"/>
                <w:szCs w:val="22"/>
              </w:rPr>
            </w:pPr>
            <w:r w:rsidRPr="00FB7B3F">
              <w:rPr>
                <w:sz w:val="22"/>
                <w:szCs w:val="22"/>
              </w:rPr>
              <w:t>-10.31</w:t>
            </w:r>
          </w:p>
        </w:tc>
        <w:tc>
          <w:tcPr>
            <w:tcW w:w="1275" w:type="dxa"/>
          </w:tcPr>
          <w:p w14:paraId="030C9A10" w14:textId="77777777" w:rsidR="00DF0A0E" w:rsidRDefault="002937CA">
            <w:pPr>
              <w:widowControl/>
              <w:spacing w:line="240" w:lineRule="auto"/>
              <w:ind w:firstLineChars="0" w:firstLine="0"/>
              <w:jc w:val="left"/>
              <w:rPr>
                <w:sz w:val="22"/>
                <w:szCs w:val="22"/>
              </w:rPr>
            </w:pPr>
            <w:r w:rsidRPr="00FB7B3F">
              <w:rPr>
                <w:sz w:val="22"/>
                <w:szCs w:val="22"/>
              </w:rPr>
              <w:t>-307.95</w:t>
            </w:r>
          </w:p>
        </w:tc>
        <w:tc>
          <w:tcPr>
            <w:tcW w:w="1418" w:type="dxa"/>
          </w:tcPr>
          <w:p w14:paraId="157F1063" w14:textId="77777777" w:rsidR="00DF0A0E" w:rsidRDefault="002937CA">
            <w:pPr>
              <w:widowControl/>
              <w:spacing w:line="240" w:lineRule="auto"/>
              <w:ind w:firstLineChars="0" w:firstLine="0"/>
              <w:jc w:val="left"/>
              <w:rPr>
                <w:sz w:val="22"/>
                <w:szCs w:val="22"/>
              </w:rPr>
            </w:pPr>
            <w:r w:rsidRPr="00FB7B3F">
              <w:rPr>
                <w:sz w:val="22"/>
                <w:szCs w:val="22"/>
              </w:rPr>
              <w:t>-5.33</w:t>
            </w:r>
          </w:p>
        </w:tc>
        <w:tc>
          <w:tcPr>
            <w:tcW w:w="1134" w:type="dxa"/>
          </w:tcPr>
          <w:p w14:paraId="46A45EC3" w14:textId="77777777" w:rsidR="00DF0A0E" w:rsidRDefault="002937CA">
            <w:pPr>
              <w:widowControl/>
              <w:spacing w:line="240" w:lineRule="auto"/>
              <w:ind w:firstLineChars="0" w:firstLine="0"/>
              <w:jc w:val="left"/>
              <w:rPr>
                <w:sz w:val="22"/>
                <w:szCs w:val="22"/>
              </w:rPr>
            </w:pPr>
            <w:r w:rsidRPr="00FB7B3F">
              <w:rPr>
                <w:sz w:val="22"/>
                <w:szCs w:val="22"/>
              </w:rPr>
              <w:t>-24.81</w:t>
            </w:r>
          </w:p>
        </w:tc>
        <w:tc>
          <w:tcPr>
            <w:tcW w:w="1134" w:type="dxa"/>
          </w:tcPr>
          <w:p w14:paraId="2AD4438C" w14:textId="77777777" w:rsidR="00DF0A0E" w:rsidRDefault="002937CA">
            <w:pPr>
              <w:widowControl/>
              <w:spacing w:line="240" w:lineRule="auto"/>
              <w:ind w:firstLineChars="0" w:firstLine="0"/>
              <w:jc w:val="left"/>
              <w:rPr>
                <w:sz w:val="22"/>
                <w:szCs w:val="22"/>
              </w:rPr>
            </w:pPr>
            <w:r w:rsidRPr="00FB7B3F">
              <w:rPr>
                <w:sz w:val="22"/>
                <w:szCs w:val="22"/>
              </w:rPr>
              <w:t>-195.94</w:t>
            </w:r>
          </w:p>
        </w:tc>
        <w:tc>
          <w:tcPr>
            <w:tcW w:w="1410" w:type="dxa"/>
          </w:tcPr>
          <w:p w14:paraId="2C300A22" w14:textId="77777777" w:rsidR="00DF0A0E" w:rsidRDefault="002937CA">
            <w:pPr>
              <w:widowControl/>
              <w:spacing w:line="240" w:lineRule="auto"/>
              <w:ind w:firstLineChars="0" w:firstLine="0"/>
              <w:jc w:val="left"/>
              <w:rPr>
                <w:sz w:val="22"/>
                <w:szCs w:val="22"/>
              </w:rPr>
            </w:pPr>
            <w:r w:rsidRPr="00FB7B3F">
              <w:rPr>
                <w:sz w:val="22"/>
                <w:szCs w:val="22"/>
              </w:rPr>
              <w:t>-16.53</w:t>
            </w:r>
          </w:p>
        </w:tc>
      </w:tr>
      <w:tr w:rsidR="00333FB6" w:rsidRPr="00FB7B3F" w14:paraId="61F57BD0" w14:textId="77777777">
        <w:trPr>
          <w:trHeight w:val="851"/>
        </w:trPr>
        <w:tc>
          <w:tcPr>
            <w:tcW w:w="421" w:type="dxa"/>
            <w:vMerge/>
            <w:textDirection w:val="tbRlV"/>
          </w:tcPr>
          <w:p w14:paraId="6C08E336"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4A017DA3" w14:textId="77777777" w:rsidR="00DF0A0E" w:rsidRDefault="002937CA">
            <w:pPr>
              <w:widowControl/>
              <w:spacing w:line="240" w:lineRule="auto"/>
              <w:ind w:firstLineChars="0" w:firstLine="0"/>
              <w:jc w:val="left"/>
              <w:rPr>
                <w:sz w:val="22"/>
                <w:szCs w:val="22"/>
              </w:rPr>
            </w:pPr>
            <w:r w:rsidRPr="00FB7B3F">
              <w:rPr>
                <w:sz w:val="22"/>
                <w:szCs w:val="22"/>
              </w:rPr>
              <w:t>选择学习室场地</w:t>
            </w:r>
          </w:p>
        </w:tc>
        <w:tc>
          <w:tcPr>
            <w:tcW w:w="1134" w:type="dxa"/>
            <w:shd w:val="clear" w:color="auto" w:fill="FFFF00"/>
          </w:tcPr>
          <w:p w14:paraId="363DB467" w14:textId="77777777" w:rsidR="00DF0A0E" w:rsidRDefault="002937CA">
            <w:pPr>
              <w:widowControl/>
              <w:spacing w:line="240" w:lineRule="auto"/>
              <w:ind w:firstLineChars="0" w:firstLine="0"/>
              <w:jc w:val="left"/>
              <w:rPr>
                <w:sz w:val="22"/>
                <w:szCs w:val="22"/>
              </w:rPr>
            </w:pPr>
            <w:r w:rsidRPr="00FB7B3F">
              <w:rPr>
                <w:sz w:val="22"/>
                <w:szCs w:val="22"/>
              </w:rPr>
              <w:t>17.93</w:t>
            </w:r>
          </w:p>
        </w:tc>
        <w:tc>
          <w:tcPr>
            <w:tcW w:w="1275" w:type="dxa"/>
          </w:tcPr>
          <w:p w14:paraId="783E9341" w14:textId="77777777" w:rsidR="00DF0A0E" w:rsidRDefault="002937CA">
            <w:pPr>
              <w:widowControl/>
              <w:spacing w:line="240" w:lineRule="auto"/>
              <w:ind w:firstLineChars="0" w:firstLine="0"/>
              <w:jc w:val="left"/>
              <w:rPr>
                <w:sz w:val="22"/>
                <w:szCs w:val="22"/>
              </w:rPr>
            </w:pPr>
            <w:r w:rsidRPr="00FB7B3F">
              <w:rPr>
                <w:sz w:val="22"/>
                <w:szCs w:val="22"/>
              </w:rPr>
              <w:t>-293.57</w:t>
            </w:r>
          </w:p>
        </w:tc>
        <w:tc>
          <w:tcPr>
            <w:tcW w:w="1418" w:type="dxa"/>
          </w:tcPr>
          <w:p w14:paraId="13A41B87" w14:textId="77777777" w:rsidR="00DF0A0E" w:rsidRDefault="002937CA">
            <w:pPr>
              <w:widowControl/>
              <w:spacing w:line="240" w:lineRule="auto"/>
              <w:ind w:firstLineChars="0" w:firstLine="0"/>
              <w:jc w:val="left"/>
              <w:rPr>
                <w:sz w:val="22"/>
                <w:szCs w:val="22"/>
              </w:rPr>
            </w:pPr>
            <w:r w:rsidRPr="00FB7B3F">
              <w:rPr>
                <w:sz w:val="22"/>
                <w:szCs w:val="22"/>
              </w:rPr>
              <w:t>-9.88</w:t>
            </w:r>
          </w:p>
        </w:tc>
        <w:tc>
          <w:tcPr>
            <w:tcW w:w="1134" w:type="dxa"/>
          </w:tcPr>
          <w:p w14:paraId="19C0C7B6" w14:textId="77777777" w:rsidR="00DF0A0E" w:rsidRDefault="002937CA">
            <w:pPr>
              <w:widowControl/>
              <w:spacing w:line="240" w:lineRule="auto"/>
              <w:ind w:firstLineChars="0" w:firstLine="0"/>
              <w:jc w:val="left"/>
              <w:rPr>
                <w:sz w:val="22"/>
                <w:szCs w:val="22"/>
              </w:rPr>
            </w:pPr>
            <w:r w:rsidRPr="00FB7B3F">
              <w:rPr>
                <w:sz w:val="22"/>
                <w:szCs w:val="22"/>
              </w:rPr>
              <w:t>-31.43</w:t>
            </w:r>
          </w:p>
        </w:tc>
        <w:tc>
          <w:tcPr>
            <w:tcW w:w="1134" w:type="dxa"/>
          </w:tcPr>
          <w:p w14:paraId="13BA5767" w14:textId="77777777" w:rsidR="00DF0A0E" w:rsidRDefault="002937CA">
            <w:pPr>
              <w:widowControl/>
              <w:spacing w:line="240" w:lineRule="auto"/>
              <w:ind w:firstLineChars="0" w:firstLine="0"/>
              <w:jc w:val="left"/>
              <w:rPr>
                <w:sz w:val="22"/>
                <w:szCs w:val="22"/>
              </w:rPr>
            </w:pPr>
            <w:r w:rsidRPr="00FB7B3F">
              <w:rPr>
                <w:sz w:val="22"/>
                <w:szCs w:val="22"/>
              </w:rPr>
              <w:t>-242.98</w:t>
            </w:r>
          </w:p>
        </w:tc>
        <w:tc>
          <w:tcPr>
            <w:tcW w:w="1410" w:type="dxa"/>
          </w:tcPr>
          <w:p w14:paraId="6EB7CC6D" w14:textId="77777777" w:rsidR="00DF0A0E" w:rsidRDefault="002937CA">
            <w:pPr>
              <w:widowControl/>
              <w:spacing w:line="240" w:lineRule="auto"/>
              <w:ind w:firstLineChars="0" w:firstLine="0"/>
              <w:jc w:val="left"/>
              <w:rPr>
                <w:sz w:val="22"/>
                <w:szCs w:val="22"/>
              </w:rPr>
            </w:pPr>
            <w:r w:rsidRPr="00FB7B3F">
              <w:rPr>
                <w:sz w:val="22"/>
                <w:szCs w:val="22"/>
              </w:rPr>
              <w:t>-20.35</w:t>
            </w:r>
          </w:p>
        </w:tc>
      </w:tr>
      <w:tr w:rsidR="00333FB6" w:rsidRPr="00FB7B3F" w14:paraId="7C101DEB" w14:textId="77777777">
        <w:trPr>
          <w:trHeight w:val="427"/>
        </w:trPr>
        <w:tc>
          <w:tcPr>
            <w:tcW w:w="421" w:type="dxa"/>
            <w:vMerge/>
            <w:textDirection w:val="tbRlV"/>
          </w:tcPr>
          <w:p w14:paraId="219BCF74"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1C2A72C7" w14:textId="77777777" w:rsidR="00DF0A0E" w:rsidRDefault="002937CA">
            <w:pPr>
              <w:widowControl/>
              <w:spacing w:line="240" w:lineRule="auto"/>
              <w:ind w:firstLineChars="0" w:firstLine="0"/>
              <w:jc w:val="left"/>
              <w:rPr>
                <w:sz w:val="22"/>
                <w:szCs w:val="22"/>
              </w:rPr>
            </w:pPr>
            <w:r w:rsidRPr="00FB7B3F">
              <w:rPr>
                <w:sz w:val="22"/>
                <w:szCs w:val="22"/>
              </w:rPr>
              <w:t>选择日期和时间</w:t>
            </w:r>
          </w:p>
        </w:tc>
        <w:tc>
          <w:tcPr>
            <w:tcW w:w="1134" w:type="dxa"/>
          </w:tcPr>
          <w:p w14:paraId="2381F577" w14:textId="77777777" w:rsidR="00DF0A0E" w:rsidRDefault="002937CA">
            <w:pPr>
              <w:widowControl/>
              <w:spacing w:line="240" w:lineRule="auto"/>
              <w:ind w:firstLineChars="0" w:firstLine="0"/>
              <w:jc w:val="left"/>
              <w:rPr>
                <w:sz w:val="22"/>
                <w:szCs w:val="22"/>
              </w:rPr>
            </w:pPr>
            <w:r w:rsidRPr="00FB7B3F">
              <w:rPr>
                <w:sz w:val="22"/>
                <w:szCs w:val="22"/>
              </w:rPr>
              <w:t>-12.34</w:t>
            </w:r>
          </w:p>
        </w:tc>
        <w:tc>
          <w:tcPr>
            <w:tcW w:w="1275" w:type="dxa"/>
          </w:tcPr>
          <w:p w14:paraId="4BB2A069" w14:textId="77777777" w:rsidR="00DF0A0E" w:rsidRDefault="002937CA">
            <w:pPr>
              <w:widowControl/>
              <w:spacing w:line="240" w:lineRule="auto"/>
              <w:ind w:firstLineChars="0" w:firstLine="0"/>
              <w:jc w:val="left"/>
              <w:rPr>
                <w:sz w:val="22"/>
                <w:szCs w:val="22"/>
              </w:rPr>
            </w:pPr>
            <w:r w:rsidRPr="00FB7B3F">
              <w:rPr>
                <w:sz w:val="22"/>
                <w:szCs w:val="22"/>
              </w:rPr>
              <w:t>-257.58</w:t>
            </w:r>
          </w:p>
        </w:tc>
        <w:tc>
          <w:tcPr>
            <w:tcW w:w="1418" w:type="dxa"/>
            <w:shd w:val="clear" w:color="auto" w:fill="FFFF00"/>
          </w:tcPr>
          <w:p w14:paraId="1EC0AF3E" w14:textId="77777777" w:rsidR="00DF0A0E" w:rsidRDefault="002937CA">
            <w:pPr>
              <w:widowControl/>
              <w:spacing w:line="240" w:lineRule="auto"/>
              <w:ind w:firstLineChars="0" w:firstLine="0"/>
              <w:jc w:val="left"/>
              <w:rPr>
                <w:sz w:val="22"/>
                <w:szCs w:val="22"/>
              </w:rPr>
            </w:pPr>
            <w:r w:rsidRPr="00FB7B3F">
              <w:rPr>
                <w:sz w:val="22"/>
                <w:szCs w:val="22"/>
              </w:rPr>
              <w:t>8.94</w:t>
            </w:r>
          </w:p>
        </w:tc>
        <w:tc>
          <w:tcPr>
            <w:tcW w:w="1134" w:type="dxa"/>
          </w:tcPr>
          <w:p w14:paraId="610FA1DB" w14:textId="77777777" w:rsidR="00DF0A0E" w:rsidRDefault="002937CA">
            <w:pPr>
              <w:widowControl/>
              <w:spacing w:line="240" w:lineRule="auto"/>
              <w:ind w:firstLineChars="0" w:firstLine="0"/>
              <w:jc w:val="left"/>
              <w:rPr>
                <w:sz w:val="22"/>
                <w:szCs w:val="22"/>
              </w:rPr>
            </w:pPr>
            <w:r w:rsidRPr="00FB7B3F">
              <w:rPr>
                <w:sz w:val="22"/>
                <w:szCs w:val="22"/>
              </w:rPr>
              <w:t>-17.94</w:t>
            </w:r>
          </w:p>
        </w:tc>
        <w:tc>
          <w:tcPr>
            <w:tcW w:w="1134" w:type="dxa"/>
          </w:tcPr>
          <w:p w14:paraId="2FC14193" w14:textId="77777777" w:rsidR="00DF0A0E" w:rsidRDefault="002937CA">
            <w:pPr>
              <w:widowControl/>
              <w:spacing w:line="240" w:lineRule="auto"/>
              <w:ind w:firstLineChars="0" w:firstLine="0"/>
              <w:jc w:val="left"/>
              <w:rPr>
                <w:sz w:val="22"/>
                <w:szCs w:val="22"/>
              </w:rPr>
            </w:pPr>
            <w:r w:rsidRPr="00FB7B3F">
              <w:rPr>
                <w:sz w:val="22"/>
                <w:szCs w:val="22"/>
              </w:rPr>
              <w:t>-226.52</w:t>
            </w:r>
          </w:p>
        </w:tc>
        <w:tc>
          <w:tcPr>
            <w:tcW w:w="1410" w:type="dxa"/>
          </w:tcPr>
          <w:p w14:paraId="23FD7746" w14:textId="77777777" w:rsidR="00DF0A0E" w:rsidRDefault="002937CA">
            <w:pPr>
              <w:widowControl/>
              <w:spacing w:line="240" w:lineRule="auto"/>
              <w:ind w:firstLineChars="0" w:firstLine="0"/>
              <w:jc w:val="left"/>
              <w:rPr>
                <w:sz w:val="22"/>
                <w:szCs w:val="22"/>
              </w:rPr>
            </w:pPr>
            <w:r w:rsidRPr="00FB7B3F">
              <w:rPr>
                <w:sz w:val="22"/>
                <w:szCs w:val="22"/>
              </w:rPr>
              <w:t>-35.32</w:t>
            </w:r>
          </w:p>
        </w:tc>
      </w:tr>
      <w:tr w:rsidR="00333FB6" w:rsidRPr="00FB7B3F" w14:paraId="1D14BB7B" w14:textId="77777777">
        <w:trPr>
          <w:trHeight w:val="695"/>
        </w:trPr>
        <w:tc>
          <w:tcPr>
            <w:tcW w:w="421" w:type="dxa"/>
            <w:vMerge/>
            <w:textDirection w:val="tbRlV"/>
          </w:tcPr>
          <w:p w14:paraId="1158BB1B"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4DD58E39" w14:textId="77777777" w:rsidR="00DF0A0E" w:rsidRDefault="002937CA">
            <w:pPr>
              <w:widowControl/>
              <w:spacing w:line="240" w:lineRule="auto"/>
              <w:ind w:firstLineChars="0" w:firstLine="0"/>
              <w:jc w:val="left"/>
              <w:rPr>
                <w:sz w:val="22"/>
                <w:szCs w:val="22"/>
              </w:rPr>
            </w:pPr>
            <w:r w:rsidRPr="00FB7B3F">
              <w:rPr>
                <w:sz w:val="22"/>
                <w:szCs w:val="22"/>
              </w:rPr>
              <w:t>提交预订信息</w:t>
            </w:r>
          </w:p>
        </w:tc>
        <w:tc>
          <w:tcPr>
            <w:tcW w:w="1134" w:type="dxa"/>
          </w:tcPr>
          <w:p w14:paraId="14BDF9BA" w14:textId="77777777" w:rsidR="00DF0A0E" w:rsidRDefault="002937CA">
            <w:pPr>
              <w:widowControl/>
              <w:spacing w:line="240" w:lineRule="auto"/>
              <w:ind w:firstLineChars="0" w:firstLine="0"/>
              <w:jc w:val="left"/>
              <w:rPr>
                <w:sz w:val="22"/>
                <w:szCs w:val="22"/>
              </w:rPr>
            </w:pPr>
            <w:r w:rsidRPr="00FB7B3F">
              <w:rPr>
                <w:sz w:val="22"/>
                <w:szCs w:val="22"/>
              </w:rPr>
              <w:t>-9.18</w:t>
            </w:r>
          </w:p>
        </w:tc>
        <w:tc>
          <w:tcPr>
            <w:tcW w:w="1275" w:type="dxa"/>
          </w:tcPr>
          <w:p w14:paraId="5721FFF4" w14:textId="77777777" w:rsidR="00DF0A0E" w:rsidRDefault="002937CA">
            <w:pPr>
              <w:widowControl/>
              <w:spacing w:line="240" w:lineRule="auto"/>
              <w:ind w:firstLineChars="0" w:firstLine="0"/>
              <w:jc w:val="left"/>
              <w:rPr>
                <w:sz w:val="22"/>
                <w:szCs w:val="22"/>
              </w:rPr>
            </w:pPr>
            <w:r w:rsidRPr="00FB7B3F">
              <w:rPr>
                <w:sz w:val="22"/>
                <w:szCs w:val="22"/>
              </w:rPr>
              <w:t>-239.60</w:t>
            </w:r>
          </w:p>
        </w:tc>
        <w:tc>
          <w:tcPr>
            <w:tcW w:w="1418" w:type="dxa"/>
          </w:tcPr>
          <w:p w14:paraId="4E6513FF" w14:textId="77777777" w:rsidR="00DF0A0E" w:rsidRDefault="002937CA">
            <w:pPr>
              <w:widowControl/>
              <w:spacing w:line="240" w:lineRule="auto"/>
              <w:ind w:firstLineChars="0" w:firstLine="0"/>
              <w:jc w:val="left"/>
              <w:rPr>
                <w:sz w:val="22"/>
                <w:szCs w:val="22"/>
              </w:rPr>
            </w:pPr>
            <w:r w:rsidRPr="00FB7B3F">
              <w:rPr>
                <w:sz w:val="22"/>
                <w:szCs w:val="22"/>
              </w:rPr>
              <w:t>-12.35</w:t>
            </w:r>
          </w:p>
        </w:tc>
        <w:tc>
          <w:tcPr>
            <w:tcW w:w="1134" w:type="dxa"/>
          </w:tcPr>
          <w:p w14:paraId="16BD0E1B" w14:textId="77777777" w:rsidR="00DF0A0E" w:rsidRDefault="002937CA">
            <w:pPr>
              <w:widowControl/>
              <w:spacing w:line="240" w:lineRule="auto"/>
              <w:ind w:firstLineChars="0" w:firstLine="0"/>
              <w:jc w:val="left"/>
              <w:rPr>
                <w:sz w:val="22"/>
                <w:szCs w:val="22"/>
              </w:rPr>
            </w:pPr>
            <w:r w:rsidRPr="00FB7B3F">
              <w:rPr>
                <w:sz w:val="22"/>
                <w:szCs w:val="22"/>
              </w:rPr>
              <w:t>-21.59</w:t>
            </w:r>
          </w:p>
        </w:tc>
        <w:tc>
          <w:tcPr>
            <w:tcW w:w="1134" w:type="dxa"/>
            <w:shd w:val="clear" w:color="auto" w:fill="FFFF00"/>
          </w:tcPr>
          <w:p w14:paraId="6DD2EDEF" w14:textId="77777777" w:rsidR="00DF0A0E" w:rsidRDefault="002937CA">
            <w:pPr>
              <w:widowControl/>
              <w:spacing w:line="240" w:lineRule="auto"/>
              <w:ind w:firstLineChars="0" w:firstLine="0"/>
              <w:jc w:val="left"/>
              <w:rPr>
                <w:sz w:val="22"/>
                <w:szCs w:val="22"/>
              </w:rPr>
            </w:pPr>
            <w:r w:rsidRPr="00FB7B3F">
              <w:rPr>
                <w:sz w:val="22"/>
                <w:szCs w:val="22"/>
              </w:rPr>
              <w:t>365.21</w:t>
            </w:r>
          </w:p>
        </w:tc>
        <w:tc>
          <w:tcPr>
            <w:tcW w:w="1410" w:type="dxa"/>
          </w:tcPr>
          <w:p w14:paraId="4FFED8A4" w14:textId="77777777" w:rsidR="00DF0A0E" w:rsidRDefault="002937CA">
            <w:pPr>
              <w:widowControl/>
              <w:spacing w:line="240" w:lineRule="auto"/>
              <w:ind w:firstLineChars="0" w:firstLine="0"/>
              <w:jc w:val="left"/>
              <w:rPr>
                <w:sz w:val="22"/>
                <w:szCs w:val="22"/>
              </w:rPr>
            </w:pPr>
            <w:r w:rsidRPr="00FB7B3F">
              <w:rPr>
                <w:sz w:val="22"/>
                <w:szCs w:val="22"/>
              </w:rPr>
              <w:t>-32.22</w:t>
            </w:r>
          </w:p>
        </w:tc>
      </w:tr>
      <w:tr w:rsidR="00333FB6" w:rsidRPr="00FB7B3F" w14:paraId="30AD07FA" w14:textId="77777777">
        <w:trPr>
          <w:trHeight w:val="59"/>
        </w:trPr>
        <w:tc>
          <w:tcPr>
            <w:tcW w:w="421" w:type="dxa"/>
            <w:vMerge/>
            <w:textDirection w:val="tbRlV"/>
          </w:tcPr>
          <w:p w14:paraId="3F692158" w14:textId="77777777" w:rsidR="00333FB6" w:rsidRPr="00FB7B3F" w:rsidRDefault="00333FB6">
            <w:pPr>
              <w:widowControl/>
              <w:spacing w:line="240" w:lineRule="auto"/>
              <w:ind w:left="113" w:right="113" w:firstLineChars="0" w:firstLine="0"/>
              <w:jc w:val="left"/>
              <w:rPr>
                <w:b/>
                <w:bCs/>
                <w:sz w:val="22"/>
                <w:szCs w:val="22"/>
              </w:rPr>
            </w:pPr>
          </w:p>
        </w:tc>
        <w:tc>
          <w:tcPr>
            <w:tcW w:w="1134" w:type="dxa"/>
          </w:tcPr>
          <w:p w14:paraId="7EC9FE4A" w14:textId="77777777" w:rsidR="00DF0A0E" w:rsidRDefault="002937CA">
            <w:pPr>
              <w:widowControl/>
              <w:spacing w:line="240" w:lineRule="auto"/>
              <w:ind w:firstLineChars="0" w:firstLine="0"/>
              <w:jc w:val="left"/>
              <w:rPr>
                <w:sz w:val="22"/>
                <w:szCs w:val="22"/>
              </w:rPr>
            </w:pPr>
            <w:r w:rsidRPr="00FB7B3F">
              <w:rPr>
                <w:sz w:val="22"/>
                <w:szCs w:val="22"/>
              </w:rPr>
              <w:t>选择座位</w:t>
            </w:r>
          </w:p>
        </w:tc>
        <w:tc>
          <w:tcPr>
            <w:tcW w:w="1134" w:type="dxa"/>
          </w:tcPr>
          <w:p w14:paraId="262D609C" w14:textId="77777777" w:rsidR="00DF0A0E" w:rsidRDefault="002937CA">
            <w:pPr>
              <w:widowControl/>
              <w:spacing w:line="240" w:lineRule="auto"/>
              <w:ind w:firstLineChars="0" w:firstLine="0"/>
              <w:jc w:val="left"/>
              <w:rPr>
                <w:sz w:val="22"/>
                <w:szCs w:val="22"/>
              </w:rPr>
            </w:pPr>
            <w:r w:rsidRPr="00FB7B3F">
              <w:rPr>
                <w:sz w:val="22"/>
                <w:szCs w:val="22"/>
              </w:rPr>
              <w:t>-6.25</w:t>
            </w:r>
          </w:p>
        </w:tc>
        <w:tc>
          <w:tcPr>
            <w:tcW w:w="1275" w:type="dxa"/>
          </w:tcPr>
          <w:p w14:paraId="35E000BD" w14:textId="77777777" w:rsidR="00DF0A0E" w:rsidRDefault="002937CA">
            <w:pPr>
              <w:widowControl/>
              <w:spacing w:line="240" w:lineRule="auto"/>
              <w:ind w:firstLineChars="0" w:firstLine="0"/>
              <w:jc w:val="left"/>
              <w:rPr>
                <w:sz w:val="22"/>
                <w:szCs w:val="22"/>
              </w:rPr>
            </w:pPr>
            <w:r w:rsidRPr="00FB7B3F">
              <w:rPr>
                <w:sz w:val="22"/>
                <w:szCs w:val="22"/>
              </w:rPr>
              <w:t>-339.58</w:t>
            </w:r>
          </w:p>
        </w:tc>
        <w:tc>
          <w:tcPr>
            <w:tcW w:w="1418" w:type="dxa"/>
          </w:tcPr>
          <w:p w14:paraId="6D8911BF" w14:textId="77777777" w:rsidR="00DF0A0E" w:rsidRDefault="002937CA">
            <w:pPr>
              <w:widowControl/>
              <w:spacing w:line="240" w:lineRule="auto"/>
              <w:ind w:firstLineChars="0" w:firstLine="0"/>
              <w:jc w:val="left"/>
              <w:rPr>
                <w:sz w:val="22"/>
                <w:szCs w:val="22"/>
              </w:rPr>
            </w:pPr>
            <w:r w:rsidRPr="00FB7B3F">
              <w:rPr>
                <w:sz w:val="22"/>
                <w:szCs w:val="22"/>
              </w:rPr>
              <w:t>-8.21</w:t>
            </w:r>
          </w:p>
        </w:tc>
        <w:tc>
          <w:tcPr>
            <w:tcW w:w="1134" w:type="dxa"/>
          </w:tcPr>
          <w:p w14:paraId="3E7ACA57" w14:textId="77777777" w:rsidR="00DF0A0E" w:rsidRDefault="002937CA">
            <w:pPr>
              <w:widowControl/>
              <w:spacing w:line="240" w:lineRule="auto"/>
              <w:ind w:firstLineChars="0" w:firstLine="0"/>
              <w:jc w:val="left"/>
              <w:rPr>
                <w:sz w:val="22"/>
                <w:szCs w:val="22"/>
              </w:rPr>
            </w:pPr>
            <w:r w:rsidRPr="00FB7B3F">
              <w:rPr>
                <w:sz w:val="22"/>
                <w:szCs w:val="22"/>
              </w:rPr>
              <w:t>-22.42</w:t>
            </w:r>
          </w:p>
        </w:tc>
        <w:tc>
          <w:tcPr>
            <w:tcW w:w="1134" w:type="dxa"/>
          </w:tcPr>
          <w:p w14:paraId="07B1527C" w14:textId="77777777" w:rsidR="00DF0A0E" w:rsidRDefault="002937CA">
            <w:pPr>
              <w:widowControl/>
              <w:spacing w:line="240" w:lineRule="auto"/>
              <w:ind w:firstLineChars="0" w:firstLine="0"/>
              <w:jc w:val="left"/>
              <w:rPr>
                <w:sz w:val="22"/>
                <w:szCs w:val="22"/>
              </w:rPr>
            </w:pPr>
            <w:r w:rsidRPr="00FB7B3F">
              <w:rPr>
                <w:sz w:val="22"/>
                <w:szCs w:val="22"/>
              </w:rPr>
              <w:t>-199.99</w:t>
            </w:r>
          </w:p>
        </w:tc>
        <w:tc>
          <w:tcPr>
            <w:tcW w:w="1410" w:type="dxa"/>
          </w:tcPr>
          <w:p w14:paraId="38B62195" w14:textId="77777777" w:rsidR="00DF0A0E" w:rsidRDefault="002937CA">
            <w:pPr>
              <w:widowControl/>
              <w:spacing w:line="240" w:lineRule="auto"/>
              <w:ind w:firstLineChars="0" w:firstLine="0"/>
              <w:jc w:val="left"/>
              <w:rPr>
                <w:sz w:val="22"/>
                <w:szCs w:val="22"/>
              </w:rPr>
            </w:pPr>
            <w:r w:rsidRPr="00FB7B3F">
              <w:rPr>
                <w:sz w:val="22"/>
                <w:szCs w:val="22"/>
              </w:rPr>
              <w:t>-15.52</w:t>
            </w:r>
          </w:p>
        </w:tc>
      </w:tr>
    </w:tbl>
    <w:p w14:paraId="7917C2C8" w14:textId="77777777" w:rsidR="00333FB6" w:rsidRPr="00FB7B3F" w:rsidRDefault="00333FB6">
      <w:pPr>
        <w:pStyle w:val="a3"/>
        <w:ind w:firstLineChars="0" w:firstLine="0"/>
        <w:jc w:val="center"/>
      </w:pPr>
    </w:p>
    <w:p w14:paraId="3E33365C" w14:textId="2DEA9FDB" w:rsidR="00DF0A0E" w:rsidRDefault="00A03A7B">
      <w:pPr>
        <w:tabs>
          <w:tab w:val="left" w:pos="450"/>
        </w:tabs>
        <w:ind w:firstLine="466"/>
      </w:pPr>
      <w:r w:rsidRPr="00FB7B3F">
        <w:t>如表中</w:t>
      </w:r>
      <w:r w:rsidR="002937CA" w:rsidRPr="00FB7B3F">
        <w:tab/>
      </w:r>
      <w:r w:rsidR="002937CA" w:rsidRPr="00FB7B3F">
        <w:t>所示</w:t>
      </w:r>
      <w:r w:rsidR="002937CA" w:rsidRPr="00FB7B3F">
        <w:t xml:space="preserve"> </w:t>
      </w:r>
      <w:r w:rsidR="002937CA" w:rsidRPr="00FB7B3F">
        <w:fldChar w:fldCharType="begin"/>
      </w:r>
      <w:r w:rsidR="002937CA" w:rsidRPr="00FB7B3F">
        <w:instrText xml:space="preserve"> REF _Ref105358420 \h </w:instrText>
      </w:r>
      <w:r w:rsidR="002937CA" w:rsidRPr="00FB7B3F">
        <w:fldChar w:fldCharType="separate"/>
      </w:r>
      <w:r w:rsidR="007A07C1" w:rsidRPr="00FB7B3F">
        <w:t>表</w:t>
      </w:r>
      <w:r w:rsidR="007A07C1" w:rsidRPr="00FB7B3F">
        <w:t xml:space="preserve"> </w:t>
      </w:r>
      <w:r w:rsidR="007A07C1">
        <w:rPr>
          <w:noProof/>
        </w:rPr>
        <w:t>2</w:t>
      </w:r>
      <w:r w:rsidR="002937CA" w:rsidRPr="00FB7B3F">
        <w:fldChar w:fldCharType="end"/>
      </w:r>
      <w:r w:rsidR="002937CA" w:rsidRPr="00FB7B3F">
        <w:t>，在开启了非功能需求的故意不良设计的子任务中，基于</w:t>
      </w:r>
      <w:r w:rsidR="002937CA" w:rsidRPr="00FB7B3F">
        <w:t>Eye-tracking</w:t>
      </w:r>
      <w:r w:rsidR="002937CA" w:rsidRPr="00FB7B3F">
        <w:t>的需求评估框架可以对未满足的非功能需求产生正确的输出，而其他非功能需求则不会被误报。可以看出，基于眼动跟踪的需求评估框架可以在实时环境中检测非功能需求的满足程度。</w:t>
      </w:r>
    </w:p>
    <w:p w14:paraId="33817604" w14:textId="77777777" w:rsidR="00333FB6" w:rsidRPr="00FB7B3F" w:rsidRDefault="00E12E0F">
      <w:pPr>
        <w:widowControl/>
        <w:ind w:firstLine="466"/>
        <w:jc w:val="left"/>
      </w:pPr>
      <w:r w:rsidRPr="00FB7B3F">
        <w:br w:type="page"/>
      </w:r>
    </w:p>
    <w:p w14:paraId="4DB92A1C" w14:textId="77777777" w:rsidR="00DF0A0E" w:rsidRDefault="002937CA">
      <w:pPr>
        <w:keepNext/>
        <w:autoSpaceDE w:val="0"/>
        <w:autoSpaceDN w:val="0"/>
        <w:adjustRightInd w:val="0"/>
        <w:spacing w:line="360" w:lineRule="auto"/>
        <w:ind w:firstLineChars="0" w:firstLine="0"/>
        <w:jc w:val="center"/>
        <w:outlineLvl w:val="0"/>
        <w:rPr>
          <w:b/>
          <w:bCs/>
          <w:sz w:val="32"/>
          <w:szCs w:val="32"/>
        </w:rPr>
      </w:pPr>
      <w:bookmarkStart w:id="63" w:name="_Toc105867804"/>
      <w:r w:rsidRPr="005220E6">
        <w:rPr>
          <w:b/>
          <w:bCs/>
          <w:sz w:val="32"/>
          <w:szCs w:val="32"/>
        </w:rPr>
        <w:lastRenderedPageBreak/>
        <w:t>第五章：结论和未来工作</w:t>
      </w:r>
      <w:bookmarkEnd w:id="63"/>
    </w:p>
    <w:p w14:paraId="539140F9" w14:textId="77777777" w:rsidR="00DF0A0E" w:rsidRDefault="002937CA">
      <w:pPr>
        <w:ind w:firstLine="466"/>
      </w:pPr>
      <w:r w:rsidRPr="00FB7B3F">
        <w:t>寻找从用户那里提取有价值的非功能需求信息的方法是最重要的，也是研究人员仍然感兴趣的。非功能属性是整个系统的属性，无法对单个组件进行验证。在随后的系统维护中，对这些功能的检测和修改会导致高成本。目前还没有明确和全面的解决方案来评估非功能需求的满足情况。</w:t>
      </w:r>
      <w:r w:rsidRPr="00FB7B3F">
        <w:t xml:space="preserve"> </w:t>
      </w:r>
    </w:p>
    <w:p w14:paraId="06767145" w14:textId="77777777" w:rsidR="00DF0A0E" w:rsidRDefault="002937CA">
      <w:pPr>
        <w:ind w:firstLine="466"/>
      </w:pPr>
      <w:r w:rsidRPr="00FB7B3F">
        <w:t>本论文提出了可以有效区分非功能需求的眼球运动指标，并使用几个非功能需求的例子来证明系统的工作原理。此外，本论文提出的方法主要是提供一种直接观察用户的方式，可以用来描述和告知非功能需求的研究。这篇论文提出了一个综合的、结构化的方法的起点。论文研究了一种新的非功能需求分析方法，它探索了眼球运动模式，以自动收集用户的隐性反馈。论文根据现有研究的认知和经验证据，建立了眼动和用户感知之间的语义联系。它进一步将几种眼动模式形式化，并提供了它们与非功能需求之间的对应关系。此外，它还根据实验数据总结和量化了评价标准的六个标准非功能要求。</w:t>
      </w:r>
    </w:p>
    <w:p w14:paraId="08E40B42" w14:textId="77777777" w:rsidR="00DF0A0E" w:rsidRDefault="002937CA">
      <w:pPr>
        <w:ind w:firstLine="466"/>
      </w:pPr>
      <w:r w:rsidRPr="00FB7B3F">
        <w:t>建议的方法提供了不满足非功能要求的精确位置实现的细节，并降低了系统的修复和增强的成本。</w:t>
      </w:r>
    </w:p>
    <w:p w14:paraId="2F909661" w14:textId="77777777" w:rsidR="00DF0A0E" w:rsidRDefault="002937CA">
      <w:pPr>
        <w:ind w:firstLine="466"/>
      </w:pPr>
      <w:r w:rsidRPr="00FB7B3F">
        <w:t>尽管本论文提出了有效的方法，但由于</w:t>
      </w:r>
      <w:r w:rsidRPr="00FB7B3F">
        <w:t>COVID-19</w:t>
      </w:r>
      <w:r w:rsidRPr="00FB7B3F">
        <w:t>疫情的影响，本研究招募的实验参与者数量不多。作为第一项将眼动跟踪与需求分析相结合的工作，本研究获得的结果足以作为后续工作的灵感，但由于样本较小，很难将结果作为一般化的结论，直接用于广泛的实际工作中。在未来的工作中，我们希望招募更多的参与者，以便结论可以得到更有力的验证，并且可以分析更多的非功能需求。</w:t>
      </w:r>
    </w:p>
    <w:p w14:paraId="58E5D1F1" w14:textId="77777777" w:rsidR="00DF0A0E" w:rsidRDefault="002937CA">
      <w:pPr>
        <w:ind w:firstLine="466"/>
      </w:pPr>
      <w:r w:rsidRPr="00FB7B3F">
        <w:t>在未来的工作中，我们将给出方法来确定眼动跟踪指标的每个维度的定量分析，以兼容更多的非功能需求分类。我们还打算在开源社区验证所提出的技术，结合真实的项目与检测系统和实验来确定潜在的监督问题和对我们方法的改进。这篇论文是一个综合和结构化方法的起点。长期的愿景是建立一个系统的、高度符合要求的、可定制的评级系统，结合适当的开发技术，可以促进中小开发者的发展，并为更杰出的开发者提供新的灵感。</w:t>
      </w:r>
    </w:p>
    <w:p w14:paraId="03B3E811" w14:textId="77777777" w:rsidR="00DF0A0E" w:rsidRDefault="002937CA">
      <w:pPr>
        <w:ind w:firstLine="466"/>
      </w:pPr>
      <w:r w:rsidRPr="00FB7B3F">
        <w:t>此外，</w:t>
      </w:r>
      <w:r w:rsidRPr="00FB7B3F">
        <w:t>NFRs</w:t>
      </w:r>
      <w:r w:rsidRPr="00FB7B3F">
        <w:t>可能是相互关联的。这也意味着，在现实世界的应用中，它们可能会相互影响，以至于它们不能从用户那里得到单独的反馈。这是一个客观存在的问题，有很多研究都关注</w:t>
      </w:r>
      <w:r w:rsidRPr="00FB7B3F">
        <w:t>NFRs</w:t>
      </w:r>
      <w:r w:rsidRPr="00FB7B3F">
        <w:t>之间的相互作用，但这不在我们的研究范围之内。在这项工作中，</w:t>
      </w:r>
      <w:r w:rsidRPr="00FB7B3F">
        <w:lastRenderedPageBreak/>
        <w:t>我们试图根据</w:t>
      </w:r>
      <w:r w:rsidRPr="00FB7B3F">
        <w:t>NFRs</w:t>
      </w:r>
      <w:r w:rsidRPr="00FB7B3F">
        <w:t>的定义，构建最明显和最简单的需求场景，将指标和</w:t>
      </w:r>
      <w:r w:rsidRPr="00FB7B3F">
        <w:t>NFRs</w:t>
      </w:r>
      <w:r w:rsidRPr="00FB7B3F">
        <w:t>独立联系起来。在我们后续的工作中，我们将尝试考虑</w:t>
      </w:r>
      <w:r w:rsidRPr="00FB7B3F">
        <w:t>NFRs</w:t>
      </w:r>
      <w:r w:rsidRPr="00FB7B3F">
        <w:t>之间的关系，并通过结合相关主题的研究成果来完善映射关系。</w:t>
      </w:r>
    </w:p>
    <w:p w14:paraId="27DA7BAA" w14:textId="77777777" w:rsidR="00DF0A0E" w:rsidRDefault="002937CA">
      <w:pPr>
        <w:ind w:firstLine="466"/>
      </w:pPr>
      <w:r w:rsidRPr="00FB7B3F">
        <w:t>对于更多的应用场景。这个项目使用的硬件设备，本质上只是一个带红外补光灯的相机传感器，以获得所有需要的参数。这意味着该框架可以部署在大量的设备上（带有</w:t>
      </w:r>
      <w:r w:rsidRPr="00FB7B3F">
        <w:t>Windows Hello</w:t>
      </w:r>
      <w:r w:rsidRPr="00FB7B3F">
        <w:t>人脸认证的</w:t>
      </w:r>
      <w:r w:rsidRPr="00FB7B3F">
        <w:t>PC</w:t>
      </w:r>
      <w:r w:rsidRPr="00FB7B3F">
        <w:t>，带有</w:t>
      </w:r>
      <w:r w:rsidRPr="00FB7B3F">
        <w:t>Face ID</w:t>
      </w:r>
      <w:r w:rsidRPr="00FB7B3F">
        <w:t>的苹果移动设备和带有人脸认证的安卓移动设备）。在充分遵守开放性和自愿性原则，并适当处理隐私法规的情况下，我们可以期待一种能从众多远程未知用户隐性获得反馈的方法。这将为软件系统的用户需求反馈提供一种新的可能性。</w:t>
      </w:r>
    </w:p>
    <w:p w14:paraId="3161B165" w14:textId="77777777" w:rsidR="00333FB6" w:rsidRPr="00FB7B3F" w:rsidRDefault="00333FB6">
      <w:pPr>
        <w:ind w:firstLine="466"/>
      </w:pPr>
    </w:p>
    <w:p w14:paraId="0BDF4616" w14:textId="77777777" w:rsidR="00333FB6" w:rsidRPr="00FB7B3F" w:rsidRDefault="00333FB6">
      <w:pPr>
        <w:ind w:firstLine="466"/>
      </w:pPr>
    </w:p>
    <w:p w14:paraId="03C6F809" w14:textId="77777777" w:rsidR="00DF0A0E" w:rsidRDefault="002937CA">
      <w:pPr>
        <w:autoSpaceDE w:val="0"/>
        <w:autoSpaceDN w:val="0"/>
        <w:adjustRightInd w:val="0"/>
        <w:spacing w:line="360" w:lineRule="auto"/>
        <w:ind w:firstLineChars="0" w:firstLine="0"/>
        <w:jc w:val="center"/>
        <w:outlineLvl w:val="0"/>
        <w:rPr>
          <w:b/>
          <w:bCs/>
          <w:sz w:val="30"/>
          <w:szCs w:val="30"/>
        </w:rPr>
      </w:pPr>
      <w:r w:rsidRPr="00FB7B3F">
        <w:br w:type="page"/>
      </w:r>
      <w:bookmarkStart w:id="64" w:name="_Toc105867805"/>
      <w:r w:rsidRPr="00FB7B3F">
        <w:rPr>
          <w:b/>
          <w:bCs/>
          <w:sz w:val="32"/>
          <w:szCs w:val="32"/>
        </w:rPr>
        <w:lastRenderedPageBreak/>
        <w:t>参考资料</w:t>
      </w:r>
      <w:r w:rsidRPr="00FB7B3F">
        <w:rPr>
          <w:b/>
          <w:bCs/>
          <w:sz w:val="32"/>
          <w:szCs w:val="32"/>
        </w:rPr>
        <w:t xml:space="preserve"> </w:t>
      </w:r>
      <w:bookmarkEnd w:id="64"/>
    </w:p>
    <w:p w14:paraId="334AA009" w14:textId="77777777" w:rsidR="002937CA" w:rsidRPr="00FB7B3F" w:rsidRDefault="00E12E0F" w:rsidP="002937CA">
      <w:pPr>
        <w:pStyle w:val="af9"/>
        <w:spacing w:line="460" w:lineRule="exact"/>
        <w:ind w:left="505" w:firstLine="407"/>
      </w:pPr>
      <w:r w:rsidRPr="00FB7B3F">
        <w:rPr>
          <w:sz w:val="21"/>
        </w:rPr>
        <w:fldChar w:fldCharType="begin"/>
      </w:r>
      <w:r w:rsidR="00215F1F" w:rsidRPr="00FB7B3F">
        <w:instrText xml:space="preserve"> ADDIN ZOTERO_BIBL {"uncited":[],"omitted":[],"custom":[]} CSL_BIBLIOGRAPHY </w:instrText>
      </w:r>
      <w:r w:rsidRPr="00FB7B3F">
        <w:rPr>
          <w:sz w:val="21"/>
        </w:rPr>
        <w:fldChar w:fldCharType="separate"/>
      </w:r>
      <w:r w:rsidR="002937CA" w:rsidRPr="00FB7B3F">
        <w:t>[1]</w:t>
      </w:r>
      <w:r w:rsidR="002937CA" w:rsidRPr="00FB7B3F">
        <w:tab/>
        <w:t xml:space="preserve">SOMMERVILLE I, SAWYER P. Requirements Engineering: A Good Practice Guide[M]. 1st </w:t>
      </w:r>
      <w:r w:rsidR="002937CA" w:rsidRPr="00FB7B3F">
        <w:t>版</w:t>
      </w:r>
      <w:r w:rsidR="002937CA" w:rsidRPr="00FB7B3F">
        <w:t>. USA: John Wiley &amp; Sons, Inc., 1997.</w:t>
      </w:r>
    </w:p>
    <w:p w14:paraId="50EA598D" w14:textId="77777777" w:rsidR="002937CA" w:rsidRPr="00FB7B3F" w:rsidRDefault="002937CA" w:rsidP="002937CA">
      <w:pPr>
        <w:pStyle w:val="af9"/>
        <w:spacing w:line="460" w:lineRule="exact"/>
        <w:ind w:left="505" w:firstLine="466"/>
      </w:pPr>
      <w:r w:rsidRPr="00FB7B3F">
        <w:t>[2]</w:t>
      </w:r>
      <w:r w:rsidRPr="00FB7B3F">
        <w:tab/>
        <w:t>MAIRIZA D, ZOWGHI D, NURMULIANI N. An investigation into the notion of non-functional requirements[C]//Proceedings of the 2010 ACM Symposium on Applied Computing. New York, NY, USA: Association for Computing Machinery, 2010: 311-317[2022-05-05]. https://doi.org/10.1145/1774088.1774153. DOI:10.1145/1774088.1774153.</w:t>
      </w:r>
    </w:p>
    <w:p w14:paraId="497A5FB9" w14:textId="77777777" w:rsidR="002937CA" w:rsidRPr="00FB7B3F" w:rsidRDefault="002937CA" w:rsidP="002937CA">
      <w:pPr>
        <w:pStyle w:val="af9"/>
        <w:spacing w:line="460" w:lineRule="exact"/>
        <w:ind w:left="505" w:firstLine="466"/>
      </w:pPr>
      <w:r w:rsidRPr="00FB7B3F">
        <w:t>[3]</w:t>
      </w:r>
      <w:r w:rsidRPr="00FB7B3F">
        <w:tab/>
        <w:t>CHUNG L, LEITE J C S do P. On Non-Functional Requirements in Software Engineering[C]. 2009.</w:t>
      </w:r>
    </w:p>
    <w:p w14:paraId="76B70C74" w14:textId="77777777" w:rsidR="002937CA" w:rsidRPr="00FB7B3F" w:rsidRDefault="002937CA" w:rsidP="002937CA">
      <w:pPr>
        <w:pStyle w:val="af9"/>
        <w:spacing w:line="460" w:lineRule="exact"/>
        <w:ind w:left="505" w:firstLine="466"/>
      </w:pPr>
      <w:r w:rsidRPr="00FB7B3F">
        <w:t>[4]</w:t>
      </w:r>
      <w:r w:rsidRPr="00FB7B3F">
        <w:tab/>
        <w:t>MYLOPOULOS J, CHUNG L, NIXON B A. Representing and using nonfunctional requirements: a process-oriented approach[J]. IEEE Transactions on Software Engineering, 1992, 18: 483-497.</w:t>
      </w:r>
    </w:p>
    <w:p w14:paraId="6765AC95" w14:textId="77777777" w:rsidR="002937CA" w:rsidRPr="00FB7B3F" w:rsidRDefault="002937CA" w:rsidP="002937CA">
      <w:pPr>
        <w:pStyle w:val="af9"/>
        <w:spacing w:line="460" w:lineRule="exact"/>
        <w:ind w:left="505" w:firstLine="466"/>
      </w:pPr>
      <w:r w:rsidRPr="00FB7B3F">
        <w:t>[5]</w:t>
      </w:r>
      <w:r w:rsidRPr="00FB7B3F">
        <w:tab/>
        <w:t xml:space="preserve">MAALEJ W, KURTANOVIĆ Z, NABIL H, </w:t>
      </w:r>
      <w:r w:rsidRPr="00FB7B3F">
        <w:t>等</w:t>
      </w:r>
      <w:r w:rsidRPr="00FB7B3F">
        <w:t>. On the automatic classification of app reviews[J]. Requirements Engineering, 2016, 21(3): 311-331. DOI:10.1007/s00766-016-0251-9.</w:t>
      </w:r>
    </w:p>
    <w:p w14:paraId="429AC671" w14:textId="77777777" w:rsidR="002937CA" w:rsidRPr="00FB7B3F" w:rsidRDefault="002937CA" w:rsidP="002937CA">
      <w:pPr>
        <w:pStyle w:val="af9"/>
        <w:spacing w:line="460" w:lineRule="exact"/>
        <w:ind w:left="505" w:firstLine="466"/>
      </w:pPr>
      <w:r w:rsidRPr="00FB7B3F">
        <w:t>[6]</w:t>
      </w:r>
      <w:r w:rsidRPr="00FB7B3F">
        <w:tab/>
        <w:t>GUZMAN E, MAALEJ W. How Do Users Like This Feature? A Fine Grained Sentiment Analysis of App Reviews[C]//2014 IEEE 22nd International Requirements Engineering Conference (RE). 2014: 153-162. DOI:10.1109/RE.2014.6912257.</w:t>
      </w:r>
    </w:p>
    <w:p w14:paraId="46BBAF9F" w14:textId="77777777" w:rsidR="002937CA" w:rsidRPr="00FB7B3F" w:rsidRDefault="002937CA" w:rsidP="002937CA">
      <w:pPr>
        <w:pStyle w:val="af9"/>
        <w:spacing w:line="460" w:lineRule="exact"/>
        <w:ind w:left="505" w:firstLine="466"/>
      </w:pPr>
      <w:r w:rsidRPr="00FB7B3F">
        <w:t>[7]</w:t>
      </w:r>
      <w:r w:rsidRPr="00FB7B3F">
        <w:tab/>
        <w:t xml:space="preserve">PANICHELLA S, DI SORBO A, GUZMAN E, </w:t>
      </w:r>
      <w:r w:rsidRPr="00FB7B3F">
        <w:t>等</w:t>
      </w:r>
      <w:r w:rsidRPr="00FB7B3F">
        <w:t>. How can i improve my app? Classifying user reviews for software maintenance and evolution[C]//2015 IEEE International Conference on Software Maintenance and Evolution (ICSME). 2015: 281-290. DOI:10.1109/ICSM.2015.7332474.</w:t>
      </w:r>
    </w:p>
    <w:p w14:paraId="294D470C" w14:textId="77777777" w:rsidR="002937CA" w:rsidRPr="00FB7B3F" w:rsidRDefault="002937CA" w:rsidP="002937CA">
      <w:pPr>
        <w:pStyle w:val="af9"/>
        <w:spacing w:line="460" w:lineRule="exact"/>
        <w:ind w:left="505" w:firstLine="466"/>
      </w:pPr>
      <w:r w:rsidRPr="00FB7B3F">
        <w:t>[8]</w:t>
      </w:r>
      <w:r w:rsidRPr="00FB7B3F">
        <w:tab/>
        <w:t xml:space="preserve">BINKLEY D, DAVIS M H, LAWRIE D, </w:t>
      </w:r>
      <w:r w:rsidRPr="00FB7B3F">
        <w:t>等</w:t>
      </w:r>
      <w:r w:rsidRPr="00FB7B3F">
        <w:t>. The impact of identifier style on effort and comprehension[J]. Empirical Software Engineering, 2013, 18: 219-276.</w:t>
      </w:r>
    </w:p>
    <w:p w14:paraId="14AB5A80" w14:textId="77777777" w:rsidR="002937CA" w:rsidRPr="00FB7B3F" w:rsidRDefault="002937CA" w:rsidP="002937CA">
      <w:pPr>
        <w:pStyle w:val="af9"/>
        <w:spacing w:line="460" w:lineRule="exact"/>
        <w:ind w:left="505" w:firstLine="466"/>
      </w:pPr>
      <w:r w:rsidRPr="00FB7B3F">
        <w:t>[9]</w:t>
      </w:r>
      <w:r w:rsidRPr="00FB7B3F">
        <w:tab/>
        <w:t xml:space="preserve">SUN P, YANG J, MING H, </w:t>
      </w:r>
      <w:r w:rsidRPr="00FB7B3F">
        <w:t>等</w:t>
      </w:r>
      <w:r w:rsidRPr="00FB7B3F">
        <w:t xml:space="preserve">. A Multi-layered Desires Based Framework to Detect Users’ Evolving Non-functional Requirements[C]//2018 IEEE 42nd Annual Computer Software and Applications Conference (COMPSAC): </w:t>
      </w:r>
      <w:r w:rsidRPr="00FB7B3F">
        <w:t>卷</w:t>
      </w:r>
      <w:r w:rsidRPr="00FB7B3F">
        <w:t xml:space="preserve"> 01. 2018: 28-37. </w:t>
      </w:r>
      <w:r w:rsidRPr="00FB7B3F">
        <w:lastRenderedPageBreak/>
        <w:t>DOI:10.1109/COMPSAC.2018.00013.</w:t>
      </w:r>
    </w:p>
    <w:p w14:paraId="0CBB8A63" w14:textId="77777777" w:rsidR="002937CA" w:rsidRPr="00FB7B3F" w:rsidRDefault="002937CA" w:rsidP="002937CA">
      <w:pPr>
        <w:pStyle w:val="af9"/>
        <w:spacing w:line="460" w:lineRule="exact"/>
        <w:ind w:left="505" w:firstLine="466"/>
      </w:pPr>
      <w:r w:rsidRPr="00FB7B3F">
        <w:t>[10]</w:t>
      </w:r>
      <w:r w:rsidRPr="00FB7B3F">
        <w:tab/>
        <w:t xml:space="preserve">XIE H, YANG J, CHANG C K, </w:t>
      </w:r>
      <w:r w:rsidRPr="00FB7B3F">
        <w:t>等</w:t>
      </w:r>
      <w:r w:rsidRPr="00FB7B3F">
        <w:t>. A statistical analysis approach to predict user’s changing requirements for software service evolution[J]. Journal of Systems and Software, 2017, 132: 147-164. DOI:10.1016/j.jss.2017.06.071.</w:t>
      </w:r>
    </w:p>
    <w:p w14:paraId="11B8C00D" w14:textId="77777777" w:rsidR="002937CA" w:rsidRPr="00FB7B3F" w:rsidRDefault="002937CA" w:rsidP="002937CA">
      <w:pPr>
        <w:pStyle w:val="af9"/>
        <w:spacing w:line="460" w:lineRule="exact"/>
        <w:ind w:left="505" w:firstLine="466"/>
      </w:pPr>
      <w:r w:rsidRPr="00FB7B3F">
        <w:t>[11]</w:t>
      </w:r>
      <w:r w:rsidRPr="00FB7B3F">
        <w:tab/>
        <w:t>PAGANO D, MAALEJ W. User feedback in the appstore: An empirical study[C]//2013 21st IEEE International Requirements Engineering Conference (RE). 2013: 125-134. DOI:10.1109/RE.2013.6636712.</w:t>
      </w:r>
    </w:p>
    <w:p w14:paraId="77AC5C28" w14:textId="77777777" w:rsidR="002937CA" w:rsidRPr="00FB7B3F" w:rsidRDefault="002937CA" w:rsidP="002937CA">
      <w:pPr>
        <w:pStyle w:val="af9"/>
        <w:spacing w:line="460" w:lineRule="exact"/>
        <w:ind w:left="505" w:firstLine="466"/>
      </w:pPr>
      <w:r w:rsidRPr="00FB7B3F">
        <w:t>[12]</w:t>
      </w:r>
      <w:r w:rsidRPr="00FB7B3F">
        <w:tab/>
        <w:t>WANG T, LIANG P, LU M. What Aspects Do Non-Functional Requirements in App User Reviews Describe? An Exploratory and Comparative Study[C]//2018 25th Asia-Pacific Software Engineering Conference (APSEC). 2018: 494-503. DOI:10.1109/APSEC.2018.00064.</w:t>
      </w:r>
    </w:p>
    <w:p w14:paraId="2A585588" w14:textId="77777777" w:rsidR="002937CA" w:rsidRPr="00FB7B3F" w:rsidRDefault="002937CA" w:rsidP="002937CA">
      <w:pPr>
        <w:pStyle w:val="af9"/>
        <w:spacing w:line="460" w:lineRule="exact"/>
        <w:ind w:left="505" w:firstLine="466"/>
      </w:pPr>
      <w:r w:rsidRPr="00FB7B3F">
        <w:t>[13]</w:t>
      </w:r>
      <w:r w:rsidRPr="00FB7B3F">
        <w:tab/>
        <w:t>RAYNER K. Eye movements in reading and information processing[J]. Psychological Bulletin, 1978, 85(3): 618-660. DOI:10.1037/0033-2909.85.3.618.</w:t>
      </w:r>
    </w:p>
    <w:p w14:paraId="19D60492" w14:textId="77777777" w:rsidR="002937CA" w:rsidRPr="00FB7B3F" w:rsidRDefault="002937CA" w:rsidP="002937CA">
      <w:pPr>
        <w:pStyle w:val="af9"/>
        <w:spacing w:line="460" w:lineRule="exact"/>
        <w:ind w:left="505" w:firstLine="466"/>
      </w:pPr>
      <w:r w:rsidRPr="00FB7B3F">
        <w:t>[14]</w:t>
      </w:r>
      <w:r w:rsidRPr="00FB7B3F">
        <w:tab/>
        <w:t>ANDREW T. D. Eye Tracking Methodology[M]. Springer Cham, 2017[2022-06-01]. https://link.springer.com/book/10.1007/978-3-319-57883-5.</w:t>
      </w:r>
    </w:p>
    <w:p w14:paraId="427A176D" w14:textId="77777777" w:rsidR="002937CA" w:rsidRPr="00FB7B3F" w:rsidRDefault="002937CA" w:rsidP="002937CA">
      <w:pPr>
        <w:pStyle w:val="af9"/>
        <w:spacing w:line="460" w:lineRule="exact"/>
        <w:ind w:left="505" w:firstLine="466"/>
      </w:pPr>
      <w:r w:rsidRPr="00FB7B3F">
        <w:t>[15]</w:t>
      </w:r>
      <w:r w:rsidRPr="00FB7B3F">
        <w:tab/>
        <w:t>Eyetracking: Is It Worth It? :: UXmatters[EB]. [2022-06-01]. https://www.uxmatters.com/mt/archives/2009/10/eyetracking-is-it-worth-it.php/.</w:t>
      </w:r>
    </w:p>
    <w:p w14:paraId="60E187E3" w14:textId="77777777" w:rsidR="002937CA" w:rsidRPr="00FB7B3F" w:rsidRDefault="002937CA" w:rsidP="002937CA">
      <w:pPr>
        <w:pStyle w:val="af9"/>
        <w:spacing w:line="460" w:lineRule="exact"/>
        <w:ind w:left="505" w:firstLine="466"/>
      </w:pPr>
      <w:r w:rsidRPr="00FB7B3F">
        <w:t>[16]</w:t>
      </w:r>
      <w:r w:rsidRPr="00FB7B3F">
        <w:tab/>
        <w:t>A Survey on the Usage of Eye-Tracking in Computer Programming | ACM Computing Surveys[EB]. [2022-06-01]. https://dl.acm.org/doi/abs/10.1145/3145904.</w:t>
      </w:r>
    </w:p>
    <w:p w14:paraId="472700C2" w14:textId="77777777" w:rsidR="002937CA" w:rsidRPr="00FB7B3F" w:rsidRDefault="002937CA" w:rsidP="002937CA">
      <w:pPr>
        <w:pStyle w:val="af9"/>
        <w:spacing w:line="460" w:lineRule="exact"/>
        <w:ind w:left="505" w:firstLine="466"/>
      </w:pPr>
      <w:r w:rsidRPr="00FB7B3F">
        <w:t>[17]</w:t>
      </w:r>
      <w:r w:rsidRPr="00FB7B3F">
        <w:tab/>
        <w:t>SHARAFI Z, SOH Z, GUÉHÉNEUC Y G. A systematic literature review on the usage of eye-tracking in software engineering[J]. Information and Software Technology, 2015, 67: 79-107. DOI:10.1016/j.infsof.2015.06.008.</w:t>
      </w:r>
    </w:p>
    <w:p w14:paraId="3E54DE87" w14:textId="77777777" w:rsidR="002937CA" w:rsidRPr="00FB7B3F" w:rsidRDefault="002937CA" w:rsidP="002937CA">
      <w:pPr>
        <w:pStyle w:val="af9"/>
        <w:spacing w:line="460" w:lineRule="exact"/>
        <w:ind w:left="505" w:firstLine="466"/>
      </w:pPr>
      <w:r w:rsidRPr="00FB7B3F">
        <w:t>[18]</w:t>
      </w:r>
      <w:r w:rsidRPr="00FB7B3F">
        <w:tab/>
        <w:t>JACOB R J K, KARN K S. Commentary on Section 4 - Eye Tracking in Human-Computer Interaction and Usability Research: Ready to Deliver the Promises[M]//HYÖNÄ J, RADACH R, DEUBEL H. The Mind’s Eye. Amsterdam: North-Holland, 2003: 573-605[2022-06-01]. https://www.sciencedirect.com/science/article/pii/B9780444510204500311. DOI:10.1016/B978-044451020-4/50031-1.</w:t>
      </w:r>
    </w:p>
    <w:p w14:paraId="58E9C8E4" w14:textId="77777777" w:rsidR="002937CA" w:rsidRPr="00FB7B3F" w:rsidRDefault="002937CA" w:rsidP="002937CA">
      <w:pPr>
        <w:pStyle w:val="af9"/>
        <w:spacing w:line="460" w:lineRule="exact"/>
        <w:ind w:left="505" w:firstLine="466"/>
      </w:pPr>
      <w:r w:rsidRPr="00FB7B3F">
        <w:lastRenderedPageBreak/>
        <w:t>[19]</w:t>
      </w:r>
      <w:r w:rsidRPr="00FB7B3F">
        <w:tab/>
        <w:t>KARN K S, ELLIS S, JULIANO C. The hunt for usability: tracking eye movements[C]//CHI ’99 Extended Abstracts on Human Factors in Computing Systems. New York, NY, USA: Association for Computing Machinery, 1999: 173[2022-05-31]. https://doi.org/10.1145/632716.632823. DOI:10.1145/632716.632823.</w:t>
      </w:r>
    </w:p>
    <w:p w14:paraId="1BCCC998" w14:textId="77777777" w:rsidR="002937CA" w:rsidRPr="00FB7B3F" w:rsidRDefault="002937CA" w:rsidP="002937CA">
      <w:pPr>
        <w:pStyle w:val="af9"/>
        <w:spacing w:line="460" w:lineRule="exact"/>
        <w:ind w:left="505" w:firstLine="466"/>
      </w:pPr>
      <w:r w:rsidRPr="00FB7B3F">
        <w:t>[20]</w:t>
      </w:r>
      <w:r w:rsidRPr="00FB7B3F">
        <w:tab/>
        <w:t xml:space="preserve">SHARAFI Z, SHARIF B, GUÉHÉNEUC Y G, </w:t>
      </w:r>
      <w:r w:rsidRPr="00FB7B3F">
        <w:t>等</w:t>
      </w:r>
      <w:r w:rsidRPr="00FB7B3F">
        <w:t>. A practical guide on conducting eye tracking studies in software engineering[J]. Empirical Software Engineering, 2020, 25: 3128-3174.</w:t>
      </w:r>
    </w:p>
    <w:p w14:paraId="1A5E7BE0" w14:textId="77777777" w:rsidR="002937CA" w:rsidRPr="00FB7B3F" w:rsidRDefault="002937CA" w:rsidP="002937CA">
      <w:pPr>
        <w:pStyle w:val="af9"/>
        <w:spacing w:line="460" w:lineRule="exact"/>
        <w:ind w:left="505" w:firstLine="466"/>
      </w:pPr>
      <w:r w:rsidRPr="00FB7B3F">
        <w:t>[21]</w:t>
      </w:r>
      <w:r w:rsidRPr="00FB7B3F">
        <w:tab/>
        <w:t>GLINZ M. On Non-Functional Requirements[C]//15th IEEE International Requirements Engineering Conference (RE 2007). 2007: 21-26. DOI:10.1109/RE.2007.45.</w:t>
      </w:r>
    </w:p>
    <w:p w14:paraId="35C307EF" w14:textId="77777777" w:rsidR="002937CA" w:rsidRPr="00FB7B3F" w:rsidRDefault="002937CA" w:rsidP="002937CA">
      <w:pPr>
        <w:pStyle w:val="af9"/>
        <w:spacing w:line="460" w:lineRule="exact"/>
        <w:ind w:left="505" w:firstLine="466"/>
      </w:pPr>
      <w:r w:rsidRPr="00FB7B3F">
        <w:t>[22]</w:t>
      </w:r>
      <w:r w:rsidRPr="00FB7B3F">
        <w:tab/>
        <w:t xml:space="preserve">DOERR J, KERKOW D, KOENIG T, </w:t>
      </w:r>
      <w:r w:rsidRPr="00FB7B3F">
        <w:t>等</w:t>
      </w:r>
      <w:r w:rsidRPr="00FB7B3F">
        <w:t>. Non-functional requirements in industry - three case studies adopting an experience-based NFR method[C]//13th IEEE International Conference on Requirements Engineering (RE’05). 2005: 373-382. DOI:10.1109/RE.2005.47.</w:t>
      </w:r>
    </w:p>
    <w:p w14:paraId="16142136" w14:textId="77777777" w:rsidR="002937CA" w:rsidRPr="00FB7B3F" w:rsidRDefault="002937CA" w:rsidP="002937CA">
      <w:pPr>
        <w:pStyle w:val="af9"/>
        <w:spacing w:line="460" w:lineRule="exact"/>
        <w:ind w:left="505" w:firstLine="466"/>
      </w:pPr>
      <w:r w:rsidRPr="00FB7B3F">
        <w:t>[23]</w:t>
      </w:r>
      <w:r w:rsidRPr="00FB7B3F">
        <w:tab/>
        <w:t>CASTRO C, FANTINATO M. Dictionary of Non-functional Requirements of Business Process and Web Services[M]. Sao Paulo, SP. Brazil.: University of São Paulo, School of Arts, Sciences and Humanities, 2018.</w:t>
      </w:r>
    </w:p>
    <w:p w14:paraId="1D4ACFBD" w14:textId="77777777" w:rsidR="002937CA" w:rsidRPr="00FB7B3F" w:rsidRDefault="002937CA" w:rsidP="002937CA">
      <w:pPr>
        <w:pStyle w:val="af9"/>
        <w:spacing w:line="460" w:lineRule="exact"/>
        <w:ind w:left="505" w:firstLine="466"/>
      </w:pPr>
      <w:r w:rsidRPr="00FB7B3F">
        <w:t>[24]</w:t>
      </w:r>
      <w:r w:rsidRPr="00FB7B3F">
        <w:tab/>
        <w:t xml:space="preserve">WANG C C, HUNG J C, HUANG C H, </w:t>
      </w:r>
      <w:r w:rsidRPr="00FB7B3F">
        <w:t>等</w:t>
      </w:r>
      <w:r w:rsidRPr="00FB7B3F">
        <w:t>. Advertising Visual Attention to Facebook Social Network: Evidence from Eye Movements[C]//2018 7th International Congress on Advanced Applied Informatics (IIAI-AAI). 2018: 68-73. DOI:10.1109/IIAI-AAI.2018.00023.</w:t>
      </w:r>
    </w:p>
    <w:p w14:paraId="5A104533" w14:textId="77777777" w:rsidR="002937CA" w:rsidRPr="00FB7B3F" w:rsidRDefault="002937CA" w:rsidP="002937CA">
      <w:pPr>
        <w:pStyle w:val="af9"/>
        <w:spacing w:line="460" w:lineRule="exact"/>
        <w:ind w:left="505" w:firstLine="466"/>
      </w:pPr>
      <w:r w:rsidRPr="00FB7B3F">
        <w:t>[25]</w:t>
      </w:r>
      <w:r w:rsidRPr="00FB7B3F">
        <w:tab/>
        <w:t xml:space="preserve">SHARAFI Z, SHAFFER T, SHARIF B, </w:t>
      </w:r>
      <w:r w:rsidRPr="00FB7B3F">
        <w:t>等</w:t>
      </w:r>
      <w:r w:rsidRPr="00FB7B3F">
        <w:t>. Eye-Tracking Metrics in Software Engineering[C]//2015 Asia-Pacific Software Engineering Conference (APSEC). 2015: 96-103. DOI:10.1109/APSEC.2015.53.</w:t>
      </w:r>
    </w:p>
    <w:p w14:paraId="3D3B9091" w14:textId="77777777" w:rsidR="002937CA" w:rsidRPr="00FB7B3F" w:rsidRDefault="002937CA" w:rsidP="002937CA">
      <w:pPr>
        <w:pStyle w:val="af9"/>
        <w:spacing w:line="460" w:lineRule="exact"/>
        <w:ind w:left="505" w:firstLine="466"/>
      </w:pPr>
      <w:r w:rsidRPr="00FB7B3F">
        <w:t>[26]</w:t>
      </w:r>
      <w:r w:rsidRPr="00FB7B3F">
        <w:tab/>
        <w:t>SALVUCCI D D, GOLDBERG J H. Identifying fixations and saccades in eye-tracking protocols[C]//Proceedings of the 2000 symposium on Eye tracking research &amp; applications. New York, NY, USA: Association for Computing Machinery, 2000: 71-78[2022-06-08]. https://doi.org/10.1145/355017.355028. DOI:10.1145/355017.355028.</w:t>
      </w:r>
    </w:p>
    <w:p w14:paraId="3125D8C1" w14:textId="77777777" w:rsidR="002937CA" w:rsidRPr="00FB7B3F" w:rsidRDefault="002937CA" w:rsidP="002937CA">
      <w:pPr>
        <w:pStyle w:val="af9"/>
        <w:spacing w:line="460" w:lineRule="exact"/>
        <w:ind w:left="505" w:firstLine="466"/>
      </w:pPr>
      <w:r w:rsidRPr="00FB7B3F">
        <w:lastRenderedPageBreak/>
        <w:t>[27]</w:t>
      </w:r>
      <w:r w:rsidRPr="00FB7B3F">
        <w:tab/>
        <w:t xml:space="preserve">POOLE A, BALL L J, PHILLIPS P. In Search of Salience: A Response-time and Eye-movement Analysis of Bookmark Recognition[C]//FINCHER S, MARKOPOULOS P, MOORE D, </w:t>
      </w:r>
      <w:r w:rsidRPr="00FB7B3F">
        <w:t>等</w:t>
      </w:r>
      <w:r w:rsidRPr="00FB7B3F">
        <w:t>. People and Computers XVIII — Design for Life. London: Springer, 2005: 363-378. DOI:10.1007/1-84628-062-1_23.</w:t>
      </w:r>
    </w:p>
    <w:p w14:paraId="13F921EF" w14:textId="77777777" w:rsidR="002937CA" w:rsidRPr="00FB7B3F" w:rsidRDefault="002937CA" w:rsidP="002937CA">
      <w:pPr>
        <w:pStyle w:val="af9"/>
        <w:spacing w:line="460" w:lineRule="exact"/>
        <w:ind w:left="505" w:firstLine="466"/>
      </w:pPr>
      <w:r w:rsidRPr="00FB7B3F">
        <w:t>[28]</w:t>
      </w:r>
      <w:r w:rsidRPr="00FB7B3F">
        <w:tab/>
        <w:t xml:space="preserve">BUSJAHN T, BEDNARIK R, BEGEL A, </w:t>
      </w:r>
      <w:r w:rsidRPr="00FB7B3F">
        <w:t>等</w:t>
      </w:r>
      <w:r w:rsidRPr="00FB7B3F">
        <w:t>. Eye Movements in Code Reading: Relaxing the Linear Order[C]//2015 IEEE 23rd International Conference on Program Comprehension. 2015: 255-265. DOI:10.1109/ICPC.2015.36.</w:t>
      </w:r>
    </w:p>
    <w:p w14:paraId="57977BAE" w14:textId="77777777" w:rsidR="002937CA" w:rsidRPr="00FB7B3F" w:rsidRDefault="002937CA" w:rsidP="002937CA">
      <w:pPr>
        <w:pStyle w:val="af9"/>
        <w:spacing w:line="460" w:lineRule="exact"/>
        <w:ind w:left="505" w:firstLine="466"/>
      </w:pPr>
      <w:r w:rsidRPr="00FB7B3F">
        <w:t>[29]</w:t>
      </w:r>
      <w:r w:rsidRPr="00FB7B3F">
        <w:tab/>
        <w:t>PETRUSEL R, MENDLING J. Eye-Tracking the Factors of Process Model Comprehension Tasks[C]//SALINESI C, NORRIE M C, PASTOR Ó. Advanced Information Systems Engineering. Berlin, Heidelberg: Springer, 2013: 224-239. DOI:10.1007/978-3-642-38709-8_15.</w:t>
      </w:r>
    </w:p>
    <w:p w14:paraId="6970A257" w14:textId="77777777" w:rsidR="002937CA" w:rsidRPr="00FB7B3F" w:rsidRDefault="002937CA" w:rsidP="002937CA">
      <w:pPr>
        <w:pStyle w:val="af9"/>
        <w:spacing w:line="460" w:lineRule="exact"/>
        <w:ind w:left="505" w:firstLine="466"/>
      </w:pPr>
      <w:r w:rsidRPr="00FB7B3F">
        <w:t>[30]</w:t>
      </w:r>
      <w:r w:rsidRPr="00FB7B3F">
        <w:tab/>
        <w:t>GOLDBERG J H, KOTVAL X P. Computer interface evaluation using eye movements: methods and constructs[J]. International Journal of Industrial Ergonomics, 1999, 24(6): 631-645. DOI:10.1016/S0169-8141(98)00068-7.</w:t>
      </w:r>
    </w:p>
    <w:p w14:paraId="2110E589" w14:textId="77777777" w:rsidR="002937CA" w:rsidRPr="00FB7B3F" w:rsidRDefault="002937CA" w:rsidP="002937CA">
      <w:pPr>
        <w:pStyle w:val="af9"/>
        <w:spacing w:line="460" w:lineRule="exact"/>
        <w:ind w:left="505" w:firstLine="466"/>
      </w:pPr>
      <w:r w:rsidRPr="00FB7B3F">
        <w:t>[31]</w:t>
      </w:r>
      <w:r w:rsidRPr="00FB7B3F">
        <w:tab/>
        <w:t>BHATTARAI R, PHOTHISONOTHAI M. Eye-Tracking Based Visualizations and Metrics Analysis for Individual Eye Movement Patterns[C]//2019 16th International Joint Conference on Computer Science and Software Engineering (JCSSE). 2019: 381-384. DOI:10.1109/JCSSE.2019.8864156.</w:t>
      </w:r>
    </w:p>
    <w:p w14:paraId="62333A72" w14:textId="20426AE6" w:rsidR="00333FB6" w:rsidRPr="00FB7B3F" w:rsidRDefault="00E12E0F" w:rsidP="002937CA">
      <w:pPr>
        <w:pStyle w:val="af9"/>
        <w:spacing w:line="460" w:lineRule="exact"/>
        <w:ind w:left="505" w:firstLine="466"/>
      </w:pPr>
      <w:r w:rsidRPr="00FB7B3F">
        <w:fldChar w:fldCharType="end"/>
      </w:r>
    </w:p>
    <w:p w14:paraId="0704A99F" w14:textId="77777777" w:rsidR="00333FB6" w:rsidRPr="00FB7B3F" w:rsidRDefault="00E12E0F">
      <w:pPr>
        <w:widowControl/>
        <w:spacing w:line="240" w:lineRule="auto"/>
        <w:ind w:firstLineChars="0" w:firstLine="0"/>
        <w:jc w:val="left"/>
        <w:rPr>
          <w:szCs w:val="21"/>
        </w:rPr>
      </w:pPr>
      <w:r w:rsidRPr="00FB7B3F">
        <w:rPr>
          <w:szCs w:val="21"/>
        </w:rPr>
        <w:br w:type="page"/>
      </w:r>
    </w:p>
    <w:p w14:paraId="31F23DE7" w14:textId="77777777" w:rsidR="00DF0A0E" w:rsidRDefault="002937CA">
      <w:pPr>
        <w:autoSpaceDE w:val="0"/>
        <w:autoSpaceDN w:val="0"/>
        <w:adjustRightInd w:val="0"/>
        <w:ind w:firstLineChars="0" w:firstLine="0"/>
        <w:jc w:val="center"/>
        <w:outlineLvl w:val="0"/>
        <w:rPr>
          <w:b/>
          <w:bCs/>
          <w:sz w:val="32"/>
          <w:szCs w:val="32"/>
        </w:rPr>
      </w:pPr>
      <w:bookmarkStart w:id="65" w:name="_Toc200161750"/>
      <w:bookmarkStart w:id="66" w:name="_Toc105867806"/>
      <w:r w:rsidRPr="00FB7B3F">
        <w:rPr>
          <w:b/>
          <w:bCs/>
          <w:sz w:val="32"/>
          <w:szCs w:val="32"/>
        </w:rPr>
        <w:lastRenderedPageBreak/>
        <w:t>鸣谢</w:t>
      </w:r>
      <w:bookmarkEnd w:id="65"/>
      <w:bookmarkEnd w:id="66"/>
    </w:p>
    <w:p w14:paraId="353D8928" w14:textId="77777777" w:rsidR="00DF0A0E" w:rsidRDefault="002937CA">
      <w:pPr>
        <w:autoSpaceDE w:val="0"/>
        <w:autoSpaceDN w:val="0"/>
        <w:adjustRightInd w:val="0"/>
        <w:ind w:left="420" w:firstLine="466"/>
        <w:rPr>
          <w:szCs w:val="21"/>
        </w:rPr>
      </w:pPr>
      <w:r w:rsidRPr="00FB7B3F">
        <w:rPr>
          <w:szCs w:val="21"/>
        </w:rPr>
        <w:t>在本论文的整个写作过程中，我得到了大量的支持和帮助。</w:t>
      </w:r>
    </w:p>
    <w:p w14:paraId="14C38CE4" w14:textId="77777777" w:rsidR="00DF0A0E" w:rsidRDefault="002937CA">
      <w:pPr>
        <w:autoSpaceDE w:val="0"/>
        <w:autoSpaceDN w:val="0"/>
        <w:adjustRightInd w:val="0"/>
        <w:ind w:left="420" w:firstLine="466"/>
        <w:rPr>
          <w:szCs w:val="21"/>
        </w:rPr>
      </w:pPr>
      <w:r w:rsidRPr="00FB7B3F">
        <w:rPr>
          <w:szCs w:val="21"/>
        </w:rPr>
        <w:t>我首先要感谢我的导师李彤，他非常有远见，在本项目的研究方向上发现了相关领域的一个空白。在一年多的研究过程中，他用他丰富的专业知识打消了我所有的疑虑，并在明确研究问题和方法方面给予我宝贵的帮助。你富有洞察力的反馈促使我改进了我的思路，使我的工作更上一层楼。</w:t>
      </w:r>
    </w:p>
    <w:p w14:paraId="2D00B3A3" w14:textId="77777777" w:rsidR="00DF0A0E" w:rsidRDefault="002937CA">
      <w:pPr>
        <w:autoSpaceDE w:val="0"/>
        <w:autoSpaceDN w:val="0"/>
        <w:adjustRightInd w:val="0"/>
        <w:ind w:left="420" w:firstLine="466"/>
        <w:rPr>
          <w:szCs w:val="21"/>
        </w:rPr>
      </w:pPr>
      <w:r w:rsidRPr="00FB7B3F">
        <w:rPr>
          <w:szCs w:val="21"/>
        </w:rPr>
        <w:t>接下来我最想感谢的人是我们的辅导员戴璐。她以热情的工作态度，致力于解决我们在学校生活中的所有问题。她的存在使我们能够毫无顾虑地专注于我们的课程和项目。</w:t>
      </w:r>
      <w:r w:rsidRPr="00FB7B3F">
        <w:t>她不仅是我们的学业指导和组织者，也是我们的生活伴侣，愿意理解和解决我们的任何想法。</w:t>
      </w:r>
      <w:r w:rsidRPr="00FB7B3F">
        <w:rPr>
          <w:szCs w:val="21"/>
        </w:rPr>
        <w:t>我无法想象没有她的大学生活，那一定比我们现在经历的要艰难好几倍。</w:t>
      </w:r>
    </w:p>
    <w:p w14:paraId="0EF83F85" w14:textId="77777777" w:rsidR="00DF0A0E" w:rsidRDefault="002937CA">
      <w:pPr>
        <w:autoSpaceDE w:val="0"/>
        <w:autoSpaceDN w:val="0"/>
        <w:adjustRightInd w:val="0"/>
        <w:ind w:left="420" w:firstLine="466"/>
        <w:rPr>
          <w:szCs w:val="21"/>
        </w:rPr>
      </w:pPr>
      <w:r w:rsidRPr="00FB7B3F">
        <w:rPr>
          <w:szCs w:val="21"/>
        </w:rPr>
        <w:t>最后，我想感谢我亲切的同学们。作为一个在生活中经常粗心大意的人，你们总是毫不吝啬地提供信息和帮助，与你们交流总是让我知道自己的位置。我很荣幸能与你们这些优秀的人一起工作、学习、生活和分享四年的时光。</w:t>
      </w:r>
    </w:p>
    <w:p w14:paraId="64A999D8" w14:textId="77777777" w:rsidR="00DF0A0E" w:rsidRDefault="002937CA">
      <w:pPr>
        <w:autoSpaceDE w:val="0"/>
        <w:autoSpaceDN w:val="0"/>
        <w:adjustRightInd w:val="0"/>
        <w:ind w:left="420" w:firstLine="466"/>
        <w:rPr>
          <w:szCs w:val="21"/>
        </w:rPr>
      </w:pPr>
      <w:r w:rsidRPr="00FB7B3F">
        <w:rPr>
          <w:szCs w:val="21"/>
        </w:rPr>
        <w:t>我还要感谢范公修荣誉学院在整个大学期间对我的支持。学院通过专门的课程和大量的项目培养了我的研究能力。更重要的是，学院给了我们一个广阔的平台，让我们完全自由地选择自己感兴趣的方向，并一直慷慨地资助我们的研究。在学院的教育为我建立了信心，使我在以后继续从事研究工作。</w:t>
      </w:r>
    </w:p>
    <w:p w14:paraId="7203F36E" w14:textId="77777777" w:rsidR="00333FB6" w:rsidRPr="00FB7B3F" w:rsidRDefault="00333FB6">
      <w:pPr>
        <w:autoSpaceDE w:val="0"/>
        <w:autoSpaceDN w:val="0"/>
        <w:adjustRightInd w:val="0"/>
        <w:ind w:left="420" w:firstLine="466"/>
        <w:rPr>
          <w:szCs w:val="21"/>
        </w:rPr>
      </w:pPr>
    </w:p>
    <w:p w14:paraId="1C9EBB73" w14:textId="77777777" w:rsidR="00333FB6" w:rsidRPr="00FB7B3F" w:rsidRDefault="00333FB6">
      <w:pPr>
        <w:autoSpaceDE w:val="0"/>
        <w:autoSpaceDN w:val="0"/>
        <w:adjustRightInd w:val="0"/>
        <w:ind w:left="420" w:firstLine="466"/>
        <w:rPr>
          <w:szCs w:val="21"/>
        </w:rPr>
      </w:pPr>
    </w:p>
    <w:sectPr w:rsidR="00333FB6" w:rsidRPr="00FB7B3F">
      <w:headerReference w:type="default" r:id="rId51"/>
      <w:pgSz w:w="11906" w:h="16838"/>
      <w:pgMar w:top="1701" w:right="1418" w:bottom="1418" w:left="1418" w:header="1134" w:footer="992" w:gutter="0"/>
      <w:pgNumType w:start="1"/>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5F5FA" w14:textId="77777777" w:rsidR="00884C76" w:rsidRDefault="00884C76">
      <w:pPr>
        <w:spacing w:line="240" w:lineRule="auto"/>
        <w:ind w:firstLine="466"/>
      </w:pPr>
      <w:r>
        <w:separator/>
      </w:r>
    </w:p>
  </w:endnote>
  <w:endnote w:type="continuationSeparator" w:id="0">
    <w:p w14:paraId="6EC38589" w14:textId="77777777" w:rsidR="00884C76" w:rsidRDefault="00884C76">
      <w:pPr>
        <w:spacing w:line="240" w:lineRule="auto"/>
        <w:ind w:firstLine="466"/>
      </w:pPr>
      <w:r>
        <w:continuationSeparator/>
      </w:r>
    </w:p>
  </w:endnote>
  <w:endnote w:type="continuationNotice" w:id="1">
    <w:p w14:paraId="7AA32B46" w14:textId="77777777" w:rsidR="00884C76" w:rsidRDefault="00884C76">
      <w:pPr>
        <w:spacing w:line="240" w:lineRule="auto"/>
        <w:ind w:firstLine="466"/>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方正舒体">
    <w:altName w:val="微软雅黑"/>
    <w:panose1 w:val="02010601030101010101"/>
    <w:charset w:val="86"/>
    <w:family w:val="auto"/>
    <w:pitch w:val="variable"/>
    <w:sig w:usb0="00000003" w:usb1="080E0000" w:usb2="00000010" w:usb3="00000000" w:csb0="00040000" w:csb1="00000000"/>
  </w:font>
  <w:font w:name="隶书">
    <w:altName w:val="微软雅黑"/>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6ADCD" w14:textId="77777777" w:rsidR="00DF0A0E" w:rsidRDefault="002937CA">
    <w:pPr>
      <w:pStyle w:val="ab"/>
      <w:framePr w:wrap="around" w:vAnchor="text" w:hAnchor="margin" w:xAlign="center" w:y="1"/>
      <w:ind w:firstLine="349"/>
      <w:rPr>
        <w:rStyle w:val="af2"/>
      </w:rPr>
    </w:pPr>
    <w:r>
      <w:rPr>
        <w:rStyle w:val="af2"/>
      </w:rPr>
      <w:fldChar w:fldCharType="begin"/>
    </w:r>
    <w:r>
      <w:rPr>
        <w:rStyle w:val="af2"/>
      </w:rPr>
      <w:instrText xml:space="preserve">PAGE  </w:instrText>
    </w:r>
    <w:r>
      <w:rPr>
        <w:rStyle w:val="af2"/>
      </w:rPr>
      <w:fldChar w:fldCharType="end"/>
    </w:r>
  </w:p>
  <w:p w14:paraId="1A968B98" w14:textId="77777777" w:rsidR="00333FB6" w:rsidRDefault="00333FB6">
    <w:pPr>
      <w:pStyle w:val="ab"/>
      <w:ind w:firstLine="349"/>
    </w:pPr>
  </w:p>
  <w:p w14:paraId="1C7618B8" w14:textId="77777777" w:rsidR="00333FB6" w:rsidRDefault="00333FB6">
    <w:pPr>
      <w:ind w:firstLine="46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46E91" w14:textId="77777777" w:rsidR="00DF0A0E" w:rsidRDefault="002937CA">
    <w:pPr>
      <w:pStyle w:val="ab"/>
      <w:framePr w:wrap="around" w:vAnchor="text" w:hAnchor="margin" w:xAlign="center" w:y="1"/>
      <w:ind w:firstLine="349"/>
      <w:rPr>
        <w:rStyle w:val="af2"/>
      </w:rPr>
    </w:pPr>
    <w:r>
      <w:rPr>
        <w:rStyle w:val="af2"/>
      </w:rPr>
      <w:fldChar w:fldCharType="begin"/>
    </w:r>
    <w:r>
      <w:rPr>
        <w:rStyle w:val="af2"/>
      </w:rPr>
      <w:instrText xml:space="preserve">PAGE  </w:instrText>
    </w:r>
    <w:r>
      <w:rPr>
        <w:rStyle w:val="af2"/>
      </w:rPr>
      <w:fldChar w:fldCharType="separate"/>
    </w:r>
    <w:r>
      <w:rPr>
        <w:rStyle w:val="af2"/>
      </w:rPr>
      <w:t>5</w:t>
    </w:r>
    <w:r>
      <w:rPr>
        <w:rStyle w:val="af2"/>
      </w:rPr>
      <w:fldChar w:fldCharType="end"/>
    </w:r>
  </w:p>
  <w:p w14:paraId="1AA0E7DD" w14:textId="77777777" w:rsidR="00333FB6" w:rsidRDefault="00333FB6">
    <w:pPr>
      <w:pStyle w:val="ab"/>
      <w:ind w:firstLine="349"/>
    </w:pPr>
  </w:p>
  <w:p w14:paraId="29EBD4BD" w14:textId="77777777" w:rsidR="00333FB6" w:rsidRDefault="00333FB6">
    <w:pPr>
      <w:ind w:firstLine="46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A409E" w14:textId="77777777" w:rsidR="00333FB6" w:rsidRDefault="00333FB6">
    <w:pPr>
      <w:pStyle w:val="ab"/>
      <w:ind w:firstLine="34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611F9" w14:textId="77777777" w:rsidR="00884C76" w:rsidRDefault="00884C76">
      <w:pPr>
        <w:spacing w:line="240" w:lineRule="auto"/>
        <w:ind w:firstLine="466"/>
      </w:pPr>
      <w:r>
        <w:separator/>
      </w:r>
    </w:p>
  </w:footnote>
  <w:footnote w:type="continuationSeparator" w:id="0">
    <w:p w14:paraId="3D379A50" w14:textId="77777777" w:rsidR="00884C76" w:rsidRDefault="00884C76">
      <w:pPr>
        <w:spacing w:line="240" w:lineRule="auto"/>
        <w:ind w:firstLine="466"/>
      </w:pPr>
      <w:r>
        <w:continuationSeparator/>
      </w:r>
    </w:p>
  </w:footnote>
  <w:footnote w:type="continuationNotice" w:id="1">
    <w:p w14:paraId="25C35E0F" w14:textId="77777777" w:rsidR="00884C76" w:rsidRDefault="00884C76">
      <w:pPr>
        <w:spacing w:line="240" w:lineRule="auto"/>
        <w:ind w:firstLine="466"/>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915FE" w14:textId="77777777" w:rsidR="00333FB6" w:rsidRDefault="00333FB6">
    <w:pPr>
      <w:pStyle w:val="ac"/>
      <w:ind w:firstLine="34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CDEEB" w14:textId="77777777" w:rsidR="00DF0A0E" w:rsidRDefault="002937CA">
    <w:pPr>
      <w:pStyle w:val="ac"/>
      <w:ind w:firstLine="623"/>
      <w:rPr>
        <w:rFonts w:ascii="隶书" w:eastAsia="隶书"/>
        <w:b/>
        <w:sz w:val="32"/>
        <w:szCs w:val="32"/>
      </w:rPr>
    </w:pPr>
    <w:r>
      <w:rPr>
        <w:rFonts w:ascii="隶书" w:eastAsia="隶书" w:hint="eastAsia"/>
        <w:b/>
        <w:sz w:val="32"/>
        <w:szCs w:val="32"/>
      </w:rPr>
      <w:t>北京工业大学毕业设计（论文）</w:t>
    </w:r>
  </w:p>
  <w:p w14:paraId="47361050" w14:textId="77777777" w:rsidR="00333FB6" w:rsidRDefault="00333FB6">
    <w:pPr>
      <w:ind w:firstLine="46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A3848" w14:textId="77777777" w:rsidR="00333FB6" w:rsidRDefault="00333FB6">
    <w:pPr>
      <w:pStyle w:val="ac"/>
      <w:ind w:firstLine="349"/>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6EA8A" w14:textId="77777777" w:rsidR="00DF0A0E" w:rsidRDefault="002937CA">
    <w:pPr>
      <w:pStyle w:val="ac"/>
      <w:ind w:firstLine="623"/>
      <w:rPr>
        <w:rFonts w:ascii="隶书" w:eastAsia="隶书"/>
        <w:b/>
        <w:sz w:val="32"/>
        <w:szCs w:val="32"/>
      </w:rPr>
    </w:pPr>
    <w:r>
      <w:rPr>
        <w:rFonts w:ascii="隶书" w:eastAsia="隶书" w:hint="eastAsia"/>
        <w:b/>
        <w:sz w:val="32"/>
        <w:szCs w:val="32"/>
      </w:rPr>
      <w:t>北京工业大学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C33B6"/>
    <w:multiLevelType w:val="multilevel"/>
    <w:tmpl w:val="00CC33B6"/>
    <w:lvl w:ilvl="0">
      <w:start w:val="3"/>
      <w:numFmt w:val="bullet"/>
      <w:lvlText w:val="-"/>
      <w:lvlJc w:val="left"/>
      <w:pPr>
        <w:ind w:left="780" w:hanging="360"/>
      </w:pPr>
      <w:rPr>
        <w:rFonts w:ascii="Times New Roman" w:eastAsia="宋体" w:hAnsi="Times New Roman" w:cs="Times New Roman"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1" w15:restartNumberingAfterBreak="0">
    <w:nsid w:val="39E9689F"/>
    <w:multiLevelType w:val="multilevel"/>
    <w:tmpl w:val="39E9689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829055789">
    <w:abstractNumId w:val="1"/>
  </w:num>
  <w:num w:numId="2" w16cid:durableId="19214516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yMzc2MrcwNTY2NbdQ0lEKTi0uzszPAykwqQUAh3+yniwAAAA="/>
  </w:docVars>
  <w:rsids>
    <w:rsidRoot w:val="00172A27"/>
    <w:rsid w:val="000028B0"/>
    <w:rsid w:val="00002901"/>
    <w:rsid w:val="00002B19"/>
    <w:rsid w:val="00006CD9"/>
    <w:rsid w:val="00006DE8"/>
    <w:rsid w:val="00007955"/>
    <w:rsid w:val="000117C5"/>
    <w:rsid w:val="00011B95"/>
    <w:rsid w:val="0001352F"/>
    <w:rsid w:val="00015073"/>
    <w:rsid w:val="000210DB"/>
    <w:rsid w:val="000231F3"/>
    <w:rsid w:val="00025217"/>
    <w:rsid w:val="00025F92"/>
    <w:rsid w:val="000260BB"/>
    <w:rsid w:val="00026778"/>
    <w:rsid w:val="00031AEB"/>
    <w:rsid w:val="00031F55"/>
    <w:rsid w:val="0003374A"/>
    <w:rsid w:val="000344FA"/>
    <w:rsid w:val="00034EA2"/>
    <w:rsid w:val="0003620A"/>
    <w:rsid w:val="00036378"/>
    <w:rsid w:val="00037305"/>
    <w:rsid w:val="00040AA7"/>
    <w:rsid w:val="000436CE"/>
    <w:rsid w:val="00043979"/>
    <w:rsid w:val="00044C96"/>
    <w:rsid w:val="00045D1E"/>
    <w:rsid w:val="00046462"/>
    <w:rsid w:val="000469A7"/>
    <w:rsid w:val="00052D12"/>
    <w:rsid w:val="00052D26"/>
    <w:rsid w:val="000566B6"/>
    <w:rsid w:val="000571B4"/>
    <w:rsid w:val="00057274"/>
    <w:rsid w:val="000574EB"/>
    <w:rsid w:val="00060F29"/>
    <w:rsid w:val="00065B17"/>
    <w:rsid w:val="0006626C"/>
    <w:rsid w:val="00066A5C"/>
    <w:rsid w:val="00067282"/>
    <w:rsid w:val="00070FE4"/>
    <w:rsid w:val="00071515"/>
    <w:rsid w:val="00071977"/>
    <w:rsid w:val="00071C1B"/>
    <w:rsid w:val="000777B8"/>
    <w:rsid w:val="000779CD"/>
    <w:rsid w:val="000809FA"/>
    <w:rsid w:val="00080CC9"/>
    <w:rsid w:val="00083CCD"/>
    <w:rsid w:val="0008456B"/>
    <w:rsid w:val="00084DBE"/>
    <w:rsid w:val="00085B06"/>
    <w:rsid w:val="00085BE4"/>
    <w:rsid w:val="00086F59"/>
    <w:rsid w:val="00090EE4"/>
    <w:rsid w:val="000923CC"/>
    <w:rsid w:val="0009320B"/>
    <w:rsid w:val="00093A88"/>
    <w:rsid w:val="00093DD0"/>
    <w:rsid w:val="0009536B"/>
    <w:rsid w:val="0009775F"/>
    <w:rsid w:val="00097E40"/>
    <w:rsid w:val="000A052C"/>
    <w:rsid w:val="000A1DE1"/>
    <w:rsid w:val="000A282E"/>
    <w:rsid w:val="000A2A1B"/>
    <w:rsid w:val="000A3033"/>
    <w:rsid w:val="000A3801"/>
    <w:rsid w:val="000A3B64"/>
    <w:rsid w:val="000A43DF"/>
    <w:rsid w:val="000A6400"/>
    <w:rsid w:val="000A659C"/>
    <w:rsid w:val="000A6956"/>
    <w:rsid w:val="000B206F"/>
    <w:rsid w:val="000B2B26"/>
    <w:rsid w:val="000B3E6C"/>
    <w:rsid w:val="000B6002"/>
    <w:rsid w:val="000B660A"/>
    <w:rsid w:val="000C0A18"/>
    <w:rsid w:val="000C11F7"/>
    <w:rsid w:val="000C1471"/>
    <w:rsid w:val="000C15CA"/>
    <w:rsid w:val="000C236F"/>
    <w:rsid w:val="000C4006"/>
    <w:rsid w:val="000C45A9"/>
    <w:rsid w:val="000C736B"/>
    <w:rsid w:val="000D2070"/>
    <w:rsid w:val="000D2A9D"/>
    <w:rsid w:val="000D2CE1"/>
    <w:rsid w:val="000D4E21"/>
    <w:rsid w:val="000D6E5E"/>
    <w:rsid w:val="000D7536"/>
    <w:rsid w:val="000E0E6C"/>
    <w:rsid w:val="000E2059"/>
    <w:rsid w:val="000E4073"/>
    <w:rsid w:val="000F0AE6"/>
    <w:rsid w:val="000F1CCD"/>
    <w:rsid w:val="000F3E24"/>
    <w:rsid w:val="000F45A1"/>
    <w:rsid w:val="000F5A7A"/>
    <w:rsid w:val="000F6339"/>
    <w:rsid w:val="000F79EF"/>
    <w:rsid w:val="000F7ED0"/>
    <w:rsid w:val="001011F7"/>
    <w:rsid w:val="00101543"/>
    <w:rsid w:val="001051E7"/>
    <w:rsid w:val="00106857"/>
    <w:rsid w:val="0010685E"/>
    <w:rsid w:val="00106EEC"/>
    <w:rsid w:val="001104AD"/>
    <w:rsid w:val="00111048"/>
    <w:rsid w:val="001127B8"/>
    <w:rsid w:val="001146AC"/>
    <w:rsid w:val="001157BA"/>
    <w:rsid w:val="0011604F"/>
    <w:rsid w:val="00121712"/>
    <w:rsid w:val="001253AE"/>
    <w:rsid w:val="00125464"/>
    <w:rsid w:val="00125F00"/>
    <w:rsid w:val="00126CFF"/>
    <w:rsid w:val="00131BF7"/>
    <w:rsid w:val="001329EC"/>
    <w:rsid w:val="00132E93"/>
    <w:rsid w:val="001339C8"/>
    <w:rsid w:val="00135DCB"/>
    <w:rsid w:val="0014130A"/>
    <w:rsid w:val="00142B93"/>
    <w:rsid w:val="00143E1B"/>
    <w:rsid w:val="00150084"/>
    <w:rsid w:val="0015150A"/>
    <w:rsid w:val="00152C18"/>
    <w:rsid w:val="00153D2C"/>
    <w:rsid w:val="0015517B"/>
    <w:rsid w:val="00161936"/>
    <w:rsid w:val="00164795"/>
    <w:rsid w:val="00165BD8"/>
    <w:rsid w:val="001667FA"/>
    <w:rsid w:val="001705D8"/>
    <w:rsid w:val="001729E2"/>
    <w:rsid w:val="00172A27"/>
    <w:rsid w:val="001766D9"/>
    <w:rsid w:val="00177818"/>
    <w:rsid w:val="00177B72"/>
    <w:rsid w:val="00180827"/>
    <w:rsid w:val="001812A4"/>
    <w:rsid w:val="00181D38"/>
    <w:rsid w:val="0018318C"/>
    <w:rsid w:val="00185163"/>
    <w:rsid w:val="001875F2"/>
    <w:rsid w:val="001917BF"/>
    <w:rsid w:val="001927C7"/>
    <w:rsid w:val="00192839"/>
    <w:rsid w:val="0019410D"/>
    <w:rsid w:val="00197586"/>
    <w:rsid w:val="001B1975"/>
    <w:rsid w:val="001B1979"/>
    <w:rsid w:val="001B1D90"/>
    <w:rsid w:val="001B37A9"/>
    <w:rsid w:val="001B4BBA"/>
    <w:rsid w:val="001B4CB4"/>
    <w:rsid w:val="001B4FA6"/>
    <w:rsid w:val="001B6729"/>
    <w:rsid w:val="001B7488"/>
    <w:rsid w:val="001B7574"/>
    <w:rsid w:val="001B7A56"/>
    <w:rsid w:val="001C046B"/>
    <w:rsid w:val="001C052C"/>
    <w:rsid w:val="001C11D1"/>
    <w:rsid w:val="001C2002"/>
    <w:rsid w:val="001C2129"/>
    <w:rsid w:val="001C2B54"/>
    <w:rsid w:val="001C58C3"/>
    <w:rsid w:val="001D0D60"/>
    <w:rsid w:val="001D246A"/>
    <w:rsid w:val="001D33C1"/>
    <w:rsid w:val="001D4DA9"/>
    <w:rsid w:val="001D5426"/>
    <w:rsid w:val="001D6178"/>
    <w:rsid w:val="001D6B1C"/>
    <w:rsid w:val="001D728B"/>
    <w:rsid w:val="001E2F74"/>
    <w:rsid w:val="001E3043"/>
    <w:rsid w:val="001E4DD8"/>
    <w:rsid w:val="001E5DE3"/>
    <w:rsid w:val="001F0492"/>
    <w:rsid w:val="001F12A6"/>
    <w:rsid w:val="001F26A5"/>
    <w:rsid w:val="001F3E9E"/>
    <w:rsid w:val="001F4E8E"/>
    <w:rsid w:val="001F6AE6"/>
    <w:rsid w:val="001F6BA4"/>
    <w:rsid w:val="001F7292"/>
    <w:rsid w:val="00201DCB"/>
    <w:rsid w:val="002058DD"/>
    <w:rsid w:val="0020729D"/>
    <w:rsid w:val="00211308"/>
    <w:rsid w:val="00214932"/>
    <w:rsid w:val="00215F1F"/>
    <w:rsid w:val="00217414"/>
    <w:rsid w:val="00217DDA"/>
    <w:rsid w:val="002217D2"/>
    <w:rsid w:val="00224221"/>
    <w:rsid w:val="002244F0"/>
    <w:rsid w:val="00226138"/>
    <w:rsid w:val="002267F6"/>
    <w:rsid w:val="002273FD"/>
    <w:rsid w:val="00231592"/>
    <w:rsid w:val="00233C13"/>
    <w:rsid w:val="0023431A"/>
    <w:rsid w:val="002351B4"/>
    <w:rsid w:val="0023568C"/>
    <w:rsid w:val="0023571E"/>
    <w:rsid w:val="00240BAA"/>
    <w:rsid w:val="002413FB"/>
    <w:rsid w:val="002445DA"/>
    <w:rsid w:val="002450F5"/>
    <w:rsid w:val="002453B5"/>
    <w:rsid w:val="00246804"/>
    <w:rsid w:val="0024690E"/>
    <w:rsid w:val="002522E7"/>
    <w:rsid w:val="00252728"/>
    <w:rsid w:val="00253B46"/>
    <w:rsid w:val="002605A2"/>
    <w:rsid w:val="00263DAB"/>
    <w:rsid w:val="00263E45"/>
    <w:rsid w:val="00265617"/>
    <w:rsid w:val="00267E5F"/>
    <w:rsid w:val="002702BB"/>
    <w:rsid w:val="00270522"/>
    <w:rsid w:val="0027159F"/>
    <w:rsid w:val="00272209"/>
    <w:rsid w:val="00272F00"/>
    <w:rsid w:val="00272F92"/>
    <w:rsid w:val="0027548C"/>
    <w:rsid w:val="00277102"/>
    <w:rsid w:val="002809AE"/>
    <w:rsid w:val="002809C6"/>
    <w:rsid w:val="00280BA6"/>
    <w:rsid w:val="00282AA7"/>
    <w:rsid w:val="002836DD"/>
    <w:rsid w:val="002864A8"/>
    <w:rsid w:val="002870C9"/>
    <w:rsid w:val="00287D7F"/>
    <w:rsid w:val="00290074"/>
    <w:rsid w:val="00290982"/>
    <w:rsid w:val="00291898"/>
    <w:rsid w:val="00291F4E"/>
    <w:rsid w:val="00292F75"/>
    <w:rsid w:val="002937CA"/>
    <w:rsid w:val="00293BE9"/>
    <w:rsid w:val="002943E2"/>
    <w:rsid w:val="00295E85"/>
    <w:rsid w:val="002975EC"/>
    <w:rsid w:val="00297872"/>
    <w:rsid w:val="002A0195"/>
    <w:rsid w:val="002A06F3"/>
    <w:rsid w:val="002A1540"/>
    <w:rsid w:val="002A2DF3"/>
    <w:rsid w:val="002A31C4"/>
    <w:rsid w:val="002A3752"/>
    <w:rsid w:val="002A39AF"/>
    <w:rsid w:val="002A3C7E"/>
    <w:rsid w:val="002A55BE"/>
    <w:rsid w:val="002A5797"/>
    <w:rsid w:val="002A6496"/>
    <w:rsid w:val="002A7E31"/>
    <w:rsid w:val="002B0900"/>
    <w:rsid w:val="002B535A"/>
    <w:rsid w:val="002B7189"/>
    <w:rsid w:val="002B7AE8"/>
    <w:rsid w:val="002C0942"/>
    <w:rsid w:val="002C28FB"/>
    <w:rsid w:val="002C327A"/>
    <w:rsid w:val="002C4B75"/>
    <w:rsid w:val="002D08DC"/>
    <w:rsid w:val="002D2850"/>
    <w:rsid w:val="002D2F49"/>
    <w:rsid w:val="002D3680"/>
    <w:rsid w:val="002D38E8"/>
    <w:rsid w:val="002D50C9"/>
    <w:rsid w:val="002D662B"/>
    <w:rsid w:val="002D6657"/>
    <w:rsid w:val="002E0A01"/>
    <w:rsid w:val="002E23D4"/>
    <w:rsid w:val="002E3F1C"/>
    <w:rsid w:val="002E5428"/>
    <w:rsid w:val="002E6BA0"/>
    <w:rsid w:val="002F307D"/>
    <w:rsid w:val="002F6C57"/>
    <w:rsid w:val="00305C99"/>
    <w:rsid w:val="00306F7B"/>
    <w:rsid w:val="003072ED"/>
    <w:rsid w:val="00314174"/>
    <w:rsid w:val="00314613"/>
    <w:rsid w:val="0031599D"/>
    <w:rsid w:val="0031792E"/>
    <w:rsid w:val="003200AE"/>
    <w:rsid w:val="003228AE"/>
    <w:rsid w:val="0032460E"/>
    <w:rsid w:val="00327093"/>
    <w:rsid w:val="003274C7"/>
    <w:rsid w:val="00330864"/>
    <w:rsid w:val="003316B1"/>
    <w:rsid w:val="00332AE1"/>
    <w:rsid w:val="00333137"/>
    <w:rsid w:val="0033335A"/>
    <w:rsid w:val="00333FB6"/>
    <w:rsid w:val="00335104"/>
    <w:rsid w:val="00340E23"/>
    <w:rsid w:val="00340E7F"/>
    <w:rsid w:val="00340E90"/>
    <w:rsid w:val="00342D38"/>
    <w:rsid w:val="0034458A"/>
    <w:rsid w:val="00345922"/>
    <w:rsid w:val="00345B3F"/>
    <w:rsid w:val="00347A73"/>
    <w:rsid w:val="00350188"/>
    <w:rsid w:val="003506B8"/>
    <w:rsid w:val="0035129A"/>
    <w:rsid w:val="003518DB"/>
    <w:rsid w:val="00351DAF"/>
    <w:rsid w:val="003542F1"/>
    <w:rsid w:val="003604A8"/>
    <w:rsid w:val="003638A8"/>
    <w:rsid w:val="0036465B"/>
    <w:rsid w:val="003664F8"/>
    <w:rsid w:val="00366ED8"/>
    <w:rsid w:val="00370138"/>
    <w:rsid w:val="00371E3C"/>
    <w:rsid w:val="00372B81"/>
    <w:rsid w:val="00373233"/>
    <w:rsid w:val="00374E3B"/>
    <w:rsid w:val="0037625E"/>
    <w:rsid w:val="00376F92"/>
    <w:rsid w:val="0038097E"/>
    <w:rsid w:val="0038169F"/>
    <w:rsid w:val="00381A05"/>
    <w:rsid w:val="003825FB"/>
    <w:rsid w:val="00382E4F"/>
    <w:rsid w:val="00383ED6"/>
    <w:rsid w:val="0038637E"/>
    <w:rsid w:val="00395C79"/>
    <w:rsid w:val="003A43B1"/>
    <w:rsid w:val="003A711A"/>
    <w:rsid w:val="003A768F"/>
    <w:rsid w:val="003B0315"/>
    <w:rsid w:val="003B1E72"/>
    <w:rsid w:val="003B43D4"/>
    <w:rsid w:val="003B44F2"/>
    <w:rsid w:val="003B4B42"/>
    <w:rsid w:val="003B4C1E"/>
    <w:rsid w:val="003C1877"/>
    <w:rsid w:val="003C4E80"/>
    <w:rsid w:val="003C7093"/>
    <w:rsid w:val="003D0530"/>
    <w:rsid w:val="003D27EC"/>
    <w:rsid w:val="003D2FFE"/>
    <w:rsid w:val="003D3EB9"/>
    <w:rsid w:val="003D5F48"/>
    <w:rsid w:val="003E0A72"/>
    <w:rsid w:val="003E4502"/>
    <w:rsid w:val="003E6076"/>
    <w:rsid w:val="003F1C8C"/>
    <w:rsid w:val="003F4C5C"/>
    <w:rsid w:val="003F6673"/>
    <w:rsid w:val="003F7A45"/>
    <w:rsid w:val="004001EB"/>
    <w:rsid w:val="0040225F"/>
    <w:rsid w:val="00402AF4"/>
    <w:rsid w:val="00403E2E"/>
    <w:rsid w:val="0040563A"/>
    <w:rsid w:val="00406CD4"/>
    <w:rsid w:val="00410DB7"/>
    <w:rsid w:val="004119BD"/>
    <w:rsid w:val="00420CA1"/>
    <w:rsid w:val="0042377D"/>
    <w:rsid w:val="00424248"/>
    <w:rsid w:val="00424CE8"/>
    <w:rsid w:val="00424E68"/>
    <w:rsid w:val="004278FB"/>
    <w:rsid w:val="0043110F"/>
    <w:rsid w:val="004314FD"/>
    <w:rsid w:val="00432A3F"/>
    <w:rsid w:val="00432F7D"/>
    <w:rsid w:val="00433110"/>
    <w:rsid w:val="0043345A"/>
    <w:rsid w:val="00437514"/>
    <w:rsid w:val="00437B85"/>
    <w:rsid w:val="00440AF3"/>
    <w:rsid w:val="0044218E"/>
    <w:rsid w:val="0044346A"/>
    <w:rsid w:val="0044479F"/>
    <w:rsid w:val="004454A7"/>
    <w:rsid w:val="0044605E"/>
    <w:rsid w:val="00451B97"/>
    <w:rsid w:val="00452B09"/>
    <w:rsid w:val="0045415F"/>
    <w:rsid w:val="00455A9E"/>
    <w:rsid w:val="00456BE0"/>
    <w:rsid w:val="0046037E"/>
    <w:rsid w:val="004609DA"/>
    <w:rsid w:val="00461FD3"/>
    <w:rsid w:val="00463CBB"/>
    <w:rsid w:val="00465D96"/>
    <w:rsid w:val="00472048"/>
    <w:rsid w:val="00472CC2"/>
    <w:rsid w:val="00474BBE"/>
    <w:rsid w:val="00474CD9"/>
    <w:rsid w:val="00475B1F"/>
    <w:rsid w:val="004762D1"/>
    <w:rsid w:val="00480235"/>
    <w:rsid w:val="004806DA"/>
    <w:rsid w:val="0048096E"/>
    <w:rsid w:val="0048227D"/>
    <w:rsid w:val="00483F48"/>
    <w:rsid w:val="0048531E"/>
    <w:rsid w:val="004854AE"/>
    <w:rsid w:val="00485C5F"/>
    <w:rsid w:val="00486E3C"/>
    <w:rsid w:val="00487E0D"/>
    <w:rsid w:val="00490690"/>
    <w:rsid w:val="00492F62"/>
    <w:rsid w:val="004939C9"/>
    <w:rsid w:val="0049543E"/>
    <w:rsid w:val="0049762B"/>
    <w:rsid w:val="00497C9F"/>
    <w:rsid w:val="004A0CB4"/>
    <w:rsid w:val="004A385A"/>
    <w:rsid w:val="004A4A8C"/>
    <w:rsid w:val="004A5087"/>
    <w:rsid w:val="004A606F"/>
    <w:rsid w:val="004B08C0"/>
    <w:rsid w:val="004B1B5C"/>
    <w:rsid w:val="004B3510"/>
    <w:rsid w:val="004B4DAE"/>
    <w:rsid w:val="004B58C8"/>
    <w:rsid w:val="004B6A0C"/>
    <w:rsid w:val="004B7301"/>
    <w:rsid w:val="004C010D"/>
    <w:rsid w:val="004C0B97"/>
    <w:rsid w:val="004C2BE3"/>
    <w:rsid w:val="004C3997"/>
    <w:rsid w:val="004C505B"/>
    <w:rsid w:val="004C50BD"/>
    <w:rsid w:val="004C573A"/>
    <w:rsid w:val="004D1059"/>
    <w:rsid w:val="004D2C54"/>
    <w:rsid w:val="004D58F6"/>
    <w:rsid w:val="004D7126"/>
    <w:rsid w:val="004E12EC"/>
    <w:rsid w:val="004E14C9"/>
    <w:rsid w:val="004E20D7"/>
    <w:rsid w:val="004E2E8D"/>
    <w:rsid w:val="004E3DED"/>
    <w:rsid w:val="004E5857"/>
    <w:rsid w:val="004F073E"/>
    <w:rsid w:val="004F08ED"/>
    <w:rsid w:val="004F16CE"/>
    <w:rsid w:val="004F306D"/>
    <w:rsid w:val="004F3B52"/>
    <w:rsid w:val="004F4451"/>
    <w:rsid w:val="004F49AF"/>
    <w:rsid w:val="004F546F"/>
    <w:rsid w:val="004F7581"/>
    <w:rsid w:val="004F7F94"/>
    <w:rsid w:val="005001D3"/>
    <w:rsid w:val="00501CAB"/>
    <w:rsid w:val="00502981"/>
    <w:rsid w:val="00503FBF"/>
    <w:rsid w:val="00512D92"/>
    <w:rsid w:val="00513A9A"/>
    <w:rsid w:val="00516A75"/>
    <w:rsid w:val="00520074"/>
    <w:rsid w:val="00520C1D"/>
    <w:rsid w:val="005220E6"/>
    <w:rsid w:val="00522B35"/>
    <w:rsid w:val="00523A6B"/>
    <w:rsid w:val="00524FA2"/>
    <w:rsid w:val="005250CF"/>
    <w:rsid w:val="00525D1A"/>
    <w:rsid w:val="0053129B"/>
    <w:rsid w:val="00534A9A"/>
    <w:rsid w:val="00535BA3"/>
    <w:rsid w:val="00536F30"/>
    <w:rsid w:val="0053710E"/>
    <w:rsid w:val="0053733A"/>
    <w:rsid w:val="005378D4"/>
    <w:rsid w:val="0054159E"/>
    <w:rsid w:val="00543EC6"/>
    <w:rsid w:val="00544017"/>
    <w:rsid w:val="00546F12"/>
    <w:rsid w:val="00550193"/>
    <w:rsid w:val="0055217D"/>
    <w:rsid w:val="0055668E"/>
    <w:rsid w:val="005579C1"/>
    <w:rsid w:val="00557C03"/>
    <w:rsid w:val="0056520C"/>
    <w:rsid w:val="00565680"/>
    <w:rsid w:val="00566421"/>
    <w:rsid w:val="00567847"/>
    <w:rsid w:val="005711DC"/>
    <w:rsid w:val="00575E79"/>
    <w:rsid w:val="00576CBD"/>
    <w:rsid w:val="00577454"/>
    <w:rsid w:val="005802A3"/>
    <w:rsid w:val="00582491"/>
    <w:rsid w:val="00582FA7"/>
    <w:rsid w:val="00583CD9"/>
    <w:rsid w:val="00587D25"/>
    <w:rsid w:val="00592D3D"/>
    <w:rsid w:val="0059516A"/>
    <w:rsid w:val="005979AD"/>
    <w:rsid w:val="005A5976"/>
    <w:rsid w:val="005B178F"/>
    <w:rsid w:val="005B2073"/>
    <w:rsid w:val="005B46AA"/>
    <w:rsid w:val="005B47E7"/>
    <w:rsid w:val="005B5A13"/>
    <w:rsid w:val="005B5B67"/>
    <w:rsid w:val="005B7494"/>
    <w:rsid w:val="005C1F9E"/>
    <w:rsid w:val="005C291E"/>
    <w:rsid w:val="005C5090"/>
    <w:rsid w:val="005C5A60"/>
    <w:rsid w:val="005C72E8"/>
    <w:rsid w:val="005C762A"/>
    <w:rsid w:val="005D1162"/>
    <w:rsid w:val="005D13D5"/>
    <w:rsid w:val="005D30E2"/>
    <w:rsid w:val="005D68B9"/>
    <w:rsid w:val="005D7D26"/>
    <w:rsid w:val="005E048E"/>
    <w:rsid w:val="005E0809"/>
    <w:rsid w:val="005E081A"/>
    <w:rsid w:val="005E1B87"/>
    <w:rsid w:val="005E2387"/>
    <w:rsid w:val="005E55C8"/>
    <w:rsid w:val="005E69BD"/>
    <w:rsid w:val="005E73D0"/>
    <w:rsid w:val="005F0891"/>
    <w:rsid w:val="005F17AE"/>
    <w:rsid w:val="005F2F46"/>
    <w:rsid w:val="005F317F"/>
    <w:rsid w:val="005F505D"/>
    <w:rsid w:val="005F6F82"/>
    <w:rsid w:val="005F76EF"/>
    <w:rsid w:val="00600CAB"/>
    <w:rsid w:val="00601C23"/>
    <w:rsid w:val="00602545"/>
    <w:rsid w:val="00602C28"/>
    <w:rsid w:val="00603A01"/>
    <w:rsid w:val="00604066"/>
    <w:rsid w:val="00604661"/>
    <w:rsid w:val="00604752"/>
    <w:rsid w:val="00604B14"/>
    <w:rsid w:val="00605B0B"/>
    <w:rsid w:val="00605FC8"/>
    <w:rsid w:val="00606963"/>
    <w:rsid w:val="00610A3D"/>
    <w:rsid w:val="0061271C"/>
    <w:rsid w:val="006154B2"/>
    <w:rsid w:val="00615DB8"/>
    <w:rsid w:val="00617380"/>
    <w:rsid w:val="006200AC"/>
    <w:rsid w:val="0062196E"/>
    <w:rsid w:val="0062531A"/>
    <w:rsid w:val="006267DF"/>
    <w:rsid w:val="00630C7F"/>
    <w:rsid w:val="006323B3"/>
    <w:rsid w:val="00633FEE"/>
    <w:rsid w:val="00634332"/>
    <w:rsid w:val="006347AB"/>
    <w:rsid w:val="00635636"/>
    <w:rsid w:val="00635E88"/>
    <w:rsid w:val="00637388"/>
    <w:rsid w:val="00637AF2"/>
    <w:rsid w:val="00637D23"/>
    <w:rsid w:val="00637F7E"/>
    <w:rsid w:val="006400BF"/>
    <w:rsid w:val="00641CE0"/>
    <w:rsid w:val="006425FE"/>
    <w:rsid w:val="00643037"/>
    <w:rsid w:val="00647B72"/>
    <w:rsid w:val="00647F31"/>
    <w:rsid w:val="00651F74"/>
    <w:rsid w:val="00652C6B"/>
    <w:rsid w:val="0065391D"/>
    <w:rsid w:val="0065575B"/>
    <w:rsid w:val="00655E01"/>
    <w:rsid w:val="006563EB"/>
    <w:rsid w:val="00656F79"/>
    <w:rsid w:val="00657136"/>
    <w:rsid w:val="006619E4"/>
    <w:rsid w:val="00663261"/>
    <w:rsid w:val="00663885"/>
    <w:rsid w:val="006679FF"/>
    <w:rsid w:val="006700ED"/>
    <w:rsid w:val="0067247A"/>
    <w:rsid w:val="006735B7"/>
    <w:rsid w:val="00673F7C"/>
    <w:rsid w:val="00674A13"/>
    <w:rsid w:val="006769B9"/>
    <w:rsid w:val="00676D09"/>
    <w:rsid w:val="00681942"/>
    <w:rsid w:val="00683298"/>
    <w:rsid w:val="006837EF"/>
    <w:rsid w:val="00684485"/>
    <w:rsid w:val="0068526C"/>
    <w:rsid w:val="00685FA1"/>
    <w:rsid w:val="006860C0"/>
    <w:rsid w:val="00686413"/>
    <w:rsid w:val="006920C1"/>
    <w:rsid w:val="00692717"/>
    <w:rsid w:val="006939D5"/>
    <w:rsid w:val="0069772D"/>
    <w:rsid w:val="00697A63"/>
    <w:rsid w:val="006A0760"/>
    <w:rsid w:val="006A3AB6"/>
    <w:rsid w:val="006A51EF"/>
    <w:rsid w:val="006B0EC5"/>
    <w:rsid w:val="006B1581"/>
    <w:rsid w:val="006B39B2"/>
    <w:rsid w:val="006B6962"/>
    <w:rsid w:val="006B7143"/>
    <w:rsid w:val="006C037D"/>
    <w:rsid w:val="006C075F"/>
    <w:rsid w:val="006C1679"/>
    <w:rsid w:val="006C261F"/>
    <w:rsid w:val="006C5FFC"/>
    <w:rsid w:val="006C6842"/>
    <w:rsid w:val="006D04E6"/>
    <w:rsid w:val="006D1D4B"/>
    <w:rsid w:val="006D2052"/>
    <w:rsid w:val="006D3539"/>
    <w:rsid w:val="006D3C85"/>
    <w:rsid w:val="006D63FA"/>
    <w:rsid w:val="006E1D7D"/>
    <w:rsid w:val="006E4A99"/>
    <w:rsid w:val="006E715F"/>
    <w:rsid w:val="006E79CA"/>
    <w:rsid w:val="006F14FB"/>
    <w:rsid w:val="006F1776"/>
    <w:rsid w:val="006F18CB"/>
    <w:rsid w:val="006F1B32"/>
    <w:rsid w:val="006F435F"/>
    <w:rsid w:val="006F4D8C"/>
    <w:rsid w:val="006F6280"/>
    <w:rsid w:val="006F6613"/>
    <w:rsid w:val="00701077"/>
    <w:rsid w:val="00701E26"/>
    <w:rsid w:val="00702E55"/>
    <w:rsid w:val="0070432A"/>
    <w:rsid w:val="00705645"/>
    <w:rsid w:val="00705D96"/>
    <w:rsid w:val="00707D18"/>
    <w:rsid w:val="00711DBA"/>
    <w:rsid w:val="00713650"/>
    <w:rsid w:val="00717F7A"/>
    <w:rsid w:val="00717F7F"/>
    <w:rsid w:val="0072047B"/>
    <w:rsid w:val="0072051A"/>
    <w:rsid w:val="0072196B"/>
    <w:rsid w:val="00722882"/>
    <w:rsid w:val="007237F3"/>
    <w:rsid w:val="007243F2"/>
    <w:rsid w:val="00724E2E"/>
    <w:rsid w:val="0072565C"/>
    <w:rsid w:val="007257B1"/>
    <w:rsid w:val="00726555"/>
    <w:rsid w:val="00726D6E"/>
    <w:rsid w:val="007305E0"/>
    <w:rsid w:val="00731CDB"/>
    <w:rsid w:val="007329BC"/>
    <w:rsid w:val="007331D0"/>
    <w:rsid w:val="00733385"/>
    <w:rsid w:val="007339E3"/>
    <w:rsid w:val="007343EA"/>
    <w:rsid w:val="00736431"/>
    <w:rsid w:val="00741220"/>
    <w:rsid w:val="0074195B"/>
    <w:rsid w:val="00741E28"/>
    <w:rsid w:val="00742726"/>
    <w:rsid w:val="007439C1"/>
    <w:rsid w:val="00743AF2"/>
    <w:rsid w:val="00744AAB"/>
    <w:rsid w:val="0074587E"/>
    <w:rsid w:val="00746118"/>
    <w:rsid w:val="007462AA"/>
    <w:rsid w:val="007468AB"/>
    <w:rsid w:val="00752088"/>
    <w:rsid w:val="00752789"/>
    <w:rsid w:val="00752885"/>
    <w:rsid w:val="00752D09"/>
    <w:rsid w:val="00754457"/>
    <w:rsid w:val="00754E66"/>
    <w:rsid w:val="007604D4"/>
    <w:rsid w:val="007610AC"/>
    <w:rsid w:val="00761A38"/>
    <w:rsid w:val="007639D3"/>
    <w:rsid w:val="00763EFE"/>
    <w:rsid w:val="00764127"/>
    <w:rsid w:val="00767897"/>
    <w:rsid w:val="00772557"/>
    <w:rsid w:val="00773469"/>
    <w:rsid w:val="00774CCF"/>
    <w:rsid w:val="00775421"/>
    <w:rsid w:val="00776768"/>
    <w:rsid w:val="00776C7D"/>
    <w:rsid w:val="00777EBA"/>
    <w:rsid w:val="0078093E"/>
    <w:rsid w:val="007813C0"/>
    <w:rsid w:val="00783783"/>
    <w:rsid w:val="007840EB"/>
    <w:rsid w:val="00784BEF"/>
    <w:rsid w:val="00784EF5"/>
    <w:rsid w:val="0078514F"/>
    <w:rsid w:val="00785A5C"/>
    <w:rsid w:val="00786738"/>
    <w:rsid w:val="00790D9C"/>
    <w:rsid w:val="0079383F"/>
    <w:rsid w:val="00793C27"/>
    <w:rsid w:val="00794464"/>
    <w:rsid w:val="00796CA4"/>
    <w:rsid w:val="00797D94"/>
    <w:rsid w:val="007A02D1"/>
    <w:rsid w:val="007A07C1"/>
    <w:rsid w:val="007A0B1D"/>
    <w:rsid w:val="007A109C"/>
    <w:rsid w:val="007A116E"/>
    <w:rsid w:val="007A193E"/>
    <w:rsid w:val="007A2706"/>
    <w:rsid w:val="007A2D31"/>
    <w:rsid w:val="007A6861"/>
    <w:rsid w:val="007A6BD2"/>
    <w:rsid w:val="007A6D3F"/>
    <w:rsid w:val="007B0F7C"/>
    <w:rsid w:val="007B6E5B"/>
    <w:rsid w:val="007C0623"/>
    <w:rsid w:val="007C0672"/>
    <w:rsid w:val="007C562C"/>
    <w:rsid w:val="007D03E2"/>
    <w:rsid w:val="007D28B2"/>
    <w:rsid w:val="007D2EFC"/>
    <w:rsid w:val="007D3231"/>
    <w:rsid w:val="007D5C2E"/>
    <w:rsid w:val="007D6540"/>
    <w:rsid w:val="007D6F65"/>
    <w:rsid w:val="007E26A1"/>
    <w:rsid w:val="007E2D0B"/>
    <w:rsid w:val="007E3EEC"/>
    <w:rsid w:val="007F0C31"/>
    <w:rsid w:val="007F3DF7"/>
    <w:rsid w:val="007F5E9C"/>
    <w:rsid w:val="008016F0"/>
    <w:rsid w:val="008039E9"/>
    <w:rsid w:val="008048D7"/>
    <w:rsid w:val="008050B9"/>
    <w:rsid w:val="0080538B"/>
    <w:rsid w:val="0080539D"/>
    <w:rsid w:val="00807D5D"/>
    <w:rsid w:val="00807E28"/>
    <w:rsid w:val="0081039E"/>
    <w:rsid w:val="00812D70"/>
    <w:rsid w:val="00812E15"/>
    <w:rsid w:val="00815212"/>
    <w:rsid w:val="008154C6"/>
    <w:rsid w:val="00815652"/>
    <w:rsid w:val="00817B94"/>
    <w:rsid w:val="00820402"/>
    <w:rsid w:val="008220B8"/>
    <w:rsid w:val="00822E1C"/>
    <w:rsid w:val="00824D6D"/>
    <w:rsid w:val="008268EC"/>
    <w:rsid w:val="00826F15"/>
    <w:rsid w:val="0082742E"/>
    <w:rsid w:val="00831E39"/>
    <w:rsid w:val="008343DD"/>
    <w:rsid w:val="008366E0"/>
    <w:rsid w:val="00837696"/>
    <w:rsid w:val="00840E81"/>
    <w:rsid w:val="0084124B"/>
    <w:rsid w:val="0084321E"/>
    <w:rsid w:val="00844899"/>
    <w:rsid w:val="00846A8F"/>
    <w:rsid w:val="00846AC4"/>
    <w:rsid w:val="00850399"/>
    <w:rsid w:val="00853855"/>
    <w:rsid w:val="00853C74"/>
    <w:rsid w:val="00854820"/>
    <w:rsid w:val="0085517D"/>
    <w:rsid w:val="00857296"/>
    <w:rsid w:val="008577F7"/>
    <w:rsid w:val="008600DB"/>
    <w:rsid w:val="00860DFA"/>
    <w:rsid w:val="00861FA2"/>
    <w:rsid w:val="00863455"/>
    <w:rsid w:val="0086401A"/>
    <w:rsid w:val="008641AE"/>
    <w:rsid w:val="008642C2"/>
    <w:rsid w:val="00864481"/>
    <w:rsid w:val="00864C52"/>
    <w:rsid w:val="0086688A"/>
    <w:rsid w:val="008668DD"/>
    <w:rsid w:val="008671A0"/>
    <w:rsid w:val="00867AB0"/>
    <w:rsid w:val="00867FBE"/>
    <w:rsid w:val="00870100"/>
    <w:rsid w:val="00870137"/>
    <w:rsid w:val="008727A0"/>
    <w:rsid w:val="0087423D"/>
    <w:rsid w:val="008745A9"/>
    <w:rsid w:val="0087462F"/>
    <w:rsid w:val="008754DA"/>
    <w:rsid w:val="00876417"/>
    <w:rsid w:val="00881425"/>
    <w:rsid w:val="00882D48"/>
    <w:rsid w:val="008832C9"/>
    <w:rsid w:val="00883654"/>
    <w:rsid w:val="00884976"/>
    <w:rsid w:val="00884C12"/>
    <w:rsid w:val="00884C76"/>
    <w:rsid w:val="00885767"/>
    <w:rsid w:val="00885B9C"/>
    <w:rsid w:val="00887259"/>
    <w:rsid w:val="00890496"/>
    <w:rsid w:val="0089239A"/>
    <w:rsid w:val="00892C52"/>
    <w:rsid w:val="00895850"/>
    <w:rsid w:val="0089659D"/>
    <w:rsid w:val="00896FDF"/>
    <w:rsid w:val="00897C92"/>
    <w:rsid w:val="008A0F2C"/>
    <w:rsid w:val="008A1531"/>
    <w:rsid w:val="008A2133"/>
    <w:rsid w:val="008A2C81"/>
    <w:rsid w:val="008A3424"/>
    <w:rsid w:val="008A4546"/>
    <w:rsid w:val="008A476D"/>
    <w:rsid w:val="008A4EF9"/>
    <w:rsid w:val="008A5F34"/>
    <w:rsid w:val="008A6003"/>
    <w:rsid w:val="008A667E"/>
    <w:rsid w:val="008A7966"/>
    <w:rsid w:val="008A7FC9"/>
    <w:rsid w:val="008B0B03"/>
    <w:rsid w:val="008B0BCA"/>
    <w:rsid w:val="008B0D86"/>
    <w:rsid w:val="008B1C02"/>
    <w:rsid w:val="008B2F00"/>
    <w:rsid w:val="008B3276"/>
    <w:rsid w:val="008B42A0"/>
    <w:rsid w:val="008B50F5"/>
    <w:rsid w:val="008C271F"/>
    <w:rsid w:val="008C35E5"/>
    <w:rsid w:val="008C3911"/>
    <w:rsid w:val="008C3FCE"/>
    <w:rsid w:val="008C40ED"/>
    <w:rsid w:val="008C53D0"/>
    <w:rsid w:val="008C5D86"/>
    <w:rsid w:val="008C623C"/>
    <w:rsid w:val="008C6E77"/>
    <w:rsid w:val="008D0D91"/>
    <w:rsid w:val="008D0EDA"/>
    <w:rsid w:val="008D0EE7"/>
    <w:rsid w:val="008D14E2"/>
    <w:rsid w:val="008D36AD"/>
    <w:rsid w:val="008D425A"/>
    <w:rsid w:val="008E30C8"/>
    <w:rsid w:val="008E3E38"/>
    <w:rsid w:val="008E6CDF"/>
    <w:rsid w:val="008E794D"/>
    <w:rsid w:val="008F1502"/>
    <w:rsid w:val="008F24C3"/>
    <w:rsid w:val="008F29FA"/>
    <w:rsid w:val="008F2B41"/>
    <w:rsid w:val="008F309D"/>
    <w:rsid w:val="008F4226"/>
    <w:rsid w:val="008F5873"/>
    <w:rsid w:val="008F6448"/>
    <w:rsid w:val="00901181"/>
    <w:rsid w:val="0090558A"/>
    <w:rsid w:val="009056C2"/>
    <w:rsid w:val="00905D95"/>
    <w:rsid w:val="009062AE"/>
    <w:rsid w:val="00906C42"/>
    <w:rsid w:val="00911BC5"/>
    <w:rsid w:val="00911F48"/>
    <w:rsid w:val="009122E2"/>
    <w:rsid w:val="00913B3B"/>
    <w:rsid w:val="00913C85"/>
    <w:rsid w:val="00913EF0"/>
    <w:rsid w:val="009144D6"/>
    <w:rsid w:val="00915D68"/>
    <w:rsid w:val="00916244"/>
    <w:rsid w:val="009162F0"/>
    <w:rsid w:val="00920365"/>
    <w:rsid w:val="00920C3D"/>
    <w:rsid w:val="00920F3E"/>
    <w:rsid w:val="00922660"/>
    <w:rsid w:val="00924DCB"/>
    <w:rsid w:val="00926C75"/>
    <w:rsid w:val="009278C6"/>
    <w:rsid w:val="009311A4"/>
    <w:rsid w:val="009326CD"/>
    <w:rsid w:val="0093462B"/>
    <w:rsid w:val="009346BC"/>
    <w:rsid w:val="0093607F"/>
    <w:rsid w:val="009376D2"/>
    <w:rsid w:val="00941CB0"/>
    <w:rsid w:val="00942098"/>
    <w:rsid w:val="0094504A"/>
    <w:rsid w:val="009451BF"/>
    <w:rsid w:val="0094559B"/>
    <w:rsid w:val="00950676"/>
    <w:rsid w:val="0095109B"/>
    <w:rsid w:val="0095192F"/>
    <w:rsid w:val="009540EF"/>
    <w:rsid w:val="009551F2"/>
    <w:rsid w:val="009555FB"/>
    <w:rsid w:val="00957A3A"/>
    <w:rsid w:val="009634B5"/>
    <w:rsid w:val="0096744F"/>
    <w:rsid w:val="009718D8"/>
    <w:rsid w:val="00971933"/>
    <w:rsid w:val="009730A2"/>
    <w:rsid w:val="009739D1"/>
    <w:rsid w:val="00973D0B"/>
    <w:rsid w:val="009742C4"/>
    <w:rsid w:val="009778CC"/>
    <w:rsid w:val="00981FC9"/>
    <w:rsid w:val="009822D0"/>
    <w:rsid w:val="00982615"/>
    <w:rsid w:val="00984A13"/>
    <w:rsid w:val="00986F98"/>
    <w:rsid w:val="00990477"/>
    <w:rsid w:val="00990EB5"/>
    <w:rsid w:val="0099283A"/>
    <w:rsid w:val="00993094"/>
    <w:rsid w:val="00997637"/>
    <w:rsid w:val="00997951"/>
    <w:rsid w:val="009A02F4"/>
    <w:rsid w:val="009A0363"/>
    <w:rsid w:val="009A6756"/>
    <w:rsid w:val="009B0C30"/>
    <w:rsid w:val="009B338A"/>
    <w:rsid w:val="009B3E41"/>
    <w:rsid w:val="009B5514"/>
    <w:rsid w:val="009B5567"/>
    <w:rsid w:val="009B607B"/>
    <w:rsid w:val="009B6B18"/>
    <w:rsid w:val="009C0415"/>
    <w:rsid w:val="009C1B29"/>
    <w:rsid w:val="009C2022"/>
    <w:rsid w:val="009C39CA"/>
    <w:rsid w:val="009C3CC2"/>
    <w:rsid w:val="009D01D4"/>
    <w:rsid w:val="009D0506"/>
    <w:rsid w:val="009D0D71"/>
    <w:rsid w:val="009D16BB"/>
    <w:rsid w:val="009D2C0C"/>
    <w:rsid w:val="009D30CC"/>
    <w:rsid w:val="009E0CE6"/>
    <w:rsid w:val="009E1A33"/>
    <w:rsid w:val="009E3E17"/>
    <w:rsid w:val="009E4620"/>
    <w:rsid w:val="009E6C91"/>
    <w:rsid w:val="009E7EB8"/>
    <w:rsid w:val="009F297A"/>
    <w:rsid w:val="009F376E"/>
    <w:rsid w:val="009F4C62"/>
    <w:rsid w:val="009F77D8"/>
    <w:rsid w:val="00A00206"/>
    <w:rsid w:val="00A02928"/>
    <w:rsid w:val="00A03A7B"/>
    <w:rsid w:val="00A05743"/>
    <w:rsid w:val="00A0682E"/>
    <w:rsid w:val="00A06A80"/>
    <w:rsid w:val="00A06AB6"/>
    <w:rsid w:val="00A10170"/>
    <w:rsid w:val="00A11806"/>
    <w:rsid w:val="00A11808"/>
    <w:rsid w:val="00A15661"/>
    <w:rsid w:val="00A1616E"/>
    <w:rsid w:val="00A16DC1"/>
    <w:rsid w:val="00A2283A"/>
    <w:rsid w:val="00A24934"/>
    <w:rsid w:val="00A27267"/>
    <w:rsid w:val="00A3199E"/>
    <w:rsid w:val="00A3233C"/>
    <w:rsid w:val="00A349D7"/>
    <w:rsid w:val="00A34C9D"/>
    <w:rsid w:val="00A35297"/>
    <w:rsid w:val="00A36CD8"/>
    <w:rsid w:val="00A3701C"/>
    <w:rsid w:val="00A3768C"/>
    <w:rsid w:val="00A42490"/>
    <w:rsid w:val="00A4271C"/>
    <w:rsid w:val="00A42847"/>
    <w:rsid w:val="00A428EB"/>
    <w:rsid w:val="00A43053"/>
    <w:rsid w:val="00A46419"/>
    <w:rsid w:val="00A5162F"/>
    <w:rsid w:val="00A51F53"/>
    <w:rsid w:val="00A52377"/>
    <w:rsid w:val="00A5319D"/>
    <w:rsid w:val="00A55611"/>
    <w:rsid w:val="00A557FC"/>
    <w:rsid w:val="00A56783"/>
    <w:rsid w:val="00A606FF"/>
    <w:rsid w:val="00A610C5"/>
    <w:rsid w:val="00A61413"/>
    <w:rsid w:val="00A632C2"/>
    <w:rsid w:val="00A65518"/>
    <w:rsid w:val="00A65DD1"/>
    <w:rsid w:val="00A66972"/>
    <w:rsid w:val="00A67BC6"/>
    <w:rsid w:val="00A7096E"/>
    <w:rsid w:val="00A71835"/>
    <w:rsid w:val="00A723C9"/>
    <w:rsid w:val="00A778FD"/>
    <w:rsid w:val="00A77E33"/>
    <w:rsid w:val="00A81E00"/>
    <w:rsid w:val="00A82074"/>
    <w:rsid w:val="00A82827"/>
    <w:rsid w:val="00A83145"/>
    <w:rsid w:val="00A83997"/>
    <w:rsid w:val="00A83A15"/>
    <w:rsid w:val="00A83A26"/>
    <w:rsid w:val="00A8485A"/>
    <w:rsid w:val="00A87204"/>
    <w:rsid w:val="00A93945"/>
    <w:rsid w:val="00A969CB"/>
    <w:rsid w:val="00AA0E37"/>
    <w:rsid w:val="00AA119A"/>
    <w:rsid w:val="00AA1686"/>
    <w:rsid w:val="00AA1971"/>
    <w:rsid w:val="00AA1AA0"/>
    <w:rsid w:val="00AA1BEB"/>
    <w:rsid w:val="00AA1FCE"/>
    <w:rsid w:val="00AA3180"/>
    <w:rsid w:val="00AA63B4"/>
    <w:rsid w:val="00AB00BC"/>
    <w:rsid w:val="00AB14F4"/>
    <w:rsid w:val="00AB7F5D"/>
    <w:rsid w:val="00AC1C55"/>
    <w:rsid w:val="00AC23A3"/>
    <w:rsid w:val="00AC3DE7"/>
    <w:rsid w:val="00AC5310"/>
    <w:rsid w:val="00AC6711"/>
    <w:rsid w:val="00AC7D79"/>
    <w:rsid w:val="00AD18F9"/>
    <w:rsid w:val="00AD3462"/>
    <w:rsid w:val="00AD6154"/>
    <w:rsid w:val="00AD6223"/>
    <w:rsid w:val="00AD7F37"/>
    <w:rsid w:val="00AE0C7C"/>
    <w:rsid w:val="00AE1898"/>
    <w:rsid w:val="00AE5A07"/>
    <w:rsid w:val="00AE7FDE"/>
    <w:rsid w:val="00AF06FA"/>
    <w:rsid w:val="00AF1A26"/>
    <w:rsid w:val="00AF25E9"/>
    <w:rsid w:val="00AF2F42"/>
    <w:rsid w:val="00AF32C8"/>
    <w:rsid w:val="00AF614B"/>
    <w:rsid w:val="00AF7C3D"/>
    <w:rsid w:val="00B00447"/>
    <w:rsid w:val="00B01ACD"/>
    <w:rsid w:val="00B02B3A"/>
    <w:rsid w:val="00B02E0E"/>
    <w:rsid w:val="00B03510"/>
    <w:rsid w:val="00B06BA1"/>
    <w:rsid w:val="00B0778B"/>
    <w:rsid w:val="00B07AD6"/>
    <w:rsid w:val="00B125A9"/>
    <w:rsid w:val="00B12A13"/>
    <w:rsid w:val="00B15BA6"/>
    <w:rsid w:val="00B16278"/>
    <w:rsid w:val="00B1695A"/>
    <w:rsid w:val="00B17DE3"/>
    <w:rsid w:val="00B17F96"/>
    <w:rsid w:val="00B17FFE"/>
    <w:rsid w:val="00B25AAF"/>
    <w:rsid w:val="00B25DD4"/>
    <w:rsid w:val="00B26E01"/>
    <w:rsid w:val="00B30252"/>
    <w:rsid w:val="00B3249B"/>
    <w:rsid w:val="00B33D81"/>
    <w:rsid w:val="00B34107"/>
    <w:rsid w:val="00B3794D"/>
    <w:rsid w:val="00B403A5"/>
    <w:rsid w:val="00B43AEB"/>
    <w:rsid w:val="00B43F88"/>
    <w:rsid w:val="00B43F97"/>
    <w:rsid w:val="00B45BE1"/>
    <w:rsid w:val="00B5200B"/>
    <w:rsid w:val="00B53A41"/>
    <w:rsid w:val="00B54302"/>
    <w:rsid w:val="00B56906"/>
    <w:rsid w:val="00B56D38"/>
    <w:rsid w:val="00B573DD"/>
    <w:rsid w:val="00B6370D"/>
    <w:rsid w:val="00B64D84"/>
    <w:rsid w:val="00B64F22"/>
    <w:rsid w:val="00B656D8"/>
    <w:rsid w:val="00B65859"/>
    <w:rsid w:val="00B67384"/>
    <w:rsid w:val="00B67B81"/>
    <w:rsid w:val="00B71B76"/>
    <w:rsid w:val="00B71C86"/>
    <w:rsid w:val="00B7441B"/>
    <w:rsid w:val="00B75B27"/>
    <w:rsid w:val="00B76851"/>
    <w:rsid w:val="00B77CA5"/>
    <w:rsid w:val="00B80750"/>
    <w:rsid w:val="00B84CC6"/>
    <w:rsid w:val="00B87144"/>
    <w:rsid w:val="00B904DC"/>
    <w:rsid w:val="00B917BB"/>
    <w:rsid w:val="00B91C3C"/>
    <w:rsid w:val="00B929A0"/>
    <w:rsid w:val="00B92D7C"/>
    <w:rsid w:val="00B94126"/>
    <w:rsid w:val="00B95702"/>
    <w:rsid w:val="00B9754D"/>
    <w:rsid w:val="00BA3864"/>
    <w:rsid w:val="00BA4275"/>
    <w:rsid w:val="00BA4782"/>
    <w:rsid w:val="00BA5269"/>
    <w:rsid w:val="00BA6405"/>
    <w:rsid w:val="00BA65E6"/>
    <w:rsid w:val="00BB16ED"/>
    <w:rsid w:val="00BB17C7"/>
    <w:rsid w:val="00BB2BF4"/>
    <w:rsid w:val="00BB2E33"/>
    <w:rsid w:val="00BB2FB5"/>
    <w:rsid w:val="00BB34E9"/>
    <w:rsid w:val="00BB5C7E"/>
    <w:rsid w:val="00BB6A89"/>
    <w:rsid w:val="00BC0408"/>
    <w:rsid w:val="00BC208B"/>
    <w:rsid w:val="00BC5D73"/>
    <w:rsid w:val="00BC6363"/>
    <w:rsid w:val="00BC75C1"/>
    <w:rsid w:val="00BD1564"/>
    <w:rsid w:val="00BD233F"/>
    <w:rsid w:val="00BD4A4E"/>
    <w:rsid w:val="00BD5CC6"/>
    <w:rsid w:val="00BD77D1"/>
    <w:rsid w:val="00BE0DED"/>
    <w:rsid w:val="00BE17BC"/>
    <w:rsid w:val="00BE1FB2"/>
    <w:rsid w:val="00BE1FBD"/>
    <w:rsid w:val="00BE3C1E"/>
    <w:rsid w:val="00BE6B36"/>
    <w:rsid w:val="00BE6EB5"/>
    <w:rsid w:val="00BE76F5"/>
    <w:rsid w:val="00BF16F4"/>
    <w:rsid w:val="00BF1DBE"/>
    <w:rsid w:val="00BF2008"/>
    <w:rsid w:val="00BF2E22"/>
    <w:rsid w:val="00BF54DE"/>
    <w:rsid w:val="00BF568C"/>
    <w:rsid w:val="00BF58B5"/>
    <w:rsid w:val="00BF5DEA"/>
    <w:rsid w:val="00BF6EDD"/>
    <w:rsid w:val="00C0096C"/>
    <w:rsid w:val="00C00C1E"/>
    <w:rsid w:val="00C0364E"/>
    <w:rsid w:val="00C03D96"/>
    <w:rsid w:val="00C04588"/>
    <w:rsid w:val="00C04F41"/>
    <w:rsid w:val="00C0502E"/>
    <w:rsid w:val="00C06EE8"/>
    <w:rsid w:val="00C07883"/>
    <w:rsid w:val="00C1372F"/>
    <w:rsid w:val="00C13991"/>
    <w:rsid w:val="00C164EC"/>
    <w:rsid w:val="00C2065F"/>
    <w:rsid w:val="00C23F70"/>
    <w:rsid w:val="00C2401A"/>
    <w:rsid w:val="00C25F62"/>
    <w:rsid w:val="00C33C27"/>
    <w:rsid w:val="00C345C7"/>
    <w:rsid w:val="00C34647"/>
    <w:rsid w:val="00C35F88"/>
    <w:rsid w:val="00C3605F"/>
    <w:rsid w:val="00C3658F"/>
    <w:rsid w:val="00C37791"/>
    <w:rsid w:val="00C40FF5"/>
    <w:rsid w:val="00C4186E"/>
    <w:rsid w:val="00C512FB"/>
    <w:rsid w:val="00C524D1"/>
    <w:rsid w:val="00C52D25"/>
    <w:rsid w:val="00C53326"/>
    <w:rsid w:val="00C56A10"/>
    <w:rsid w:val="00C56C60"/>
    <w:rsid w:val="00C612EA"/>
    <w:rsid w:val="00C657C4"/>
    <w:rsid w:val="00C67659"/>
    <w:rsid w:val="00C70587"/>
    <w:rsid w:val="00C7075B"/>
    <w:rsid w:val="00C73D94"/>
    <w:rsid w:val="00C73EEC"/>
    <w:rsid w:val="00C74139"/>
    <w:rsid w:val="00C74B51"/>
    <w:rsid w:val="00C7503F"/>
    <w:rsid w:val="00C752C3"/>
    <w:rsid w:val="00C76774"/>
    <w:rsid w:val="00C80598"/>
    <w:rsid w:val="00C80EBE"/>
    <w:rsid w:val="00C811BA"/>
    <w:rsid w:val="00C82A72"/>
    <w:rsid w:val="00C82C3C"/>
    <w:rsid w:val="00C833DF"/>
    <w:rsid w:val="00C84463"/>
    <w:rsid w:val="00C847EC"/>
    <w:rsid w:val="00C8605C"/>
    <w:rsid w:val="00C90292"/>
    <w:rsid w:val="00C906B8"/>
    <w:rsid w:val="00C92AE9"/>
    <w:rsid w:val="00C92C4F"/>
    <w:rsid w:val="00C960E9"/>
    <w:rsid w:val="00C97723"/>
    <w:rsid w:val="00CA51FC"/>
    <w:rsid w:val="00CA6914"/>
    <w:rsid w:val="00CB2276"/>
    <w:rsid w:val="00CB2589"/>
    <w:rsid w:val="00CB35DA"/>
    <w:rsid w:val="00CB4A0A"/>
    <w:rsid w:val="00CB54CD"/>
    <w:rsid w:val="00CB550B"/>
    <w:rsid w:val="00CB5577"/>
    <w:rsid w:val="00CC0195"/>
    <w:rsid w:val="00CC1464"/>
    <w:rsid w:val="00CC26F6"/>
    <w:rsid w:val="00CC3036"/>
    <w:rsid w:val="00CC3797"/>
    <w:rsid w:val="00CC540A"/>
    <w:rsid w:val="00CC7FE1"/>
    <w:rsid w:val="00CD1177"/>
    <w:rsid w:val="00CD4345"/>
    <w:rsid w:val="00CD435E"/>
    <w:rsid w:val="00CD5374"/>
    <w:rsid w:val="00CD7339"/>
    <w:rsid w:val="00CD7945"/>
    <w:rsid w:val="00CE23F7"/>
    <w:rsid w:val="00CE44D6"/>
    <w:rsid w:val="00CE4638"/>
    <w:rsid w:val="00CE4745"/>
    <w:rsid w:val="00CE4823"/>
    <w:rsid w:val="00CE50F2"/>
    <w:rsid w:val="00CE590C"/>
    <w:rsid w:val="00CE79AC"/>
    <w:rsid w:val="00CF0A9E"/>
    <w:rsid w:val="00CF1397"/>
    <w:rsid w:val="00CF452C"/>
    <w:rsid w:val="00CF474B"/>
    <w:rsid w:val="00CF6943"/>
    <w:rsid w:val="00D0111F"/>
    <w:rsid w:val="00D03673"/>
    <w:rsid w:val="00D04F2B"/>
    <w:rsid w:val="00D07793"/>
    <w:rsid w:val="00D07F4A"/>
    <w:rsid w:val="00D11C7A"/>
    <w:rsid w:val="00D143A0"/>
    <w:rsid w:val="00D179EB"/>
    <w:rsid w:val="00D17D30"/>
    <w:rsid w:val="00D2029E"/>
    <w:rsid w:val="00D215F1"/>
    <w:rsid w:val="00D2412D"/>
    <w:rsid w:val="00D243C5"/>
    <w:rsid w:val="00D26320"/>
    <w:rsid w:val="00D26AF8"/>
    <w:rsid w:val="00D2766C"/>
    <w:rsid w:val="00D3115D"/>
    <w:rsid w:val="00D34C44"/>
    <w:rsid w:val="00D35688"/>
    <w:rsid w:val="00D35EF3"/>
    <w:rsid w:val="00D372D6"/>
    <w:rsid w:val="00D40A02"/>
    <w:rsid w:val="00D4476E"/>
    <w:rsid w:val="00D466A8"/>
    <w:rsid w:val="00D46AA6"/>
    <w:rsid w:val="00D4756B"/>
    <w:rsid w:val="00D47840"/>
    <w:rsid w:val="00D505BA"/>
    <w:rsid w:val="00D506B5"/>
    <w:rsid w:val="00D52A08"/>
    <w:rsid w:val="00D6035F"/>
    <w:rsid w:val="00D604CE"/>
    <w:rsid w:val="00D61C1E"/>
    <w:rsid w:val="00D61F63"/>
    <w:rsid w:val="00D6225F"/>
    <w:rsid w:val="00D62D33"/>
    <w:rsid w:val="00D644EB"/>
    <w:rsid w:val="00D65D45"/>
    <w:rsid w:val="00D666E0"/>
    <w:rsid w:val="00D6750F"/>
    <w:rsid w:val="00D716AB"/>
    <w:rsid w:val="00D73120"/>
    <w:rsid w:val="00D746AF"/>
    <w:rsid w:val="00D7528B"/>
    <w:rsid w:val="00D7719F"/>
    <w:rsid w:val="00D77EB1"/>
    <w:rsid w:val="00D80F63"/>
    <w:rsid w:val="00D81967"/>
    <w:rsid w:val="00D81D1B"/>
    <w:rsid w:val="00D83D58"/>
    <w:rsid w:val="00D83F46"/>
    <w:rsid w:val="00D85097"/>
    <w:rsid w:val="00D86065"/>
    <w:rsid w:val="00D87358"/>
    <w:rsid w:val="00D902AB"/>
    <w:rsid w:val="00D90E8B"/>
    <w:rsid w:val="00D91333"/>
    <w:rsid w:val="00D921B7"/>
    <w:rsid w:val="00D95A41"/>
    <w:rsid w:val="00D97ABD"/>
    <w:rsid w:val="00D97DD0"/>
    <w:rsid w:val="00DA0994"/>
    <w:rsid w:val="00DA1A9A"/>
    <w:rsid w:val="00DA22CD"/>
    <w:rsid w:val="00DA7660"/>
    <w:rsid w:val="00DA7ECB"/>
    <w:rsid w:val="00DB0223"/>
    <w:rsid w:val="00DB038F"/>
    <w:rsid w:val="00DB0F54"/>
    <w:rsid w:val="00DB1AAF"/>
    <w:rsid w:val="00DB4AC9"/>
    <w:rsid w:val="00DC01A0"/>
    <w:rsid w:val="00DC0C26"/>
    <w:rsid w:val="00DC389B"/>
    <w:rsid w:val="00DC3E46"/>
    <w:rsid w:val="00DC494E"/>
    <w:rsid w:val="00DC4CAB"/>
    <w:rsid w:val="00DC52A9"/>
    <w:rsid w:val="00DC53AC"/>
    <w:rsid w:val="00DC6779"/>
    <w:rsid w:val="00DC6C30"/>
    <w:rsid w:val="00DD0C89"/>
    <w:rsid w:val="00DD2C07"/>
    <w:rsid w:val="00DD33B8"/>
    <w:rsid w:val="00DD390B"/>
    <w:rsid w:val="00DD4043"/>
    <w:rsid w:val="00DD5757"/>
    <w:rsid w:val="00DD66A2"/>
    <w:rsid w:val="00DD7920"/>
    <w:rsid w:val="00DE120D"/>
    <w:rsid w:val="00DE42C1"/>
    <w:rsid w:val="00DE4610"/>
    <w:rsid w:val="00DE4A10"/>
    <w:rsid w:val="00DE6A9A"/>
    <w:rsid w:val="00DE6F05"/>
    <w:rsid w:val="00DE760F"/>
    <w:rsid w:val="00DF0A0E"/>
    <w:rsid w:val="00DF2249"/>
    <w:rsid w:val="00DF54E7"/>
    <w:rsid w:val="00DF5C8C"/>
    <w:rsid w:val="00DF7068"/>
    <w:rsid w:val="00E00056"/>
    <w:rsid w:val="00E01297"/>
    <w:rsid w:val="00E02305"/>
    <w:rsid w:val="00E03B88"/>
    <w:rsid w:val="00E06B68"/>
    <w:rsid w:val="00E06D8E"/>
    <w:rsid w:val="00E06E24"/>
    <w:rsid w:val="00E073F6"/>
    <w:rsid w:val="00E10071"/>
    <w:rsid w:val="00E101EC"/>
    <w:rsid w:val="00E12E0F"/>
    <w:rsid w:val="00E134FF"/>
    <w:rsid w:val="00E1399C"/>
    <w:rsid w:val="00E1682F"/>
    <w:rsid w:val="00E16991"/>
    <w:rsid w:val="00E21D78"/>
    <w:rsid w:val="00E233F5"/>
    <w:rsid w:val="00E240A2"/>
    <w:rsid w:val="00E31618"/>
    <w:rsid w:val="00E317D0"/>
    <w:rsid w:val="00E325A1"/>
    <w:rsid w:val="00E366F0"/>
    <w:rsid w:val="00E373C5"/>
    <w:rsid w:val="00E37813"/>
    <w:rsid w:val="00E401E1"/>
    <w:rsid w:val="00E413A6"/>
    <w:rsid w:val="00E419BE"/>
    <w:rsid w:val="00E41CC5"/>
    <w:rsid w:val="00E5179B"/>
    <w:rsid w:val="00E52E77"/>
    <w:rsid w:val="00E534B7"/>
    <w:rsid w:val="00E54BB7"/>
    <w:rsid w:val="00E64821"/>
    <w:rsid w:val="00E65456"/>
    <w:rsid w:val="00E70D53"/>
    <w:rsid w:val="00E7183E"/>
    <w:rsid w:val="00E71DFF"/>
    <w:rsid w:val="00E745AA"/>
    <w:rsid w:val="00E74D65"/>
    <w:rsid w:val="00E74F85"/>
    <w:rsid w:val="00E77B53"/>
    <w:rsid w:val="00E829DC"/>
    <w:rsid w:val="00E838F8"/>
    <w:rsid w:val="00E83CE2"/>
    <w:rsid w:val="00E85B3D"/>
    <w:rsid w:val="00E871E5"/>
    <w:rsid w:val="00E91067"/>
    <w:rsid w:val="00E911E3"/>
    <w:rsid w:val="00E91542"/>
    <w:rsid w:val="00E91D0F"/>
    <w:rsid w:val="00E9271D"/>
    <w:rsid w:val="00E92B48"/>
    <w:rsid w:val="00E94BA3"/>
    <w:rsid w:val="00E956BC"/>
    <w:rsid w:val="00EA1156"/>
    <w:rsid w:val="00EA1DEB"/>
    <w:rsid w:val="00EA45AE"/>
    <w:rsid w:val="00EA4E3A"/>
    <w:rsid w:val="00EB2313"/>
    <w:rsid w:val="00EB26B6"/>
    <w:rsid w:val="00EB3463"/>
    <w:rsid w:val="00EB3CF4"/>
    <w:rsid w:val="00EB3FE1"/>
    <w:rsid w:val="00EB7D24"/>
    <w:rsid w:val="00EC100D"/>
    <w:rsid w:val="00EC3252"/>
    <w:rsid w:val="00EC4EDA"/>
    <w:rsid w:val="00ED0B18"/>
    <w:rsid w:val="00ED0B9F"/>
    <w:rsid w:val="00ED1CE6"/>
    <w:rsid w:val="00ED54BB"/>
    <w:rsid w:val="00ED7F29"/>
    <w:rsid w:val="00EE0FF9"/>
    <w:rsid w:val="00EE1100"/>
    <w:rsid w:val="00EE159B"/>
    <w:rsid w:val="00EE3CF0"/>
    <w:rsid w:val="00EE3E89"/>
    <w:rsid w:val="00EE3F2C"/>
    <w:rsid w:val="00EE59D0"/>
    <w:rsid w:val="00EE7719"/>
    <w:rsid w:val="00EE7758"/>
    <w:rsid w:val="00EF4BF9"/>
    <w:rsid w:val="00EF5467"/>
    <w:rsid w:val="00EF5DBD"/>
    <w:rsid w:val="00F03AE7"/>
    <w:rsid w:val="00F04337"/>
    <w:rsid w:val="00F05319"/>
    <w:rsid w:val="00F10C4D"/>
    <w:rsid w:val="00F1235C"/>
    <w:rsid w:val="00F14BF1"/>
    <w:rsid w:val="00F16D5A"/>
    <w:rsid w:val="00F17625"/>
    <w:rsid w:val="00F1776A"/>
    <w:rsid w:val="00F177E0"/>
    <w:rsid w:val="00F20674"/>
    <w:rsid w:val="00F21353"/>
    <w:rsid w:val="00F2240C"/>
    <w:rsid w:val="00F229B1"/>
    <w:rsid w:val="00F240E0"/>
    <w:rsid w:val="00F25CE5"/>
    <w:rsid w:val="00F25EDF"/>
    <w:rsid w:val="00F26160"/>
    <w:rsid w:val="00F2631D"/>
    <w:rsid w:val="00F27FF3"/>
    <w:rsid w:val="00F30E8D"/>
    <w:rsid w:val="00F31520"/>
    <w:rsid w:val="00F31664"/>
    <w:rsid w:val="00F32DAE"/>
    <w:rsid w:val="00F33212"/>
    <w:rsid w:val="00F34C96"/>
    <w:rsid w:val="00F35313"/>
    <w:rsid w:val="00F35C8F"/>
    <w:rsid w:val="00F37ACA"/>
    <w:rsid w:val="00F4119B"/>
    <w:rsid w:val="00F42CEE"/>
    <w:rsid w:val="00F435E2"/>
    <w:rsid w:val="00F46A56"/>
    <w:rsid w:val="00F46F44"/>
    <w:rsid w:val="00F526E8"/>
    <w:rsid w:val="00F53B30"/>
    <w:rsid w:val="00F54028"/>
    <w:rsid w:val="00F55233"/>
    <w:rsid w:val="00F559C2"/>
    <w:rsid w:val="00F56364"/>
    <w:rsid w:val="00F564CF"/>
    <w:rsid w:val="00F60526"/>
    <w:rsid w:val="00F61298"/>
    <w:rsid w:val="00F614CD"/>
    <w:rsid w:val="00F6215E"/>
    <w:rsid w:val="00F640BD"/>
    <w:rsid w:val="00F66F41"/>
    <w:rsid w:val="00F7490F"/>
    <w:rsid w:val="00F81F9B"/>
    <w:rsid w:val="00F82A73"/>
    <w:rsid w:val="00F82C87"/>
    <w:rsid w:val="00F845CB"/>
    <w:rsid w:val="00F84CFB"/>
    <w:rsid w:val="00F85E94"/>
    <w:rsid w:val="00F86A24"/>
    <w:rsid w:val="00F904F8"/>
    <w:rsid w:val="00F90BBA"/>
    <w:rsid w:val="00F92C54"/>
    <w:rsid w:val="00F9331A"/>
    <w:rsid w:val="00F9338A"/>
    <w:rsid w:val="00F94B39"/>
    <w:rsid w:val="00F963D7"/>
    <w:rsid w:val="00FA174F"/>
    <w:rsid w:val="00FA4C6E"/>
    <w:rsid w:val="00FA5372"/>
    <w:rsid w:val="00FB1688"/>
    <w:rsid w:val="00FB1F36"/>
    <w:rsid w:val="00FB23B9"/>
    <w:rsid w:val="00FB2513"/>
    <w:rsid w:val="00FB5636"/>
    <w:rsid w:val="00FB5D0A"/>
    <w:rsid w:val="00FB6B67"/>
    <w:rsid w:val="00FB6FEE"/>
    <w:rsid w:val="00FB7B3F"/>
    <w:rsid w:val="00FC1142"/>
    <w:rsid w:val="00FC2141"/>
    <w:rsid w:val="00FC6D9D"/>
    <w:rsid w:val="00FD0824"/>
    <w:rsid w:val="00FD0AB1"/>
    <w:rsid w:val="00FD1C6D"/>
    <w:rsid w:val="00FD1C7E"/>
    <w:rsid w:val="00FD4EA5"/>
    <w:rsid w:val="00FD62CE"/>
    <w:rsid w:val="00FE05AD"/>
    <w:rsid w:val="00FE1AAA"/>
    <w:rsid w:val="00FE5E97"/>
    <w:rsid w:val="00FE69DB"/>
    <w:rsid w:val="00FE7DCC"/>
    <w:rsid w:val="00FF08AD"/>
    <w:rsid w:val="00FF194E"/>
    <w:rsid w:val="00FF1A4E"/>
    <w:rsid w:val="00FF30DD"/>
    <w:rsid w:val="00FF4E5F"/>
    <w:rsid w:val="00FF5DDA"/>
    <w:rsid w:val="00FF65E8"/>
    <w:rsid w:val="00FF76A7"/>
    <w:rsid w:val="02D32CE4"/>
    <w:rsid w:val="1BF85D92"/>
    <w:rsid w:val="2E81409B"/>
    <w:rsid w:val="3D152D1D"/>
    <w:rsid w:val="438919A1"/>
    <w:rsid w:val="48355395"/>
    <w:rsid w:val="4FCC445B"/>
    <w:rsid w:val="616E04F3"/>
    <w:rsid w:val="7A414FE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37840C"/>
  <w14:defaultImageDpi w14:val="0"/>
  <w15:docId w15:val="{DB25A26B-DA70-4CF8-91FA-E86668350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0" w:qFormat="1"/>
    <w:lsdException w:name="Block Text" w:semiHidden="1" w:unhideWhenUsed="1"/>
    <w:lsdException w:name="Hyperlink"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460" w:lineRule="exact"/>
      <w:ind w:firstLineChars="194" w:firstLine="194"/>
      <w:jc w:val="both"/>
    </w:pPr>
    <w:rPr>
      <w:kern w:val="2"/>
      <w:sz w:val="24"/>
      <w:szCs w:val="24"/>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120" w:after="120" w:line="360" w:lineRule="auto"/>
      <w:outlineLvl w:val="1"/>
    </w:pPr>
    <w:rPr>
      <w:rFonts w:ascii="Calibri Light" w:hAnsi="Calibri Light"/>
      <w:b/>
      <w:bCs/>
      <w:sz w:val="28"/>
      <w:szCs w:val="32"/>
    </w:rPr>
  </w:style>
  <w:style w:type="paragraph" w:styleId="3">
    <w:name w:val="heading 3"/>
    <w:basedOn w:val="a"/>
    <w:next w:val="a"/>
    <w:link w:val="30"/>
    <w:uiPriority w:val="9"/>
    <w:qFormat/>
    <w:pPr>
      <w:keepNext/>
      <w:keepLines/>
      <w:widowControl/>
      <w:spacing w:line="360" w:lineRule="auto"/>
      <w:ind w:firstLineChars="196" w:firstLine="196"/>
      <w:jc w:val="left"/>
      <w:outlineLvl w:val="2"/>
    </w:pPr>
    <w:rPr>
      <w:rFonts w:eastAsiaTheme="majorEastAsia" w:cstheme="majorBidi"/>
      <w:b/>
      <w:kern w:val="0"/>
    </w:rPr>
  </w:style>
  <w:style w:type="paragraph" w:styleId="4">
    <w:name w:val="heading 4"/>
    <w:basedOn w:val="a"/>
    <w:next w:val="a"/>
    <w:link w:val="40"/>
    <w:uiPriority w:val="9"/>
    <w:unhideWhenUsed/>
    <w:qFormat/>
    <w:pPr>
      <w:keepNext/>
      <w:keepLines/>
      <w:spacing w:before="280" w:after="290" w:line="376" w:lineRule="atLeast"/>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rPr>
      <w:rFonts w:ascii="Arial" w:eastAsia="黑体" w:hAnsi="Arial" w:cs="Arial"/>
      <w:sz w:val="20"/>
      <w:szCs w:val="20"/>
    </w:rPr>
  </w:style>
  <w:style w:type="paragraph" w:styleId="a4">
    <w:name w:val="annotation text"/>
    <w:basedOn w:val="a"/>
    <w:link w:val="a5"/>
    <w:uiPriority w:val="99"/>
    <w:semiHidden/>
    <w:unhideWhenUsed/>
    <w:qFormat/>
    <w:pPr>
      <w:jc w:val="left"/>
    </w:pPr>
  </w:style>
  <w:style w:type="paragraph" w:styleId="a6">
    <w:name w:val="Body Text Indent"/>
    <w:basedOn w:val="a"/>
    <w:qFormat/>
    <w:pPr>
      <w:ind w:firstLineChars="200" w:firstLine="420"/>
    </w:pPr>
  </w:style>
  <w:style w:type="paragraph" w:styleId="TOC3">
    <w:name w:val="toc 3"/>
    <w:basedOn w:val="a"/>
    <w:next w:val="a"/>
    <w:uiPriority w:val="39"/>
    <w:qFormat/>
    <w:pPr>
      <w:tabs>
        <w:tab w:val="right" w:leader="dot" w:pos="8302"/>
      </w:tabs>
      <w:ind w:leftChars="400" w:left="840"/>
    </w:pPr>
  </w:style>
  <w:style w:type="paragraph" w:styleId="a7">
    <w:name w:val="Plain Text"/>
    <w:basedOn w:val="a"/>
    <w:link w:val="a8"/>
    <w:qFormat/>
    <w:rPr>
      <w:rFonts w:ascii="宋体" w:eastAsia="等线" w:hAnsi="Courier New"/>
      <w:szCs w:val="22"/>
    </w:rPr>
  </w:style>
  <w:style w:type="paragraph" w:styleId="a9">
    <w:name w:val="Date"/>
    <w:basedOn w:val="a"/>
    <w:next w:val="a"/>
    <w:qFormat/>
    <w:pPr>
      <w:ind w:leftChars="2500" w:left="100"/>
    </w:pPr>
  </w:style>
  <w:style w:type="paragraph" w:styleId="aa">
    <w:name w:val="Balloon Text"/>
    <w:basedOn w:val="a"/>
    <w:qFormat/>
    <w:rPr>
      <w:sz w:val="18"/>
      <w:szCs w:val="18"/>
    </w:rPr>
  </w:style>
  <w:style w:type="paragraph" w:styleId="ab">
    <w:name w:val="footer"/>
    <w:basedOn w:val="a"/>
    <w:qFormat/>
    <w:pPr>
      <w:tabs>
        <w:tab w:val="center" w:pos="4153"/>
        <w:tab w:val="right" w:pos="8306"/>
      </w:tabs>
      <w:snapToGrid w:val="0"/>
      <w:jc w:val="left"/>
    </w:pPr>
    <w:rPr>
      <w:sz w:val="18"/>
      <w:szCs w:val="18"/>
    </w:rPr>
  </w:style>
  <w:style w:type="paragraph" w:styleId="ac">
    <w:name w:val="header"/>
    <w:basedOn w:val="a"/>
    <w:link w:val="a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style>
  <w:style w:type="paragraph" w:styleId="31">
    <w:name w:val="Body Text Indent 3"/>
    <w:basedOn w:val="a"/>
    <w:qFormat/>
    <w:pPr>
      <w:spacing w:after="120"/>
      <w:ind w:leftChars="200" w:left="420"/>
    </w:pPr>
    <w:rPr>
      <w:sz w:val="16"/>
      <w:szCs w:val="16"/>
    </w:rPr>
  </w:style>
  <w:style w:type="paragraph" w:styleId="TOC2">
    <w:name w:val="toc 2"/>
    <w:basedOn w:val="a"/>
    <w:next w:val="a"/>
    <w:uiPriority w:val="39"/>
    <w:qFormat/>
    <w:pPr>
      <w:ind w:leftChars="200" w:left="420"/>
    </w:pPr>
  </w:style>
  <w:style w:type="paragraph" w:styleId="ae">
    <w:name w:val="Normal (Web)"/>
    <w:basedOn w:val="a"/>
    <w:uiPriority w:val="99"/>
    <w:qFormat/>
    <w:pPr>
      <w:widowControl/>
      <w:spacing w:before="100" w:beforeAutospacing="1" w:after="100" w:afterAutospacing="1"/>
      <w:jc w:val="left"/>
    </w:pPr>
    <w:rPr>
      <w:rFonts w:ascii="宋体" w:hAnsi="宋体"/>
      <w:kern w:val="0"/>
    </w:rPr>
  </w:style>
  <w:style w:type="paragraph" w:styleId="af">
    <w:name w:val="annotation subject"/>
    <w:basedOn w:val="a4"/>
    <w:next w:val="a4"/>
    <w:link w:val="af0"/>
    <w:uiPriority w:val="99"/>
    <w:semiHidden/>
    <w:unhideWhenUsed/>
    <w:qFormat/>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page number"/>
    <w:qFormat/>
    <w:rPr>
      <w:rFonts w:ascii="Times New Roman" w:eastAsia="宋体" w:hAnsi="Times New Roman" w:cs="Times New Roman"/>
    </w:rPr>
  </w:style>
  <w:style w:type="character" w:styleId="af3">
    <w:name w:val="FollowedHyperlink"/>
    <w:basedOn w:val="a0"/>
    <w:uiPriority w:val="99"/>
    <w:semiHidden/>
    <w:unhideWhenUsed/>
    <w:qFormat/>
    <w:rPr>
      <w:color w:val="954F72" w:themeColor="followedHyperlink"/>
      <w:u w:val="single"/>
    </w:rPr>
  </w:style>
  <w:style w:type="character" w:styleId="af4">
    <w:name w:val="Hyperlink"/>
    <w:uiPriority w:val="99"/>
    <w:qFormat/>
    <w:rPr>
      <w:rFonts w:ascii="Times New Roman" w:eastAsia="宋体" w:hAnsi="Times New Roman" w:cs="Times New Roman"/>
      <w:color w:val="0000FF"/>
      <w:u w:val="single"/>
    </w:rPr>
  </w:style>
  <w:style w:type="character" w:styleId="af5">
    <w:name w:val="annotation reference"/>
    <w:basedOn w:val="a0"/>
    <w:uiPriority w:val="99"/>
    <w:semiHidden/>
    <w:unhideWhenUsed/>
    <w:qFormat/>
    <w:rPr>
      <w:sz w:val="21"/>
      <w:szCs w:val="21"/>
    </w:rPr>
  </w:style>
  <w:style w:type="character" w:customStyle="1" w:styleId="20">
    <w:name w:val="标题 2 字符"/>
    <w:link w:val="2"/>
    <w:uiPriority w:val="9"/>
    <w:qFormat/>
    <w:rPr>
      <w:rFonts w:ascii="Calibri Light" w:eastAsia="宋体" w:hAnsi="Calibri Light" w:cs="Times New Roman"/>
      <w:b/>
      <w:bCs/>
      <w:kern w:val="2"/>
      <w:sz w:val="28"/>
      <w:szCs w:val="32"/>
    </w:rPr>
  </w:style>
  <w:style w:type="paragraph" w:styleId="af6">
    <w:name w:val="List Paragraph"/>
    <w:basedOn w:val="a"/>
    <w:uiPriority w:val="34"/>
    <w:qFormat/>
    <w:pPr>
      <w:spacing w:line="360" w:lineRule="auto"/>
      <w:ind w:firstLineChars="200" w:firstLine="420"/>
    </w:pPr>
    <w:rPr>
      <w:rFonts w:ascii="Calibri" w:hAnsi="Calibri"/>
      <w:szCs w:val="22"/>
    </w:rPr>
  </w:style>
  <w:style w:type="character" w:customStyle="1" w:styleId="a8">
    <w:name w:val="纯文本 字符"/>
    <w:link w:val="a7"/>
    <w:qFormat/>
    <w:rPr>
      <w:rFonts w:ascii="宋体" w:eastAsia="等线" w:hAnsi="Courier New" w:cs="Times New Roman"/>
      <w:kern w:val="2"/>
      <w:sz w:val="21"/>
      <w:szCs w:val="22"/>
    </w:rPr>
  </w:style>
  <w:style w:type="character" w:customStyle="1" w:styleId="ad">
    <w:name w:val="页眉 字符"/>
    <w:link w:val="ac"/>
    <w:qFormat/>
    <w:rPr>
      <w:kern w:val="2"/>
      <w:sz w:val="18"/>
      <w:szCs w:val="18"/>
    </w:rPr>
  </w:style>
  <w:style w:type="character" w:customStyle="1" w:styleId="10">
    <w:name w:val="标题 1 字符"/>
    <w:link w:val="1"/>
    <w:uiPriority w:val="9"/>
    <w:qFormat/>
    <w:rPr>
      <w:rFonts w:ascii="Times New Roman" w:eastAsia="宋体" w:hAnsi="Times New Roman" w:cs="Times New Roman"/>
      <w:b/>
      <w:bCs/>
      <w:kern w:val="44"/>
      <w:sz w:val="44"/>
      <w:szCs w:val="44"/>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等线 Light" w:eastAsia="等线 Light" w:hAnsi="等线 Light"/>
      <w:b w:val="0"/>
      <w:bCs w:val="0"/>
      <w:color w:val="2F5496"/>
      <w:kern w:val="0"/>
      <w:sz w:val="32"/>
      <w:szCs w:val="32"/>
    </w:rPr>
  </w:style>
  <w:style w:type="character" w:styleId="af7">
    <w:name w:val="Placeholder Text"/>
    <w:basedOn w:val="a0"/>
    <w:uiPriority w:val="99"/>
    <w:semiHidden/>
    <w:qFormat/>
    <w:rPr>
      <w:rFonts w:ascii="Times New Roman" w:eastAsia="宋体" w:hAnsi="Times New Roman" w:cs="Times New Roman"/>
      <w:color w:val="808080"/>
    </w:rPr>
  </w:style>
  <w:style w:type="paragraph" w:customStyle="1" w:styleId="11">
    <w:name w:val="修订1"/>
    <w:hidden/>
    <w:uiPriority w:val="99"/>
    <w:semiHidden/>
    <w:qFormat/>
    <w:rPr>
      <w:kern w:val="2"/>
      <w:sz w:val="21"/>
      <w:szCs w:val="24"/>
    </w:rPr>
  </w:style>
  <w:style w:type="character" w:customStyle="1" w:styleId="a5">
    <w:name w:val="批注文字 字符"/>
    <w:basedOn w:val="a0"/>
    <w:link w:val="a4"/>
    <w:uiPriority w:val="99"/>
    <w:semiHidden/>
    <w:qFormat/>
    <w:rPr>
      <w:kern w:val="2"/>
      <w:sz w:val="21"/>
      <w:szCs w:val="24"/>
    </w:rPr>
  </w:style>
  <w:style w:type="character" w:customStyle="1" w:styleId="af0">
    <w:name w:val="批注主题 字符"/>
    <w:basedOn w:val="a5"/>
    <w:link w:val="af"/>
    <w:uiPriority w:val="99"/>
    <w:semiHidden/>
    <w:qFormat/>
    <w:rPr>
      <w:b/>
      <w:bCs/>
      <w:kern w:val="2"/>
      <w:sz w:val="21"/>
      <w:szCs w:val="24"/>
    </w:rPr>
  </w:style>
  <w:style w:type="paragraph" w:customStyle="1" w:styleId="12">
    <w:name w:val="书目1"/>
    <w:basedOn w:val="a"/>
    <w:next w:val="a"/>
    <w:uiPriority w:val="37"/>
    <w:unhideWhenUsed/>
    <w:qFormat/>
    <w:pPr>
      <w:tabs>
        <w:tab w:val="left" w:pos="504"/>
      </w:tabs>
      <w:ind w:left="504" w:hanging="504"/>
    </w:pPr>
  </w:style>
  <w:style w:type="character" w:customStyle="1" w:styleId="30">
    <w:name w:val="标题 3 字符"/>
    <w:basedOn w:val="a0"/>
    <w:link w:val="3"/>
    <w:uiPriority w:val="9"/>
    <w:qFormat/>
    <w:rPr>
      <w:rFonts w:eastAsiaTheme="majorEastAsia" w:cstheme="majorBidi"/>
      <w:b/>
      <w:sz w:val="24"/>
      <w:szCs w:val="24"/>
    </w:rPr>
  </w:style>
  <w:style w:type="character" w:customStyle="1" w:styleId="40">
    <w:name w:val="标题 4 字符"/>
    <w:basedOn w:val="a0"/>
    <w:link w:val="4"/>
    <w:uiPriority w:val="9"/>
    <w:qFormat/>
    <w:rPr>
      <w:rFonts w:asciiTheme="majorHAnsi" w:eastAsiaTheme="majorEastAsia" w:hAnsiTheme="majorHAnsi" w:cstheme="majorBidi"/>
      <w:b/>
      <w:bCs/>
      <w:kern w:val="2"/>
      <w:sz w:val="28"/>
      <w:szCs w:val="28"/>
    </w:rPr>
  </w:style>
  <w:style w:type="paragraph" w:customStyle="1" w:styleId="21">
    <w:name w:val="修订2"/>
    <w:hidden/>
    <w:uiPriority w:val="99"/>
    <w:semiHidden/>
    <w:qFormat/>
    <w:rPr>
      <w:kern w:val="2"/>
      <w:sz w:val="24"/>
      <w:szCs w:val="24"/>
    </w:rPr>
  </w:style>
  <w:style w:type="paragraph" w:customStyle="1" w:styleId="32">
    <w:name w:val="修订3"/>
    <w:hidden/>
    <w:uiPriority w:val="99"/>
    <w:semiHidden/>
    <w:qFormat/>
    <w:rPr>
      <w:kern w:val="2"/>
      <w:sz w:val="24"/>
      <w:szCs w:val="24"/>
    </w:rPr>
  </w:style>
  <w:style w:type="paragraph" w:customStyle="1" w:styleId="41">
    <w:name w:val="修订4"/>
    <w:hidden/>
    <w:uiPriority w:val="99"/>
    <w:semiHidden/>
    <w:qFormat/>
    <w:rPr>
      <w:kern w:val="2"/>
      <w:sz w:val="24"/>
      <w:szCs w:val="24"/>
    </w:rPr>
  </w:style>
  <w:style w:type="paragraph" w:customStyle="1" w:styleId="5">
    <w:name w:val="修订5"/>
    <w:hidden/>
    <w:uiPriority w:val="99"/>
    <w:semiHidden/>
    <w:qFormat/>
    <w:rPr>
      <w:kern w:val="2"/>
      <w:sz w:val="24"/>
      <w:szCs w:val="24"/>
    </w:rPr>
  </w:style>
  <w:style w:type="paragraph" w:customStyle="1" w:styleId="6">
    <w:name w:val="修订6"/>
    <w:hidden/>
    <w:uiPriority w:val="99"/>
    <w:semiHidden/>
    <w:qFormat/>
    <w:rPr>
      <w:kern w:val="2"/>
      <w:sz w:val="24"/>
      <w:szCs w:val="24"/>
    </w:rPr>
  </w:style>
  <w:style w:type="paragraph" w:customStyle="1" w:styleId="22">
    <w:name w:val="书目2"/>
    <w:basedOn w:val="a"/>
    <w:next w:val="a"/>
    <w:uiPriority w:val="37"/>
    <w:unhideWhenUsed/>
    <w:qFormat/>
    <w:pPr>
      <w:tabs>
        <w:tab w:val="left" w:pos="504"/>
      </w:tabs>
      <w:spacing w:line="240" w:lineRule="exact"/>
      <w:ind w:left="504" w:hanging="504"/>
    </w:pPr>
  </w:style>
  <w:style w:type="paragraph" w:customStyle="1" w:styleId="7">
    <w:name w:val="修订7"/>
    <w:hidden/>
    <w:uiPriority w:val="99"/>
    <w:semiHidden/>
    <w:qFormat/>
    <w:rPr>
      <w:kern w:val="2"/>
      <w:sz w:val="24"/>
      <w:szCs w:val="24"/>
    </w:rPr>
  </w:style>
  <w:style w:type="paragraph" w:customStyle="1" w:styleId="8">
    <w:name w:val="修订8"/>
    <w:hidden/>
    <w:uiPriority w:val="99"/>
    <w:semiHidden/>
    <w:qFormat/>
    <w:rPr>
      <w:kern w:val="2"/>
      <w:sz w:val="24"/>
      <w:szCs w:val="24"/>
    </w:rPr>
  </w:style>
  <w:style w:type="paragraph" w:customStyle="1" w:styleId="9">
    <w:name w:val="修订9"/>
    <w:hidden/>
    <w:uiPriority w:val="99"/>
    <w:semiHidden/>
    <w:qFormat/>
    <w:rPr>
      <w:kern w:val="2"/>
      <w:sz w:val="24"/>
      <w:szCs w:val="24"/>
    </w:rPr>
  </w:style>
  <w:style w:type="paragraph" w:customStyle="1" w:styleId="33">
    <w:name w:val="书目3"/>
    <w:basedOn w:val="a"/>
    <w:next w:val="a"/>
    <w:uiPriority w:val="37"/>
    <w:unhideWhenUsed/>
  </w:style>
  <w:style w:type="paragraph" w:styleId="af8">
    <w:name w:val="Revision"/>
    <w:hidden/>
    <w:uiPriority w:val="99"/>
    <w:semiHidden/>
    <w:rsid w:val="00A81E00"/>
    <w:rPr>
      <w:kern w:val="2"/>
      <w:sz w:val="24"/>
      <w:szCs w:val="24"/>
    </w:rPr>
  </w:style>
  <w:style w:type="paragraph" w:styleId="af9">
    <w:name w:val="Bibliography"/>
    <w:basedOn w:val="a"/>
    <w:next w:val="a"/>
    <w:uiPriority w:val="37"/>
    <w:unhideWhenUsed/>
    <w:rsid w:val="008F29FA"/>
    <w:pPr>
      <w:tabs>
        <w:tab w:val="left" w:pos="504"/>
      </w:tabs>
      <w:spacing w:line="240" w:lineRule="exact"/>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header" Target="header4.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6605DD6-3706-4903-9F66-AD17D08B5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9</Pages>
  <Words>16532</Words>
  <Characters>94234</Characters>
  <Application>Microsoft Office Word</Application>
  <DocSecurity>0</DocSecurity>
  <Lines>785</Lines>
  <Paragraphs>221</Paragraphs>
  <ScaleCrop>false</ScaleCrop>
  <Company>www.ftpdown.com</Company>
  <LinksUpToDate>false</LinksUpToDate>
  <CharactersWithSpaces>110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学号：</dc:title>
  <dc:creator>蒋云磊</dc:creator>
  <cp:keywords>, docId:6E4A8CEE597F2A4CE1AA4D3B3209FE9D</cp:keywords>
  <cp:lastModifiedBy>Li Rongchen</cp:lastModifiedBy>
  <cp:revision>10</cp:revision>
  <cp:lastPrinted>2022-06-12T16:50:00Z</cp:lastPrinted>
  <dcterms:created xsi:type="dcterms:W3CDTF">2022-06-12T16:41:00Z</dcterms:created>
  <dcterms:modified xsi:type="dcterms:W3CDTF">2022-06-1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amQa0NU"/&gt;&lt;style id="http://www.zotero.org/styles/毕设china-national-standard-gb-t-7714-2015"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y fmtid="{D5CDD505-2E9C-101B-9397-08002B2CF9AE}" pid="4" name="KSOProductBuildVer">
    <vt:lpwstr>2052-11.1.0.10314</vt:lpwstr>
  </property>
</Properties>
</file>